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oter3.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6.xml" ContentType="application/vnd.openxmlformats-officedocument.wordprocessingml.footer+xml"/>
  <Override PartName="/word/header12.xml" ContentType="application/vnd.openxmlformats-officedocument.wordprocessingml.header+xml"/>
  <Override PartName="/word/footer7.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8.xml" ContentType="application/vnd.openxmlformats-officedocument.wordprocessingml.footer+xml"/>
  <Override PartName="/word/header15.xml" ContentType="application/vnd.openxmlformats-officedocument.wordprocessingml.header+xml"/>
  <Override PartName="/word/footer9.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footer10.xml" ContentType="application/vnd.openxmlformats-officedocument.wordprocessingml.footer+xml"/>
  <Override PartName="/word/header18.xml" ContentType="application/vnd.openxmlformats-officedocument.wordprocessingml.header+xml"/>
  <Override PartName="/word/footer11.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oter12.xml" ContentType="application/vnd.openxmlformats-officedocument.wordprocessingml.footer+xml"/>
  <Override PartName="/word/header27.xml" ContentType="application/vnd.openxmlformats-officedocument.wordprocessingml.header+xml"/>
  <Override PartName="/word/footer13.xml" ContentType="application/vnd.openxmlformats-officedocument.wordprocessingml.footer+xml"/>
  <Override PartName="/word/header28.xml" ContentType="application/vnd.openxmlformats-officedocument.wordprocessingml.header+xml"/>
  <Override PartName="/word/header29.xml" ContentType="application/vnd.openxmlformats-officedocument.wordprocessingml.header+xml"/>
  <Override PartName="/word/footer14.xml" ContentType="application/vnd.openxmlformats-officedocument.wordprocessingml.footer+xml"/>
  <Override PartName="/word/header30.xml" ContentType="application/vnd.openxmlformats-officedocument.wordprocessingml.header+xml"/>
  <Override PartName="/word/footer15.xml" ContentType="application/vnd.openxmlformats-officedocument.wordprocessingml.footer+xml"/>
  <Override PartName="/word/header31.xml" ContentType="application/vnd.openxmlformats-officedocument.wordprocessingml.header+xml"/>
  <Override PartName="/word/header32.xml" ContentType="application/vnd.openxmlformats-officedocument.wordprocessingml.header+xml"/>
  <Override PartName="/word/footer16.xml" ContentType="application/vnd.openxmlformats-officedocument.wordprocessingml.footer+xml"/>
  <Override PartName="/word/header33.xml" ContentType="application/vnd.openxmlformats-officedocument.wordprocessingml.header+xml"/>
  <Override PartName="/word/footer17.xml" ContentType="application/vnd.openxmlformats-officedocument.wordprocessingml.footer+xml"/>
  <Override PartName="/word/header34.xml" ContentType="application/vnd.openxmlformats-officedocument.wordprocessingml.header+xml"/>
  <Override PartName="/word/header35.xml" ContentType="application/vnd.openxmlformats-officedocument.wordprocessingml.header+xml"/>
  <Override PartName="/word/footer18.xml" ContentType="application/vnd.openxmlformats-officedocument.wordprocessingml.footer+xml"/>
  <Override PartName="/word/header36.xml" ContentType="application/vnd.openxmlformats-officedocument.wordprocessingml.header+xml"/>
  <Override PartName="/word/footer19.xml" ContentType="application/vnd.openxmlformats-officedocument.wordprocessingml.footer+xml"/>
  <Override PartName="/word/header37.xml" ContentType="application/vnd.openxmlformats-officedocument.wordprocessingml.header+xml"/>
  <Override PartName="/word/header38.xml" ContentType="application/vnd.openxmlformats-officedocument.wordprocessingml.header+xml"/>
  <Override PartName="/word/footer20.xml" ContentType="application/vnd.openxmlformats-officedocument.wordprocessingml.footer+xml"/>
  <Override PartName="/word/header39.xml" ContentType="application/vnd.openxmlformats-officedocument.wordprocessingml.header+xml"/>
  <Override PartName="/word/footer21.xml" ContentType="application/vnd.openxmlformats-officedocument.wordprocessingml.footer+xml"/>
  <Override PartName="/word/header40.xml" ContentType="application/vnd.openxmlformats-officedocument.wordprocessingml.header+xml"/>
  <Override PartName="/word/header41.xml" ContentType="application/vnd.openxmlformats-officedocument.wordprocessingml.header+xml"/>
  <Override PartName="/word/footer22.xml" ContentType="application/vnd.openxmlformats-officedocument.wordprocessingml.footer+xml"/>
  <Override PartName="/word/header42.xml" ContentType="application/vnd.openxmlformats-officedocument.wordprocessingml.header+xml"/>
  <Override PartName="/word/footer23.xml" ContentType="application/vnd.openxmlformats-officedocument.wordprocessingml.footer+xml"/>
  <Override PartName="/word/header43.xml" ContentType="application/vnd.openxmlformats-officedocument.wordprocessingml.header+xml"/>
  <Override PartName="/word/header44.xml" ContentType="application/vnd.openxmlformats-officedocument.wordprocessingml.header+xml"/>
  <Override PartName="/word/footer24.xml" ContentType="application/vnd.openxmlformats-officedocument.wordprocessingml.footer+xml"/>
  <Override PartName="/word/header45.xml" ContentType="application/vnd.openxmlformats-officedocument.wordprocessingml.header+xml"/>
  <Override PartName="/word/footer25.xml" ContentType="application/vnd.openxmlformats-officedocument.wordprocessingml.footer+xml"/>
  <Override PartName="/word/header46.xml" ContentType="application/vnd.openxmlformats-officedocument.wordprocessingml.header+xml"/>
  <Override PartName="/word/header47.xml" ContentType="application/vnd.openxmlformats-officedocument.wordprocessingml.header+xml"/>
  <Override PartName="/word/footer26.xml" ContentType="application/vnd.openxmlformats-officedocument.wordprocessingml.footer+xml"/>
  <Override PartName="/word/header48.xml" ContentType="application/vnd.openxmlformats-officedocument.wordprocessingml.header+xml"/>
  <Override PartName="/word/footer27.xml" ContentType="application/vnd.openxmlformats-officedocument.wordprocessingml.footer+xml"/>
  <Override PartName="/word/header49.xml" ContentType="application/vnd.openxmlformats-officedocument.wordprocessingml.header+xml"/>
  <Override PartName="/word/header50.xml" ContentType="application/vnd.openxmlformats-officedocument.wordprocessingml.header+xml"/>
  <Override PartName="/word/footer28.xml" ContentType="application/vnd.openxmlformats-officedocument.wordprocessingml.footer+xml"/>
  <Override PartName="/word/header51.xml" ContentType="application/vnd.openxmlformats-officedocument.wordprocessingml.header+xml"/>
  <Override PartName="/word/footer29.xml" ContentType="application/vnd.openxmlformats-officedocument.wordprocessingml.footer+xml"/>
  <Override PartName="/word/header52.xml" ContentType="application/vnd.openxmlformats-officedocument.wordprocessingml.header+xml"/>
  <Override PartName="/word/header53.xml" ContentType="application/vnd.openxmlformats-officedocument.wordprocessingml.header+xml"/>
  <Override PartName="/word/footer30.xml" ContentType="application/vnd.openxmlformats-officedocument.wordprocessingml.footer+xml"/>
  <Override PartName="/word/header54.xml" ContentType="application/vnd.openxmlformats-officedocument.wordprocessingml.header+xml"/>
  <Override PartName="/word/footer31.xml" ContentType="application/vnd.openxmlformats-officedocument.wordprocessingml.footer+xml"/>
  <Override PartName="/word/header55.xml" ContentType="application/vnd.openxmlformats-officedocument.wordprocessingml.header+xml"/>
  <Override PartName="/word/header56.xml" ContentType="application/vnd.openxmlformats-officedocument.wordprocessingml.header+xml"/>
  <Override PartName="/word/footer32.xml" ContentType="application/vnd.openxmlformats-officedocument.wordprocessingml.footer+xml"/>
  <Override PartName="/word/header57.xml" ContentType="application/vnd.openxmlformats-officedocument.wordprocessingml.header+xml"/>
  <Override PartName="/word/footer33.xml" ContentType="application/vnd.openxmlformats-officedocument.wordprocessingml.footer+xml"/>
  <Override PartName="/word/header58.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tbl>
      <w:tblPr>
        <w:tblW w:w="9786" w:type="dxa"/>
        <w:jc w:val="center"/>
        <w:shd w:val="clear" w:color="auto" w:fill="FFFFFF" w:themeFill="background1"/>
        <w:tblLayout w:type="fixed"/>
        <w:tblLook w:val="0600" w:firstRow="0" w:lastRow="0" w:firstColumn="0" w:lastColumn="0" w:noHBand="1" w:noVBand="1"/>
      </w:tblPr>
      <w:tblGrid>
        <w:gridCol w:w="9786"/>
      </w:tblGrid>
      <w:tr w:rsidR="003A6F4E" w:rsidRPr="00B62EA2" w14:paraId="7A7A2F18" w14:textId="77777777" w:rsidTr="005D39C4">
        <w:trPr>
          <w:trHeight w:val="2184"/>
          <w:jc w:val="center"/>
        </w:trPr>
        <w:tc>
          <w:tcPr>
            <w:tcW w:w="9786" w:type="dxa"/>
            <w:tcBorders>
              <w:top w:val="nil"/>
              <w:left w:val="nil"/>
              <w:bottom w:val="nil"/>
              <w:right w:val="nil"/>
            </w:tcBorders>
            <w:shd w:val="clear" w:color="auto" w:fill="FFFFFF" w:themeFill="background1"/>
            <w:tcMar>
              <w:top w:w="0" w:type="dxa"/>
              <w:left w:w="0" w:type="dxa"/>
              <w:bottom w:w="0" w:type="dxa"/>
              <w:right w:w="0" w:type="dxa"/>
            </w:tcMar>
          </w:tcPr>
          <w:p w14:paraId="17E655E7" w14:textId="3D16C549" w:rsidR="003A6F4E" w:rsidRPr="00B62EA2" w:rsidRDefault="003A6F4E" w:rsidP="71D9E848">
            <w:pPr>
              <w:spacing w:after="0" w:line="276" w:lineRule="auto"/>
              <w:jc w:val="center"/>
              <w:rPr>
                <w:rFonts w:eastAsia="Times New Roman" w:cs="Times New Roman"/>
                <w:b/>
                <w:bCs/>
                <w:sz w:val="2"/>
                <w:szCs w:val="2"/>
                <w:lang w:eastAsia="es-PE"/>
              </w:rPr>
            </w:pPr>
            <w:bookmarkStart w:id="0" w:name="_Hlk65273284"/>
            <w:r w:rsidRPr="00B62EA2">
              <w:rPr>
                <w:rFonts w:eastAsia="Times New Roman" w:cs="Times New Roman"/>
                <w:b/>
                <w:noProof/>
                <w:sz w:val="48"/>
                <w:szCs w:val="48"/>
                <w:lang w:eastAsia="es-PE"/>
              </w:rPr>
              <w:drawing>
                <wp:inline distT="114300" distB="114300" distL="114300" distR="114300" wp14:anchorId="61D2E694" wp14:editId="2D9B5464">
                  <wp:extent cx="3667238" cy="1317534"/>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3667238" cy="1317534"/>
                          </a:xfrm>
                          <a:prstGeom prst="rect">
                            <a:avLst/>
                          </a:prstGeom>
                          <a:ln/>
                        </pic:spPr>
                      </pic:pic>
                    </a:graphicData>
                  </a:graphic>
                </wp:inline>
              </w:drawing>
            </w:r>
            <w:r w:rsidR="003E2C0E" w:rsidRPr="00B62EA2">
              <w:rPr>
                <w:rFonts w:eastAsia="Times New Roman" w:cs="Times New Roman"/>
                <w:b/>
                <w:bCs/>
                <w:sz w:val="2"/>
                <w:szCs w:val="2"/>
                <w:lang w:eastAsia="es-PE"/>
              </w:rPr>
              <w:t xml:space="preserve"> </w:t>
            </w:r>
          </w:p>
        </w:tc>
      </w:tr>
      <w:tr w:rsidR="003A6F4E" w:rsidRPr="00B62EA2" w14:paraId="66161664" w14:textId="77777777" w:rsidTr="005D39C4">
        <w:trPr>
          <w:trHeight w:val="1643"/>
          <w:jc w:val="center"/>
        </w:trPr>
        <w:tc>
          <w:tcPr>
            <w:tcW w:w="9786" w:type="dxa"/>
            <w:tcBorders>
              <w:top w:val="nil"/>
              <w:left w:val="nil"/>
              <w:bottom w:val="nil"/>
              <w:right w:val="nil"/>
            </w:tcBorders>
            <w:shd w:val="clear" w:color="auto" w:fill="FFFFFF" w:themeFill="background1"/>
            <w:tcMar>
              <w:top w:w="0" w:type="dxa"/>
              <w:left w:w="0" w:type="dxa"/>
              <w:bottom w:w="0" w:type="dxa"/>
              <w:right w:w="0" w:type="dxa"/>
            </w:tcMar>
          </w:tcPr>
          <w:p w14:paraId="3C6DA40E" w14:textId="3C77EF07" w:rsidR="003A6F4E" w:rsidRPr="00B62EA2" w:rsidRDefault="003A6F4E" w:rsidP="00CC2253">
            <w:pPr>
              <w:spacing w:before="0" w:after="0" w:line="276" w:lineRule="auto"/>
              <w:jc w:val="center"/>
              <w:rPr>
                <w:rFonts w:ascii="Arial" w:eastAsia="Arial" w:hAnsi="Arial" w:cs="Arial"/>
                <w:b/>
                <w:szCs w:val="24"/>
                <w:lang w:eastAsia="es-PE"/>
              </w:rPr>
            </w:pPr>
          </w:p>
          <w:p w14:paraId="553B7C22" w14:textId="5ECBC74C" w:rsidR="003A6F4E" w:rsidRPr="00B62EA2" w:rsidRDefault="003A6F4E" w:rsidP="00CC2253">
            <w:pPr>
              <w:spacing w:before="0" w:after="0" w:line="276" w:lineRule="auto"/>
              <w:jc w:val="center"/>
              <w:rPr>
                <w:rFonts w:ascii="Arial" w:eastAsia="Times New Roman" w:hAnsi="Arial" w:cs="Arial"/>
                <w:b/>
                <w:sz w:val="24"/>
                <w:szCs w:val="24"/>
                <w:lang w:eastAsia="es-PE"/>
              </w:rPr>
            </w:pPr>
            <w:r w:rsidRPr="00B62EA2">
              <w:rPr>
                <w:rFonts w:ascii="Arial" w:eastAsia="Arial" w:hAnsi="Arial" w:cs="Arial"/>
                <w:b/>
                <w:sz w:val="24"/>
                <w:szCs w:val="24"/>
                <w:lang w:eastAsia="es-PE"/>
              </w:rPr>
              <w:t xml:space="preserve">FACULTAD DE </w:t>
            </w:r>
            <w:r w:rsidR="00CA607C" w:rsidRPr="00B62EA2">
              <w:rPr>
                <w:rFonts w:ascii="Arial" w:eastAsia="Arial" w:hAnsi="Arial" w:cs="Arial"/>
                <w:b/>
                <w:sz w:val="24"/>
                <w:szCs w:val="24"/>
                <w:lang w:eastAsia="es-PE"/>
              </w:rPr>
              <w:t>INGENIERÍA</w:t>
            </w:r>
          </w:p>
        </w:tc>
      </w:tr>
      <w:tr w:rsidR="003A6F4E" w:rsidRPr="00B62EA2" w14:paraId="7ADDAC0C" w14:textId="77777777" w:rsidTr="005D39C4">
        <w:trPr>
          <w:trHeight w:val="2725"/>
          <w:jc w:val="center"/>
        </w:trPr>
        <w:tc>
          <w:tcPr>
            <w:tcW w:w="9786" w:type="dxa"/>
            <w:tcBorders>
              <w:top w:val="nil"/>
              <w:left w:val="nil"/>
              <w:bottom w:val="nil"/>
              <w:right w:val="nil"/>
            </w:tcBorders>
            <w:shd w:val="clear" w:color="auto" w:fill="FFFFFF" w:themeFill="background1"/>
            <w:tcMar>
              <w:top w:w="0" w:type="dxa"/>
              <w:left w:w="0" w:type="dxa"/>
              <w:bottom w:w="0" w:type="dxa"/>
              <w:right w:w="0" w:type="dxa"/>
            </w:tcMar>
          </w:tcPr>
          <w:p w14:paraId="7865E5B2" w14:textId="2A04DFF6" w:rsidR="003A6F4E" w:rsidRPr="00B62EA2" w:rsidRDefault="003A6F4E" w:rsidP="00CC2253">
            <w:pPr>
              <w:spacing w:before="0" w:after="0" w:line="276" w:lineRule="auto"/>
              <w:jc w:val="center"/>
              <w:rPr>
                <w:rFonts w:ascii="Arial" w:eastAsia="Arial" w:hAnsi="Arial" w:cs="Arial"/>
                <w:b/>
                <w:szCs w:val="24"/>
                <w:lang w:eastAsia="es-PE"/>
              </w:rPr>
            </w:pPr>
          </w:p>
          <w:p w14:paraId="7829E907" w14:textId="67937F8C" w:rsidR="003A6F4E" w:rsidRPr="00B62EA2" w:rsidRDefault="004E5032" w:rsidP="00CC2253">
            <w:pPr>
              <w:spacing w:before="0" w:after="0" w:line="276" w:lineRule="auto"/>
              <w:jc w:val="center"/>
              <w:rPr>
                <w:rFonts w:ascii="Arial" w:eastAsia="Times New Roman" w:hAnsi="Arial" w:cs="Arial"/>
                <w:b/>
                <w:bCs/>
                <w:sz w:val="16"/>
                <w:szCs w:val="16"/>
                <w:lang w:eastAsia="es-PE"/>
              </w:rPr>
            </w:pPr>
            <w:r w:rsidRPr="00804BF8">
              <w:rPr>
                <w:rFonts w:ascii="Arial" w:eastAsia="Arial" w:hAnsi="Arial" w:cs="Arial"/>
                <w:b/>
                <w:bCs/>
                <w:sz w:val="32"/>
                <w:szCs w:val="32"/>
                <w:lang w:eastAsia="es-PE"/>
              </w:rPr>
              <w:t xml:space="preserve">Título de </w:t>
            </w:r>
            <w:r w:rsidR="00F357AE" w:rsidRPr="00804BF8">
              <w:rPr>
                <w:rFonts w:ascii="Arial" w:eastAsia="Arial" w:hAnsi="Arial" w:cs="Arial"/>
                <w:b/>
                <w:bCs/>
                <w:sz w:val="32"/>
                <w:szCs w:val="32"/>
                <w:lang w:eastAsia="es-PE"/>
              </w:rPr>
              <w:t>t</w:t>
            </w:r>
            <w:r w:rsidR="00EE5A69" w:rsidRPr="00804BF8">
              <w:rPr>
                <w:rFonts w:ascii="Arial" w:eastAsia="Arial" w:hAnsi="Arial" w:cs="Arial"/>
                <w:b/>
                <w:bCs/>
                <w:sz w:val="32"/>
                <w:szCs w:val="32"/>
                <w:lang w:eastAsia="es-PE"/>
              </w:rPr>
              <w:t xml:space="preserve">rabajo </w:t>
            </w:r>
            <w:r w:rsidR="00F357AE" w:rsidRPr="00804BF8">
              <w:rPr>
                <w:rFonts w:ascii="Arial" w:eastAsia="Arial" w:hAnsi="Arial" w:cs="Arial"/>
                <w:b/>
                <w:bCs/>
                <w:sz w:val="32"/>
                <w:szCs w:val="32"/>
                <w:lang w:eastAsia="es-PE"/>
              </w:rPr>
              <w:t>f</w:t>
            </w:r>
            <w:r w:rsidR="00EE5A69" w:rsidRPr="00804BF8">
              <w:rPr>
                <w:rFonts w:ascii="Arial" w:eastAsia="Arial" w:hAnsi="Arial" w:cs="Arial"/>
                <w:b/>
                <w:bCs/>
                <w:sz w:val="32"/>
                <w:szCs w:val="32"/>
                <w:lang w:eastAsia="es-PE"/>
              </w:rPr>
              <w:t xml:space="preserve">inal de </w:t>
            </w:r>
            <w:r w:rsidR="00F357AE" w:rsidRPr="00804BF8">
              <w:rPr>
                <w:rFonts w:ascii="Arial" w:eastAsia="Arial" w:hAnsi="Arial" w:cs="Arial"/>
                <w:b/>
                <w:bCs/>
                <w:sz w:val="32"/>
                <w:szCs w:val="32"/>
                <w:lang w:eastAsia="es-PE"/>
              </w:rPr>
              <w:t>g</w:t>
            </w:r>
            <w:r w:rsidR="003B355E" w:rsidRPr="00804BF8">
              <w:rPr>
                <w:rFonts w:ascii="Arial" w:eastAsia="Arial" w:hAnsi="Arial" w:cs="Arial"/>
                <w:b/>
                <w:bCs/>
                <w:sz w:val="32"/>
                <w:szCs w:val="32"/>
                <w:lang w:eastAsia="es-PE"/>
              </w:rPr>
              <w:t>rado</w:t>
            </w:r>
          </w:p>
        </w:tc>
      </w:tr>
      <w:tr w:rsidR="003A6F4E" w:rsidRPr="00B62EA2" w14:paraId="1B090EAF" w14:textId="77777777" w:rsidTr="005D39C4">
        <w:trPr>
          <w:trHeight w:val="1584"/>
          <w:jc w:val="center"/>
        </w:trPr>
        <w:tc>
          <w:tcPr>
            <w:tcW w:w="9786" w:type="dxa"/>
            <w:tcBorders>
              <w:top w:val="nil"/>
              <w:left w:val="nil"/>
              <w:bottom w:val="nil"/>
              <w:right w:val="nil"/>
            </w:tcBorders>
            <w:shd w:val="clear" w:color="auto" w:fill="FFFFFF" w:themeFill="background1"/>
            <w:tcMar>
              <w:top w:w="0" w:type="dxa"/>
              <w:left w:w="0" w:type="dxa"/>
              <w:bottom w:w="0" w:type="dxa"/>
              <w:right w:w="0" w:type="dxa"/>
            </w:tcMar>
          </w:tcPr>
          <w:p w14:paraId="6B46D08A" w14:textId="1ACBD493" w:rsidR="00D85A55" w:rsidRPr="00B62EA2" w:rsidRDefault="003A6F4E" w:rsidP="00D85A55">
            <w:pPr>
              <w:spacing w:before="0" w:after="0" w:line="276" w:lineRule="auto"/>
              <w:jc w:val="center"/>
              <w:rPr>
                <w:rFonts w:ascii="Arial" w:eastAsia="Arial" w:hAnsi="Arial" w:cs="Arial"/>
                <w:sz w:val="24"/>
                <w:szCs w:val="24"/>
                <w:lang w:eastAsia="es-PE"/>
              </w:rPr>
            </w:pPr>
            <w:r w:rsidRPr="00B62EA2">
              <w:rPr>
                <w:rFonts w:ascii="Arial" w:eastAsia="Arial" w:hAnsi="Arial" w:cs="Arial"/>
                <w:sz w:val="20"/>
                <w:szCs w:val="20"/>
                <w:lang w:eastAsia="es-PE"/>
              </w:rPr>
              <w:br/>
            </w:r>
            <w:sdt>
              <w:sdtPr>
                <w:rPr>
                  <w:rFonts w:ascii="Arial" w:eastAsia="Arial" w:hAnsi="Arial" w:cs="Arial"/>
                  <w:sz w:val="24"/>
                  <w:szCs w:val="24"/>
                  <w:lang w:eastAsia="es-PE"/>
                </w:rPr>
                <w:alias w:val="Modalidad"/>
                <w:tag w:val="Modalidad"/>
                <w:id w:val="1310826545"/>
                <w:placeholder>
                  <w:docPart w:val="7B115B9E005E4F818BB140531E339C9A"/>
                </w:placeholder>
                <w:showingPlcHdr/>
                <w:comboBox>
                  <w:listItem w:value="Elija un elemento."/>
                  <w:listItem w:displayText="Tesis" w:value="Tesis"/>
                  <w:listItem w:displayText="Trabajo académico" w:value="Trabajo académico"/>
                  <w:listItem w:displayText="Trabajo de Investigación" w:value="Trabajo de Investigación"/>
                  <w:listItem w:displayText="Trabajo de Suficiencia Profesional" w:value="Trabajo de Suficiencia Profesional"/>
                </w:comboBox>
              </w:sdtPr>
              <w:sdtEndPr/>
              <w:sdtContent>
                <w:r w:rsidR="00F147D6" w:rsidRPr="00B62EA2">
                  <w:rPr>
                    <w:rStyle w:val="Textodelmarcadordeposicin"/>
                  </w:rPr>
                  <w:t>Elija un elemento</w:t>
                </w:r>
              </w:sdtContent>
            </w:sdt>
            <w:r w:rsidR="00F147D6" w:rsidRPr="00B62EA2">
              <w:rPr>
                <w:rFonts w:ascii="Arial" w:eastAsia="Arial" w:hAnsi="Arial" w:cs="Arial"/>
                <w:sz w:val="24"/>
                <w:szCs w:val="24"/>
                <w:lang w:eastAsia="es-PE"/>
              </w:rPr>
              <w:t xml:space="preserve"> </w:t>
            </w:r>
            <w:r w:rsidRPr="00B62EA2">
              <w:rPr>
                <w:rFonts w:ascii="Arial" w:eastAsia="Arial" w:hAnsi="Arial" w:cs="Arial"/>
                <w:sz w:val="24"/>
                <w:szCs w:val="24"/>
                <w:lang w:eastAsia="es-PE"/>
              </w:rPr>
              <w:t>para optar el</w:t>
            </w:r>
            <w:r w:rsidR="00C414F1" w:rsidRPr="00B62EA2">
              <w:rPr>
                <w:rFonts w:ascii="Arial" w:eastAsia="Arial" w:hAnsi="Arial" w:cs="Arial"/>
                <w:sz w:val="24"/>
                <w:szCs w:val="24"/>
                <w:lang w:eastAsia="es-PE"/>
              </w:rPr>
              <w:t xml:space="preserve"> </w:t>
            </w:r>
            <w:sdt>
              <w:sdtPr>
                <w:rPr>
                  <w:rFonts w:ascii="Arial" w:eastAsia="Arial" w:hAnsi="Arial" w:cs="Arial"/>
                  <w:sz w:val="24"/>
                  <w:szCs w:val="24"/>
                  <w:lang w:eastAsia="es-PE"/>
                </w:rPr>
                <w:alias w:val="Grado o Título"/>
                <w:tag w:val="Grado o Título"/>
                <w:id w:val="94682326"/>
                <w:placeholder>
                  <w:docPart w:val="5310682B1FD94BFEA8FB412E5740FA62"/>
                </w:placeholder>
                <w:showingPlcHdr/>
                <w:comboBox>
                  <w:listItem w:value="Elija un elemento."/>
                  <w:listItem w:displayText="Grado" w:value="Grado"/>
                  <w:listItem w:displayText="Título" w:value="Título"/>
                </w:comboBox>
              </w:sdtPr>
              <w:sdtEndPr/>
              <w:sdtContent>
                <w:r w:rsidR="00C414F1" w:rsidRPr="00B62EA2">
                  <w:rPr>
                    <w:rStyle w:val="Textodelmarcadordeposicin"/>
                  </w:rPr>
                  <w:t>Elija un elemento</w:t>
                </w:r>
              </w:sdtContent>
            </w:sdt>
            <w:r w:rsidRPr="00B62EA2">
              <w:rPr>
                <w:rFonts w:ascii="Arial" w:eastAsia="Arial" w:hAnsi="Arial" w:cs="Arial"/>
                <w:sz w:val="24"/>
                <w:szCs w:val="24"/>
                <w:lang w:eastAsia="es-PE"/>
              </w:rPr>
              <w:t xml:space="preserve"> </w:t>
            </w:r>
            <w:r w:rsidR="009335FF" w:rsidRPr="00B62EA2">
              <w:rPr>
                <w:rFonts w:ascii="Arial" w:eastAsia="Arial" w:hAnsi="Arial" w:cs="Arial"/>
                <w:sz w:val="24"/>
                <w:szCs w:val="24"/>
                <w:lang w:eastAsia="es-PE"/>
              </w:rPr>
              <w:t xml:space="preserve">de </w:t>
            </w:r>
          </w:p>
          <w:p w14:paraId="576D66AE" w14:textId="14E466F2" w:rsidR="003A6F4E" w:rsidRPr="00B62EA2" w:rsidRDefault="007F4173" w:rsidP="00D85A55">
            <w:pPr>
              <w:spacing w:before="0" w:after="0" w:line="276" w:lineRule="auto"/>
              <w:jc w:val="center"/>
              <w:rPr>
                <w:rFonts w:ascii="Arial" w:eastAsia="Times New Roman" w:hAnsi="Arial" w:cs="Arial"/>
                <w:b/>
                <w:sz w:val="16"/>
                <w:szCs w:val="16"/>
                <w:lang w:eastAsia="es-PE"/>
              </w:rPr>
            </w:pPr>
            <w:r w:rsidRPr="00B62EA2">
              <w:rPr>
                <w:rFonts w:ascii="Arial" w:eastAsia="Arial" w:hAnsi="Arial" w:cs="Arial"/>
                <w:sz w:val="24"/>
                <w:szCs w:val="24"/>
                <w:lang w:eastAsia="es-PE" w:bidi="es-PE"/>
              </w:rPr>
              <w:t xml:space="preserve"> </w:t>
            </w:r>
            <w:sdt>
              <w:sdtPr>
                <w:rPr>
                  <w:rFonts w:ascii="Arial" w:eastAsia="Arial" w:hAnsi="Arial" w:cs="Arial"/>
                  <w:sz w:val="24"/>
                  <w:szCs w:val="24"/>
                  <w:lang w:eastAsia="es-PE" w:bidi="es-PE"/>
                </w:rPr>
                <w:alias w:val="Denominación del Grado o Título"/>
                <w:tag w:val="Denominación del Grado o Título"/>
                <w:id w:val="1112022921"/>
                <w:placeholder>
                  <w:docPart w:val="DBC35AF53CEF46479D1ED444EE0D1A6B"/>
                </w:placeholder>
                <w:showingPlcHdr/>
                <w:comboBox>
                  <w:listItem w:value="Elija un elemento"/>
                  <w:listItem w:displayText="Bachiller en Ingeniería Industrial y de Sistemas" w:value="Bachiller en Ingeniería Industrial y de Sistemas"/>
                  <w:listItem w:displayText="Bachiller en Ingeniería Civil" w:value="Bachiller en Ingeniería Civil"/>
                  <w:listItem w:displayText="Bachiller en Ingeniería Mecánico - Eléctrica" w:value="Bachiller en Ingeniería Mecánico - Eléctrica"/>
                  <w:listItem w:displayText="Bachiller en Arquitectura" w:value="Bachiller en Arquitectura"/>
                  <w:listItem w:displayText="Bachiller en Ingeniería Industrial con mención en Gestión Logística" w:value="Bachiller en Ingeniería Industrial con mención en Gestión Logística"/>
                  <w:listItem w:displayText="Bachiller en Ingeniería Industrial con mención en Gestión de Operaciones" w:value="Bachiller en Ingeniería Industrial con mención en Gestión de Operaciones"/>
                  <w:listItem w:displayText="Máster en Ingeniería Mecánico-Eléctrica con mención en Sistemas Energéticos y Mantenimiento" w:value="Máster en Ingeniería Mecánico-Eléctrica con mención en Sistemas Energéticos y Mantenimiento"/>
                  <w:listItem w:displayText="Máster en Ingeniería Mecánic-Eléctrica con mención en Sistemas Eléctricos y Automatización Industrial" w:value="Máster en Ingeniería Mecánic-Eléctrica con mención en Sistemas Eléctricos y Automatización Industrial"/>
                  <w:listItem w:displayText="Máter en Ingeniería Mecánico-Eléctrica con mención en Automática y Optimización" w:value="Máter en Ingeniería Mecánico-Eléctrica con mención en Automática y Optimización"/>
                  <w:listItem w:displayText="Máster en Ingeniería Vial" w:value="Máster en Ingeniería Vial"/>
                  <w:listItem w:displayText="Máster en Recursos Hídricos" w:value="Máster en Recursos Hídricos"/>
                  <w:listItem w:displayText="Máster en Seguridad y Salud en el Trabajo" w:value="Máster en Seguridad y Salud en el Trabajo"/>
                  <w:listItem w:displayText="Máster en Dirección de Proyectos" w:value="Máster en Dirección de Proyectos"/>
                  <w:listItem w:displayText="Máster en Dirección de Operaciones" w:value="Máster en Dirección de Operaciones"/>
                  <w:listItem w:displayText="Máster en Agronegocios" w:value="Máster en Agronegocios"/>
                  <w:listItem w:displayText="Maestro en Control Automático y Automatización de Procesos Industriales" w:value="Maestro en Control Automático y Automatización de Procesos Industriales"/>
                  <w:listItem w:displayText="Maestro en Integridad Estructural" w:value="Maestro en Integridad Estructural"/>
                  <w:listItem w:displayText="Maestro en Estrategias Contemporáneas de Arquitectura" w:value="Maestro en Estrategias Contemporáneas de Arquitectura"/>
                  <w:listItem w:displayText="Maestro en Ingeniería Civil con mención en Recursos Hídricos" w:value="Maestro en Ingeniería Civil con mención en Recursos Hídricos"/>
                  <w:listItem w:displayText="Máster en Ingeniería Civil con mención en Vial" w:value="Máster en Ingeniería Civil con mención en Vial"/>
                  <w:listItem w:displayText="Máster en Ingeniería Civil con mención en Ingeniería Vial" w:value="Máster en Ingeniería Civil con mención en Ingeniería Vial"/>
                  <w:listItem w:displayText="Doctor en Ingeniería con mención en: Automatización, Control y Optimización de Procesos " w:value="Doctor en Ingeniería con mención en: Automatización, Control y Optimización de Procesos "/>
                  <w:listItem w:displayText="Ingeniero Industrial y de Sistemas" w:value="Ingeniero Industrial y de Sistemas"/>
                  <w:listItem w:displayText="Ingeniero Civil" w:value="Ingeniero Civil"/>
                  <w:listItem w:displayText="Ingeniero Mecánico-Eléctrico" w:value="Ingeniero Mecánico-Eléctrico"/>
                  <w:listItem w:displayText="Ingeniera Mecánico-Eléctrica" w:value="Ingeniera Mecánico-Eléctrica"/>
                  <w:listItem w:displayText="Arquitecto" w:value="Arquitecto"/>
                  <w:listItem w:displayText="Ingeniero Industrial con mención en Gestión Logística" w:value="Ingeniero Industrial con mención en Gestión Logística"/>
                  <w:listItem w:displayText="Ingeniero Industrial con mención en Gestión de Operaciones" w:value="Ingeniero Industrial con mención en Gestión de Operaciones"/>
                </w:comboBox>
              </w:sdtPr>
              <w:sdtEndPr/>
              <w:sdtContent>
                <w:r w:rsidRPr="00B62EA2">
                  <w:rPr>
                    <w:rStyle w:val="Textodelmarcadordeposicin"/>
                  </w:rPr>
                  <w:t>Elija un elemento</w:t>
                </w:r>
              </w:sdtContent>
            </w:sdt>
          </w:p>
        </w:tc>
      </w:tr>
      <w:tr w:rsidR="003A6F4E" w:rsidRPr="00B62EA2" w14:paraId="494D5FFB" w14:textId="77777777" w:rsidTr="005D39C4">
        <w:trPr>
          <w:trHeight w:val="2455"/>
          <w:jc w:val="center"/>
        </w:trPr>
        <w:tc>
          <w:tcPr>
            <w:tcW w:w="9786" w:type="dxa"/>
            <w:tcBorders>
              <w:top w:val="nil"/>
              <w:left w:val="nil"/>
              <w:bottom w:val="nil"/>
              <w:right w:val="nil"/>
            </w:tcBorders>
            <w:shd w:val="clear" w:color="auto" w:fill="FFFFFF" w:themeFill="background1"/>
            <w:tcMar>
              <w:top w:w="0" w:type="dxa"/>
              <w:left w:w="0" w:type="dxa"/>
              <w:bottom w:w="0" w:type="dxa"/>
              <w:right w:w="0" w:type="dxa"/>
            </w:tcMar>
          </w:tcPr>
          <w:p w14:paraId="45851183" w14:textId="66132846" w:rsidR="003A6F4E" w:rsidRPr="00B62EA2" w:rsidRDefault="003A6F4E" w:rsidP="00CC2253">
            <w:pPr>
              <w:spacing w:before="0" w:after="0" w:line="276" w:lineRule="auto"/>
              <w:jc w:val="center"/>
              <w:rPr>
                <w:rFonts w:ascii="Arial" w:eastAsia="Arial" w:hAnsi="Arial" w:cs="Arial"/>
                <w:b/>
                <w:sz w:val="28"/>
                <w:szCs w:val="28"/>
                <w:lang w:eastAsia="es-PE"/>
              </w:rPr>
            </w:pPr>
          </w:p>
          <w:p w14:paraId="1CFDA270" w14:textId="7833BBA5" w:rsidR="003A6F4E" w:rsidRPr="00B62EA2" w:rsidRDefault="003A6F4E" w:rsidP="00CC2253">
            <w:pPr>
              <w:spacing w:before="0" w:after="0" w:line="276" w:lineRule="auto"/>
              <w:jc w:val="center"/>
              <w:rPr>
                <w:rFonts w:ascii="Arial" w:eastAsia="Times New Roman" w:hAnsi="Arial" w:cs="Arial"/>
                <w:b/>
                <w:bCs/>
                <w:sz w:val="16"/>
                <w:szCs w:val="16"/>
                <w:lang w:eastAsia="es-PE"/>
              </w:rPr>
            </w:pPr>
            <w:r w:rsidRPr="00804BF8">
              <w:rPr>
                <w:rFonts w:ascii="Arial" w:eastAsia="Arial" w:hAnsi="Arial" w:cs="Arial"/>
                <w:b/>
                <w:bCs/>
                <w:sz w:val="28"/>
                <w:szCs w:val="28"/>
                <w:lang w:eastAsia="es-PE"/>
              </w:rPr>
              <w:t>Nombre</w:t>
            </w:r>
            <w:r w:rsidR="00037E26" w:rsidRPr="00804BF8">
              <w:rPr>
                <w:rFonts w:ascii="Arial" w:eastAsia="Arial" w:hAnsi="Arial" w:cs="Arial"/>
                <w:b/>
                <w:bCs/>
                <w:sz w:val="28"/>
                <w:szCs w:val="28"/>
                <w:lang w:eastAsia="es-PE"/>
              </w:rPr>
              <w:t>s</w:t>
            </w:r>
            <w:r w:rsidRPr="00804BF8">
              <w:rPr>
                <w:rFonts w:ascii="Arial" w:eastAsia="Arial" w:hAnsi="Arial" w:cs="Arial"/>
                <w:b/>
                <w:bCs/>
                <w:sz w:val="28"/>
                <w:szCs w:val="28"/>
                <w:lang w:eastAsia="es-PE"/>
              </w:rPr>
              <w:t xml:space="preserve"> Apellido</w:t>
            </w:r>
            <w:r w:rsidR="00385DAC" w:rsidRPr="00804BF8">
              <w:rPr>
                <w:rFonts w:ascii="Arial" w:eastAsia="Arial" w:hAnsi="Arial" w:cs="Arial"/>
                <w:b/>
                <w:bCs/>
                <w:sz w:val="28"/>
                <w:szCs w:val="28"/>
                <w:lang w:eastAsia="es-PE"/>
              </w:rPr>
              <w:t>1</w:t>
            </w:r>
            <w:r w:rsidRPr="00804BF8">
              <w:rPr>
                <w:rFonts w:ascii="Arial" w:eastAsia="Arial" w:hAnsi="Arial" w:cs="Arial"/>
                <w:b/>
                <w:bCs/>
                <w:sz w:val="28"/>
                <w:szCs w:val="28"/>
                <w:lang w:eastAsia="es-PE"/>
              </w:rPr>
              <w:t xml:space="preserve"> Apellido</w:t>
            </w:r>
            <w:r w:rsidR="00385DAC" w:rsidRPr="00804BF8">
              <w:rPr>
                <w:rFonts w:ascii="Arial" w:eastAsia="Arial" w:hAnsi="Arial" w:cs="Arial"/>
                <w:b/>
                <w:bCs/>
                <w:sz w:val="28"/>
                <w:szCs w:val="28"/>
                <w:lang w:eastAsia="es-PE"/>
              </w:rPr>
              <w:t>2</w:t>
            </w:r>
          </w:p>
        </w:tc>
      </w:tr>
      <w:tr w:rsidR="003A6F4E" w:rsidRPr="00B62EA2" w14:paraId="05886588" w14:textId="77777777" w:rsidTr="005D39C4">
        <w:trPr>
          <w:trHeight w:val="1584"/>
          <w:jc w:val="center"/>
        </w:trPr>
        <w:tc>
          <w:tcPr>
            <w:tcW w:w="9786" w:type="dxa"/>
            <w:tcBorders>
              <w:top w:val="nil"/>
              <w:left w:val="nil"/>
              <w:bottom w:val="nil"/>
              <w:right w:val="nil"/>
            </w:tcBorders>
            <w:shd w:val="clear" w:color="auto" w:fill="FFFFFF" w:themeFill="background1"/>
            <w:tcMar>
              <w:top w:w="0" w:type="dxa"/>
              <w:left w:w="0" w:type="dxa"/>
              <w:bottom w:w="0" w:type="dxa"/>
              <w:right w:w="0" w:type="dxa"/>
            </w:tcMar>
          </w:tcPr>
          <w:p w14:paraId="3867E9FD" w14:textId="7D8788C8" w:rsidR="003A6F4E" w:rsidRPr="00B62EA2" w:rsidRDefault="005F1F8A" w:rsidP="00CC2253">
            <w:pPr>
              <w:spacing w:before="0" w:after="0" w:line="276" w:lineRule="auto"/>
              <w:jc w:val="center"/>
              <w:rPr>
                <w:rFonts w:ascii="Arial" w:eastAsia="Times New Roman" w:hAnsi="Arial" w:cs="Arial"/>
                <w:b/>
                <w:sz w:val="16"/>
                <w:szCs w:val="16"/>
                <w:lang w:eastAsia="es-PE"/>
              </w:rPr>
            </w:pPr>
            <w:r w:rsidRPr="00804BF8">
              <w:rPr>
                <w:rFonts w:ascii="Arial" w:eastAsia="Arial" w:hAnsi="Arial" w:cs="Arial"/>
                <w:b/>
                <w:sz w:val="20"/>
                <w:szCs w:val="20"/>
                <w:lang w:eastAsia="es-PE"/>
              </w:rPr>
              <w:t>Asesor</w:t>
            </w:r>
            <w:r w:rsidR="003A6F4E" w:rsidRPr="00804BF8">
              <w:rPr>
                <w:rFonts w:ascii="Arial" w:eastAsia="Arial" w:hAnsi="Arial" w:cs="Arial"/>
                <w:b/>
                <w:sz w:val="20"/>
                <w:szCs w:val="20"/>
                <w:lang w:eastAsia="es-PE"/>
              </w:rPr>
              <w:t>:</w:t>
            </w:r>
            <w:r w:rsidR="003A6F4E" w:rsidRPr="00804BF8">
              <w:rPr>
                <w:rFonts w:ascii="Arial" w:eastAsia="Arial" w:hAnsi="Arial" w:cs="Arial"/>
                <w:b/>
                <w:sz w:val="20"/>
                <w:szCs w:val="20"/>
                <w:lang w:eastAsia="es-PE"/>
              </w:rPr>
              <w:br/>
              <w:t>Dr. Ing. Nombr</w:t>
            </w:r>
            <w:r w:rsidR="003A6F4E" w:rsidRPr="00B62EA2">
              <w:rPr>
                <w:rFonts w:ascii="Arial" w:eastAsia="Arial" w:hAnsi="Arial" w:cs="Arial"/>
                <w:b/>
                <w:sz w:val="20"/>
                <w:szCs w:val="20"/>
                <w:lang w:eastAsia="es-PE"/>
              </w:rPr>
              <w:t>e</w:t>
            </w:r>
            <w:r w:rsidR="00B4378A" w:rsidRPr="00B62EA2">
              <w:rPr>
                <w:rFonts w:ascii="Arial" w:eastAsia="Arial" w:hAnsi="Arial" w:cs="Arial"/>
                <w:b/>
                <w:sz w:val="20"/>
                <w:szCs w:val="20"/>
                <w:lang w:eastAsia="es-PE"/>
              </w:rPr>
              <w:t>s</w:t>
            </w:r>
            <w:r w:rsidR="003A6F4E" w:rsidRPr="00B62EA2">
              <w:rPr>
                <w:rFonts w:ascii="Arial" w:eastAsia="Arial" w:hAnsi="Arial" w:cs="Arial"/>
                <w:b/>
                <w:sz w:val="20"/>
                <w:szCs w:val="20"/>
                <w:lang w:eastAsia="es-PE"/>
              </w:rPr>
              <w:t xml:space="preserve"> Apellido</w:t>
            </w:r>
            <w:r w:rsidR="00385DAC" w:rsidRPr="00B62EA2">
              <w:rPr>
                <w:rFonts w:ascii="Arial" w:eastAsia="Arial" w:hAnsi="Arial" w:cs="Arial"/>
                <w:b/>
                <w:sz w:val="20"/>
                <w:szCs w:val="20"/>
                <w:lang w:eastAsia="es-PE"/>
              </w:rPr>
              <w:t>1</w:t>
            </w:r>
            <w:r w:rsidR="003A6F4E" w:rsidRPr="00B62EA2">
              <w:rPr>
                <w:rFonts w:ascii="Arial" w:eastAsia="Arial" w:hAnsi="Arial" w:cs="Arial"/>
                <w:b/>
                <w:sz w:val="20"/>
                <w:szCs w:val="20"/>
                <w:lang w:eastAsia="es-PE"/>
              </w:rPr>
              <w:t xml:space="preserve"> Apellido</w:t>
            </w:r>
            <w:r w:rsidR="00385DAC" w:rsidRPr="00B62EA2">
              <w:rPr>
                <w:rFonts w:ascii="Arial" w:eastAsia="Arial" w:hAnsi="Arial" w:cs="Arial"/>
                <w:b/>
                <w:sz w:val="20"/>
                <w:szCs w:val="20"/>
                <w:lang w:eastAsia="es-PE"/>
              </w:rPr>
              <w:t>2</w:t>
            </w:r>
          </w:p>
        </w:tc>
      </w:tr>
      <w:tr w:rsidR="002505C0" w:rsidRPr="00B62EA2" w14:paraId="6F0BED89" w14:textId="77777777" w:rsidTr="005D39C4">
        <w:trPr>
          <w:trHeight w:val="1584"/>
          <w:jc w:val="center"/>
        </w:trPr>
        <w:tc>
          <w:tcPr>
            <w:tcW w:w="9786" w:type="dxa"/>
            <w:tcBorders>
              <w:top w:val="nil"/>
              <w:left w:val="nil"/>
              <w:bottom w:val="nil"/>
              <w:right w:val="nil"/>
            </w:tcBorders>
            <w:shd w:val="clear" w:color="auto" w:fill="FFFFFF" w:themeFill="background1"/>
            <w:tcMar>
              <w:top w:w="0" w:type="dxa"/>
              <w:left w:w="0" w:type="dxa"/>
              <w:bottom w:w="0" w:type="dxa"/>
              <w:right w:w="0" w:type="dxa"/>
            </w:tcMar>
          </w:tcPr>
          <w:p w14:paraId="18470633" w14:textId="53975B50" w:rsidR="002505C0" w:rsidRPr="00B62EA2" w:rsidRDefault="002505C0" w:rsidP="00CC2253">
            <w:pPr>
              <w:spacing w:before="0" w:after="0" w:line="276" w:lineRule="auto"/>
              <w:jc w:val="center"/>
              <w:rPr>
                <w:rFonts w:ascii="Arial" w:eastAsia="Arial" w:hAnsi="Arial" w:cs="Arial"/>
                <w:b/>
                <w:sz w:val="20"/>
                <w:szCs w:val="20"/>
                <w:lang w:eastAsia="es-PE"/>
              </w:rPr>
            </w:pPr>
          </w:p>
          <w:p w14:paraId="77C581A7" w14:textId="1B2D8A4D" w:rsidR="00AD66CD" w:rsidRPr="00B62EA2" w:rsidRDefault="0062097A" w:rsidP="00CC2253">
            <w:pPr>
              <w:spacing w:before="0" w:after="0" w:line="276" w:lineRule="auto"/>
              <w:jc w:val="center"/>
              <w:rPr>
                <w:rFonts w:ascii="Arial" w:eastAsia="Arial" w:hAnsi="Arial" w:cs="Arial"/>
                <w:b/>
                <w:sz w:val="20"/>
                <w:szCs w:val="20"/>
                <w:lang w:eastAsia="es-PE"/>
              </w:rPr>
            </w:pPr>
            <w:r w:rsidRPr="00804BF8">
              <w:rPr>
                <w:rFonts w:ascii="Arial" w:eastAsia="Arial" w:hAnsi="Arial" w:cs="Arial"/>
                <w:b/>
                <w:noProof/>
                <w:sz w:val="20"/>
                <w:szCs w:val="20"/>
                <w:lang w:eastAsia="es-PE"/>
              </w:rPr>
              <mc:AlternateContent>
                <mc:Choice Requires="wps">
                  <w:drawing>
                    <wp:anchor distT="0" distB="0" distL="114300" distR="114300" simplePos="0" relativeHeight="251683840" behindDoc="0" locked="0" layoutInCell="1" allowOverlap="1" wp14:anchorId="4D7173F8" wp14:editId="2B00F535">
                      <wp:simplePos x="0" y="0"/>
                      <wp:positionH relativeFrom="column">
                        <wp:posOffset>3903980</wp:posOffset>
                      </wp:positionH>
                      <wp:positionV relativeFrom="paragraph">
                        <wp:posOffset>6956425</wp:posOffset>
                      </wp:positionV>
                      <wp:extent cx="1319530" cy="82550"/>
                      <wp:effectExtent l="19050" t="76200" r="0" b="50800"/>
                      <wp:wrapNone/>
                      <wp:docPr id="21" name="Conector recto de flecha 21"/>
                      <wp:cNvGraphicFramePr/>
                      <a:graphic xmlns:a="http://schemas.openxmlformats.org/drawingml/2006/main">
                        <a:graphicData uri="http://schemas.microsoft.com/office/word/2010/wordprocessingShape">
                          <wps:wsp>
                            <wps:cNvCnPr/>
                            <wps:spPr>
                              <a:xfrm flipV="1">
                                <a:off x="0" y="0"/>
                                <a:ext cx="1319530" cy="8255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type w14:anchorId="4B3BF31B" id="_x0000_t32" coordsize="21600,21600" o:spt="32" o:oned="t" path="m,l21600,21600e" filled="f">
                      <v:path arrowok="t" fillok="f" o:connecttype="none"/>
                      <o:lock v:ext="edit" shapetype="t"/>
                    </v:shapetype>
                    <v:shape id="Conector recto de flecha 21" o:spid="_x0000_s1026" type="#_x0000_t32" style="position:absolute;margin-left:307.4pt;margin-top:547.75pt;width:103.9pt;height:6.5pt;flip:y;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" strokecolor="#4472c4 [3204]" strokeweight="2.25pt">
                      <v:stroke endarrow="block" joinstyle="miter"/>
                    </v:shape>
                  </w:pict>
                </mc:Fallback>
              </mc:AlternateContent>
            </w:r>
            <w:r w:rsidR="002B158B" w:rsidRPr="00804BF8">
              <w:rPr>
                <w:rFonts w:ascii="Arial" w:eastAsia="Arial" w:hAnsi="Arial" w:cs="Arial"/>
                <w:b/>
                <w:bCs/>
                <w:noProof/>
                <w:sz w:val="28"/>
                <w:szCs w:val="28"/>
                <w:lang w:eastAsia="es-PE"/>
              </w:rPr>
              <mc:AlternateContent>
                <mc:Choice Requires="wps">
                  <w:drawing>
                    <wp:anchor distT="0" distB="0" distL="114300" distR="114300" simplePos="0" relativeHeight="251674624" behindDoc="0" locked="0" layoutInCell="1" allowOverlap="1" wp14:anchorId="7F4838CF" wp14:editId="7FD82401">
                      <wp:simplePos x="0" y="0"/>
                      <wp:positionH relativeFrom="column">
                        <wp:posOffset>4340860</wp:posOffset>
                      </wp:positionH>
                      <wp:positionV relativeFrom="paragraph">
                        <wp:posOffset>4166235</wp:posOffset>
                      </wp:positionV>
                      <wp:extent cx="958850" cy="650240"/>
                      <wp:effectExtent l="19050" t="38100" r="50800" b="16510"/>
                      <wp:wrapNone/>
                      <wp:docPr id="15" name="Conector recto de flecha 15"/>
                      <wp:cNvGraphicFramePr/>
                      <a:graphic xmlns:a="http://schemas.openxmlformats.org/drawingml/2006/main">
                        <a:graphicData uri="http://schemas.microsoft.com/office/word/2010/wordprocessingShape">
                          <wps:wsp>
                            <wps:cNvCnPr/>
                            <wps:spPr>
                              <a:xfrm flipV="1">
                                <a:off x="0" y="0"/>
                                <a:ext cx="958850" cy="65024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7548746B" id="Conector recto de flecha 15" o:spid="_x0000_s1026" type="#_x0000_t32" style="position:absolute;margin-left:341.8pt;margin-top:328.05pt;width:75.5pt;height:51.2pt;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" strokecolor="#4472c4 [3204]" strokeweight="2.25pt">
                      <v:stroke endarrow="block" joinstyle="miter"/>
                    </v:shape>
                  </w:pict>
                </mc:Fallback>
              </mc:AlternateContent>
            </w:r>
            <w:r w:rsidR="002505C0" w:rsidRPr="00804BF8">
              <w:rPr>
                <w:rFonts w:ascii="Arial" w:eastAsia="Arial" w:hAnsi="Arial" w:cs="Arial"/>
                <w:b/>
                <w:sz w:val="20"/>
                <w:szCs w:val="20"/>
                <w:lang w:eastAsia="es-PE"/>
              </w:rPr>
              <w:t xml:space="preserve">Piura, </w:t>
            </w:r>
            <w:r w:rsidR="00B369DA">
              <w:rPr>
                <w:rFonts w:ascii="Arial" w:eastAsia="Arial" w:hAnsi="Arial" w:cs="Arial"/>
                <w:b/>
                <w:sz w:val="20"/>
                <w:szCs w:val="20"/>
                <w:lang w:eastAsia="es-PE"/>
              </w:rPr>
              <w:t>octubre</w:t>
            </w:r>
            <w:r w:rsidR="002505C0" w:rsidRPr="00804BF8">
              <w:rPr>
                <w:rFonts w:ascii="Arial" w:eastAsia="Arial" w:hAnsi="Arial" w:cs="Arial"/>
                <w:b/>
                <w:sz w:val="20"/>
                <w:szCs w:val="20"/>
                <w:lang w:eastAsia="es-PE"/>
              </w:rPr>
              <w:t xml:space="preserve"> de 202</w:t>
            </w:r>
            <w:r w:rsidR="00830B1F" w:rsidRPr="00804BF8">
              <w:rPr>
                <w:rFonts w:ascii="Arial" w:eastAsia="Arial" w:hAnsi="Arial" w:cs="Arial"/>
                <w:b/>
                <w:sz w:val="20"/>
                <w:szCs w:val="20"/>
                <w:lang w:eastAsia="es-PE"/>
              </w:rPr>
              <w:t>4</w:t>
            </w:r>
          </w:p>
        </w:tc>
      </w:tr>
    </w:tbl>
    <w:p w14:paraId="43AE357B" w14:textId="54A8CAE0" w:rsidR="00EC7EF5" w:rsidRPr="00B62EA2" w:rsidRDefault="00EC7EF5" w:rsidP="00EC7EF5">
      <w:pPr>
        <w:pStyle w:val="NormalSangrado"/>
        <w:rPr>
          <w:b/>
          <w:lang w:val="es-PE"/>
        </w:rPr>
        <w:sectPr w:rsidR="00EC7EF5" w:rsidRPr="00B62EA2" w:rsidSect="009A5A5D">
          <w:headerReference w:type="even" r:id="rId9"/>
          <w:headerReference w:type="default" r:id="rId10"/>
          <w:footerReference w:type="default" r:id="rId11"/>
          <w:headerReference w:type="first" r:id="rId12"/>
          <w:pgSz w:w="11906" w:h="16838" w:code="9"/>
          <w:pgMar w:top="1411" w:right="1411" w:bottom="1411" w:left="1411" w:header="720" w:footer="720" w:gutter="0"/>
          <w:cols w:space="720"/>
          <w:titlePg/>
          <w:docGrid w:linePitch="360"/>
        </w:sectPr>
      </w:pPr>
    </w:p>
    <w:p w14:paraId="71E39348" w14:textId="56AE9C6A" w:rsidR="002A3C6F" w:rsidRPr="00B62EA2" w:rsidRDefault="005965E3" w:rsidP="002A3C6F">
      <w:pPr>
        <w:widowControl w:val="0"/>
        <w:autoSpaceDE w:val="0"/>
        <w:autoSpaceDN w:val="0"/>
        <w:spacing w:before="0" w:after="0" w:line="240" w:lineRule="auto"/>
        <w:ind w:left="114"/>
        <w:jc w:val="left"/>
        <w:rPr>
          <w:rFonts w:ascii="Times New Roman" w:eastAsia="Calibri" w:hAnsi="Calibri" w:cs="Calibri"/>
          <w:sz w:val="20"/>
          <w:lang w:eastAsia="es-PE" w:bidi="es-PE"/>
        </w:rPr>
      </w:pPr>
      <w:r w:rsidRPr="00B62EA2">
        <w:rPr>
          <w:rFonts w:ascii="Times New Roman" w:eastAsia="Calibri" w:hAnsi="Calibri" w:cs="Calibri"/>
          <w:noProof/>
          <w:sz w:val="20"/>
        </w:rPr>
        <w:lastRenderedPageBreak/>
        <w:drawing>
          <wp:anchor distT="0" distB="0" distL="114300" distR="114300" simplePos="0" relativeHeight="252200960" behindDoc="0" locked="0" layoutInCell="1" allowOverlap="1" wp14:anchorId="32162A8E" wp14:editId="03B36295">
            <wp:simplePos x="0" y="0"/>
            <wp:positionH relativeFrom="column">
              <wp:posOffset>-154305</wp:posOffset>
            </wp:positionH>
            <wp:positionV relativeFrom="page">
              <wp:posOffset>334949</wp:posOffset>
            </wp:positionV>
            <wp:extent cx="1434465" cy="514350"/>
            <wp:effectExtent l="0" t="0" r="0" b="0"/>
            <wp:wrapSquare wrapText="bothSides"/>
            <wp:docPr id="700633405"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434465" cy="514350"/>
                    </a:xfrm>
                    <a:prstGeom prst="rect">
                      <a:avLst/>
                    </a:prstGeom>
                  </pic:spPr>
                </pic:pic>
              </a:graphicData>
            </a:graphic>
            <wp14:sizeRelH relativeFrom="margin">
              <wp14:pctWidth>0</wp14:pctWidth>
            </wp14:sizeRelH>
            <wp14:sizeRelV relativeFrom="margin">
              <wp14:pctHeight>0</wp14:pctHeight>
            </wp14:sizeRelV>
          </wp:anchor>
        </w:drawing>
      </w:r>
    </w:p>
    <w:p w14:paraId="656D1173" w14:textId="77777777" w:rsidR="00CE2A30" w:rsidRPr="00B62EA2" w:rsidRDefault="002A3C6F" w:rsidP="00CE2A30">
      <w:pPr>
        <w:pStyle w:val="Textoindependiente"/>
        <w:tabs>
          <w:tab w:val="left" w:pos="6687"/>
        </w:tabs>
        <w:jc w:val="center"/>
        <w:rPr>
          <w:bCs/>
        </w:rPr>
      </w:pPr>
      <w:r w:rsidRPr="00B62EA2">
        <w:rPr>
          <w:rFonts w:ascii="Times New Roman"/>
          <w:sz w:val="20"/>
        </w:rPr>
        <w:tab/>
      </w:r>
      <w:r w:rsidRPr="00B62EA2">
        <w:rPr>
          <w:rFonts w:ascii="Times New Roman"/>
          <w:sz w:val="20"/>
        </w:rPr>
        <w:br w:type="textWrapping" w:clear="all"/>
      </w:r>
      <w:bookmarkStart w:id="1" w:name="_Hlk177545913"/>
      <w:r w:rsidR="00CE2A30" w:rsidRPr="00B62EA2">
        <w:rPr>
          <w:b/>
        </w:rPr>
        <w:t>Declaración Jurada de Originalidad del Trabajo Final</w:t>
      </w:r>
    </w:p>
    <w:p w14:paraId="24435F64" w14:textId="77777777" w:rsidR="00CE2A30" w:rsidRPr="00B62EA2" w:rsidRDefault="00CE2A30" w:rsidP="00CE2A30">
      <w:pPr>
        <w:pStyle w:val="Textoindependiente"/>
        <w:rPr>
          <w:b/>
        </w:rPr>
      </w:pPr>
    </w:p>
    <w:p w14:paraId="47AF4769" w14:textId="06BFDAD3" w:rsidR="00CE2A30" w:rsidRPr="00B62EA2" w:rsidRDefault="00CE2A30" w:rsidP="008551DD">
      <w:pPr>
        <w:pStyle w:val="Textoindependiente"/>
        <w:spacing w:after="60"/>
        <w:ind w:right="6"/>
        <w:jc w:val="both"/>
      </w:pPr>
      <w:r w:rsidRPr="00B62EA2">
        <w:t xml:space="preserve">Yo, </w:t>
      </w:r>
      <w:sdt>
        <w:sdtPr>
          <w:rPr>
            <w:rStyle w:val="Estilo2Car"/>
          </w:rPr>
          <w:alias w:val="Nombres y apellidos completos (con tilde si corresponde)"/>
          <w:tag w:val="Nombre y apellidos completos (identico al DNI)"/>
          <w:id w:val="1348448690"/>
          <w:placeholder>
            <w:docPart w:val="B5506726C55244A5B6B0F844B408CC12"/>
          </w:placeholder>
          <w:showingPlcHdr/>
        </w:sdtPr>
        <w:sdtEndPr>
          <w:rPr>
            <w:rStyle w:val="Fuentedeprrafopredeter"/>
            <w:rFonts w:eastAsia="Arial" w:cstheme="minorHAnsi"/>
          </w:rPr>
        </w:sdtEndPr>
        <w:sdtContent>
          <w:r w:rsidRPr="00B62EA2">
            <w:rPr>
              <w:rStyle w:val="Textodelmarcadordeposicin"/>
              <w:shd w:val="clear" w:color="auto" w:fill="F2F2F2" w:themeFill="background1" w:themeFillShade="F2"/>
            </w:rPr>
            <w:t>Haga clic o pulse aquí para escribir texto</w:t>
          </w:r>
        </w:sdtContent>
      </w:sdt>
      <w:r w:rsidRPr="00B62EA2">
        <w:t xml:space="preserve">, egresado del </w:t>
      </w:r>
      <w:sdt>
        <w:sdtPr>
          <w:rPr>
            <w:rStyle w:val="Estilo3Car"/>
          </w:rPr>
          <w:alias w:val="Programa"/>
          <w:tag w:val="Modalidad"/>
          <w:id w:val="-2055686838"/>
          <w:placeholder>
            <w:docPart w:val="52CC3C3B49EE4A94B307AB45AAAFB3D3"/>
          </w:placeholder>
          <w:showingPlcHdr/>
          <w:dropDownList>
            <w:listItem w:displayText="Programa Académico" w:value="Programa Académico"/>
            <w:listItem w:displayText="Programa de Posgrado" w:value="Programa de Posgrado"/>
          </w:dropDownList>
        </w:sdtPr>
        <w:sdtEndPr>
          <w:rPr>
            <w:rStyle w:val="Fuentedeprrafopredeter"/>
            <w:rFonts w:cstheme="minorHAnsi"/>
            <w:b/>
          </w:rPr>
        </w:sdtEndPr>
        <w:sdtContent>
          <w:r w:rsidRPr="00B62EA2">
            <w:rPr>
              <w:rStyle w:val="Textodelmarcadordeposicin"/>
              <w:shd w:val="clear" w:color="auto" w:fill="F2F2F2" w:themeFill="background1" w:themeFillShade="F2"/>
            </w:rPr>
            <w:t>Elija un elemento</w:t>
          </w:r>
        </w:sdtContent>
      </w:sdt>
      <w:r w:rsidRPr="00B62EA2">
        <w:t xml:space="preserve"> de </w:t>
      </w:r>
      <w:sdt>
        <w:sdtPr>
          <w:alias w:val="Nombre del Programa"/>
          <w:tag w:val="Nombre del Programa"/>
          <w:id w:val="-968811007"/>
          <w:placeholder>
            <w:docPart w:val="F9602B763EFE42928C163176AEFBA2A6"/>
          </w:placeholder>
        </w:sdtPr>
        <w:sdtEndPr>
          <w:rPr>
            <w:rFonts w:eastAsia="Arial"/>
          </w:rPr>
        </w:sdtEndPr>
        <w:sdtContent>
          <w:sdt>
            <w:sdtPr>
              <w:alias w:val="Nombre del Programa"/>
              <w:tag w:val="Nombre del Programa"/>
              <w:id w:val="559677863"/>
              <w:placeholder>
                <w:docPart w:val="61402D8F432F4046AE1FC7C25F603971"/>
              </w:placeholder>
              <w:showingPlcHdr/>
              <w:comboBox>
                <w:listItem w:value="Elija un elemento"/>
                <w:listItem w:displayText="Ingeniería Industrial y de Sistemas" w:value="Ingeniería Industrial y de Sistemas"/>
                <w:listItem w:displayText="Ingeniería Civil" w:value="Ingeniería Civil"/>
                <w:listItem w:displayText="Ingeniería Mecánico-Eléctrica" w:value="Ingeniería Mecánico-Eléctrica"/>
                <w:listItem w:displayText="Arquitectura" w:value="Arquitectura"/>
                <w:listItem w:displayText="Ingeniería Industrial con mención en Gestión Logística" w:value="Ingeniería Industrial con mención en Gestión Logística"/>
                <w:listItem w:displayText="Ingeniería Industrial con mención en Gestión de Operaciones" w:value="Ingeniería Industrial con mención en Gestión de Operaciones"/>
                <w:listItem w:displayText="Maestría en Ingeniería Mecánico-Eléctrica con mención en Sistemas Energéticos y Mantenimiento" w:value="Maestría en Ingeniería Mecánico-Eléctrica con mención en Sistemas Energéticos y Mantenimiento"/>
                <w:listItem w:displayText="Maestría en Ingeniería Mecánico-Eléctrica con mención en Sistemas Eléctricos y Automatización Industrial" w:value="Maestría en Ingeniería Mecánico-Eléctrica con mención en Sistemas Eléctricos y Automatización Industrial"/>
                <w:listItem w:displayText="Maestría en Ingeniería Mecánico-Eléctrica con mención en Automática y Optimización" w:value="Maestría en Ingeniería Mecánico-Eléctrica con mención en Automática y Optimización"/>
                <w:listItem w:displayText="Maestría en Ingeniería Vial" w:value="Maestría en Ingeniería Vial"/>
                <w:listItem w:displayText="Maestría en Recursos Hídricos" w:value="Maestría en Recursos Hídricos"/>
                <w:listItem w:displayText="Maestría en Seguridad y Salud en el Trabajo" w:value="Maestría en Seguridad y Salud en el Trabajo"/>
                <w:listItem w:displayText="Maestría en Dirección de Proyectos" w:value="Maestría en Dirección de Proyectos"/>
                <w:listItem w:displayText="Maestría en Dirección de Operaciones" w:value="Maestría en Dirección de Operaciones"/>
                <w:listItem w:displayText="Maestría en Agronegocios" w:value="Maestría en Agronegocios"/>
                <w:listItem w:displayText="Maestría en Control Automático y Automatización de Procesos Industriales" w:value="Maestría en Control Automático y Automatización de Procesos Industriales"/>
                <w:listItem w:displayText="Maestría en Integridad Estructural" w:value="Maestría en Integridad Estructural"/>
                <w:listItem w:displayText="Maestría en Estrategias Contemporáneas de Arquitectura" w:value="Maestría en Estrategias Contemporáneas de Arquitectura"/>
                <w:listItem w:displayText="Maestría en Ingeniería Civil con mención en Recursos Hídricos" w:value="Maestría en Ingeniería Civil con mención en Recursos Hídricos"/>
                <w:listItem w:displayText="Maestría en Ingeniería Civil con mención en Vial" w:value="Maestría en Ingeniería Civil con mención en Vial"/>
                <w:listItem w:displayText="Maestría en Ingeniería Civil con mención en Ingeniería Vial" w:value="Maestría en Ingeniería Civil con mención en Ingeniería Vial"/>
                <w:listItem w:displayText="Doctorado en Ingeniería con mención en: Automatización, Control y Optimización de Procesos" w:value="Doctorado en Ingeniería con mención en: Automatización, Control y Optimización de Procesos"/>
              </w:comboBox>
            </w:sdtPr>
            <w:sdtEndPr/>
            <w:sdtContent>
              <w:r w:rsidR="00DC1E2D" w:rsidRPr="00B62EA2">
                <w:rPr>
                  <w:rStyle w:val="Textodelmarcadordeposicin"/>
                  <w:shd w:val="clear" w:color="auto" w:fill="F2F2F2" w:themeFill="background1" w:themeFillShade="F2"/>
                </w:rPr>
                <w:t>Elija un elemento</w:t>
              </w:r>
            </w:sdtContent>
          </w:sdt>
        </w:sdtContent>
      </w:sdt>
      <w:r w:rsidRPr="00B62EA2">
        <w:t xml:space="preserve"> de la Facultad de </w:t>
      </w:r>
      <w:r w:rsidR="0020123E" w:rsidRPr="00B62EA2">
        <w:rPr>
          <w:rFonts w:eastAsia="Arial" w:cstheme="minorHAnsi"/>
        </w:rPr>
        <w:t>Ingeniería</w:t>
      </w:r>
      <w:r w:rsidRPr="00B62EA2">
        <w:rPr>
          <w:color w:val="808080"/>
        </w:rPr>
        <w:t xml:space="preserve"> </w:t>
      </w:r>
      <w:r w:rsidRPr="00B62EA2">
        <w:t xml:space="preserve">de la Universidad de Piura, identificado(a) con </w:t>
      </w:r>
      <w:sdt>
        <w:sdtPr>
          <w:rPr>
            <w:rStyle w:val="Estilo3Car"/>
          </w:rPr>
          <w:id w:val="188338807"/>
          <w:placeholder>
            <w:docPart w:val="80421136B4CB41169DAD7F73CB0D1DBC"/>
          </w:placeholder>
          <w:showingPlcHdr/>
          <w:dropDownList>
            <w:listItem w:displayText="DNI" w:value="DNI"/>
            <w:listItem w:displayText="Pasaporte" w:value="Pasaporte"/>
            <w:listItem w:displayText="Carné de extranjería" w:value="Carné de extranjería"/>
            <w:listItem w:displayText="Cédula de identidad" w:value="Cédula de identidad"/>
          </w:dropDownList>
        </w:sdtPr>
        <w:sdtEndPr>
          <w:rPr>
            <w:rStyle w:val="Fuentedeprrafopredeter"/>
            <w:rFonts w:cstheme="minorHAnsi"/>
            <w:b/>
          </w:rPr>
        </w:sdtEndPr>
        <w:sdtContent>
          <w:r w:rsidRPr="00B62EA2">
            <w:rPr>
              <w:rStyle w:val="Textodelmarcadordeposicin"/>
              <w:shd w:val="clear" w:color="auto" w:fill="F2F2F2" w:themeFill="background1" w:themeFillShade="F2"/>
            </w:rPr>
            <w:t>Elija un elemento</w:t>
          </w:r>
        </w:sdtContent>
      </w:sdt>
      <w:r w:rsidRPr="00B62EA2">
        <w:t>:</w:t>
      </w:r>
      <w:r w:rsidRPr="00B62EA2">
        <w:rPr>
          <w:spacing w:val="-3"/>
        </w:rPr>
        <w:t xml:space="preserve"> </w:t>
      </w:r>
      <w:sdt>
        <w:sdtPr>
          <w:rPr>
            <w:rStyle w:val="Estilo5Car"/>
          </w:rPr>
          <w:tag w:val="N° DNI"/>
          <w:id w:val="-1617061076"/>
          <w:placeholder>
            <w:docPart w:val="A04491FF0AA948808DBA32827AF7BFEB"/>
          </w:placeholder>
          <w:showingPlcHdr/>
        </w:sdtPr>
        <w:sdtEndPr>
          <w:rPr>
            <w:rStyle w:val="Fuentedeprrafopredeter"/>
            <w:u w:val="single"/>
          </w:rPr>
        </w:sdtEndPr>
        <w:sdtContent>
          <w:r w:rsidRPr="00B62EA2">
            <w:rPr>
              <w:rStyle w:val="Textodelmarcadordeposicin"/>
              <w:shd w:val="clear" w:color="auto" w:fill="F2F2F2" w:themeFill="background1" w:themeFillShade="F2"/>
            </w:rPr>
            <w:t>Escribir número</w:t>
          </w:r>
        </w:sdtContent>
      </w:sdt>
      <w:r w:rsidRPr="00B62EA2">
        <w:rPr>
          <w:rFonts w:eastAsia="Arial" w:cstheme="minorHAnsi"/>
        </w:rPr>
        <w:t>, declaro que:</w:t>
      </w:r>
    </w:p>
    <w:p w14:paraId="2A5356F2" w14:textId="77777777" w:rsidR="00CE2A30" w:rsidRPr="00B62EA2" w:rsidRDefault="00CE2A30" w:rsidP="008551DD">
      <w:pPr>
        <w:tabs>
          <w:tab w:val="left" w:pos="993"/>
        </w:tabs>
        <w:spacing w:before="0" w:after="0" w:line="240" w:lineRule="auto"/>
        <w:ind w:right="6"/>
      </w:pPr>
      <w:r w:rsidRPr="00B62EA2">
        <w:t>Soy autor del trabajo final</w:t>
      </w:r>
      <w:r w:rsidRPr="00B62EA2">
        <w:rPr>
          <w:spacing w:val="-5"/>
        </w:rPr>
        <w:t xml:space="preserve"> </w:t>
      </w:r>
      <w:r w:rsidRPr="00B62EA2">
        <w:t>titulado:</w:t>
      </w:r>
    </w:p>
    <w:p w14:paraId="5A3B468C" w14:textId="77777777" w:rsidR="00CE2A30" w:rsidRPr="00B62EA2" w:rsidRDefault="00CE2A30" w:rsidP="00AF6DFC">
      <w:pPr>
        <w:pStyle w:val="Textoindependiente"/>
        <w:tabs>
          <w:tab w:val="left" w:pos="993"/>
        </w:tabs>
        <w:ind w:right="3"/>
      </w:pPr>
      <w:r w:rsidRPr="00B62EA2">
        <w:t>“</w:t>
      </w:r>
      <w:sdt>
        <w:sdtPr>
          <w:rPr>
            <w:rStyle w:val="Estilo8"/>
          </w:rPr>
          <w:alias w:val="Verifique que coincida con toda la documentación"/>
          <w:tag w:val="Verifique que coincida con toda la documentación"/>
          <w:id w:val="1107780128"/>
          <w:placeholder>
            <w:docPart w:val="8C5AD85618234D828292E1354E6667E1"/>
          </w:placeholder>
          <w:showingPlcHdr/>
        </w:sdtPr>
        <w:sdtEndPr>
          <w:rPr>
            <w:rStyle w:val="Fuentedeprrafopredeter"/>
            <w:rFonts w:eastAsia="Arial" w:cstheme="minorHAnsi"/>
            <w:b w:val="0"/>
          </w:rPr>
        </w:sdtEndPr>
        <w:sdtContent>
          <w:r w:rsidRPr="00B62EA2">
            <w:rPr>
              <w:rStyle w:val="Textodelmarcadordeposicin"/>
              <w:shd w:val="clear" w:color="auto" w:fill="F2F2F2" w:themeFill="background1" w:themeFillShade="F2"/>
            </w:rPr>
            <w:t>Haga clic o pulse aquí para escribir texto</w:t>
          </w:r>
        </w:sdtContent>
      </w:sdt>
      <w:r w:rsidRPr="00B62EA2">
        <w:t>”</w:t>
      </w:r>
    </w:p>
    <w:p w14:paraId="2F0E5163" w14:textId="3BC41E20" w:rsidR="00CE2A30" w:rsidRPr="00B62EA2" w:rsidRDefault="00CE2A30" w:rsidP="00CE2A30">
      <w:pPr>
        <w:pStyle w:val="Textoindependiente"/>
        <w:tabs>
          <w:tab w:val="left" w:pos="993"/>
        </w:tabs>
        <w:spacing w:after="60"/>
        <w:ind w:right="3"/>
        <w:rPr>
          <w:rFonts w:eastAsia="Arial" w:cstheme="minorHAnsi"/>
        </w:rPr>
      </w:pPr>
      <w:r w:rsidRPr="00B62EA2">
        <w:t xml:space="preserve">El mismo que presento bajo la modalidad de </w:t>
      </w:r>
      <w:bookmarkStart w:id="2" w:name="_Hlk140737464"/>
      <w:sdt>
        <w:sdtPr>
          <w:rPr>
            <w:rStyle w:val="Estilo7Car"/>
          </w:rPr>
          <w:alias w:val="Indicar la modalidad"/>
          <w:tag w:val="Modalidad"/>
          <w:id w:val="-964416105"/>
          <w:placeholder>
            <w:docPart w:val="B6F1AB3CD92441D7A27BBFEC6700C793"/>
          </w:placeholder>
          <w:showingPlcHdr/>
          <w:dropDownList>
            <w:listItem w:displayText="Tesis" w:value="Tesis"/>
            <w:listItem w:displayText="Trabajo de suficiencia profesional" w:value="Trabajo de suficiencia profesional"/>
            <w:listItem w:displayText="Trabajo académico" w:value="Trabajo académico"/>
            <w:listItem w:displayText="Trabajo de investigación" w:value="Trabajo de investigación"/>
          </w:dropDownList>
        </w:sdtPr>
        <w:sdtEndPr>
          <w:rPr>
            <w:rStyle w:val="Fuentedeprrafopredeter"/>
            <w:rFonts w:cstheme="minorHAnsi"/>
            <w:b/>
          </w:rPr>
        </w:sdtEndPr>
        <w:sdtContent>
          <w:r w:rsidRPr="00B62EA2">
            <w:rPr>
              <w:rStyle w:val="Textodelmarcadordeposicin"/>
              <w:shd w:val="clear" w:color="auto" w:fill="F2F2F2" w:themeFill="background1" w:themeFillShade="F2"/>
            </w:rPr>
            <w:t>Elija un elemento</w:t>
          </w:r>
        </w:sdtContent>
      </w:sdt>
      <w:bookmarkEnd w:id="2"/>
      <w:r w:rsidRPr="00B62EA2">
        <w:t xml:space="preserve"> para optar el </w:t>
      </w:r>
      <w:sdt>
        <w:sdtPr>
          <w:alias w:val="Grado o Título"/>
          <w:tag w:val="Grado o Título"/>
          <w:id w:val="1050803070"/>
          <w:placeholder>
            <w:docPart w:val="311410DBE9F5420FA9767D3A3DF7D295"/>
          </w:placeholder>
          <w:showingPlcHdr/>
          <w:dropDownList>
            <w:listItem w:value="Elija un elemento."/>
            <w:listItem w:displayText="Grado de Bachiller" w:value="Grado de Bachiller"/>
            <w:listItem w:displayText="Título profesional" w:value="Título profesional"/>
            <w:listItem w:displayText="Grado de Maestro" w:value="Grado de Maestro"/>
            <w:listItem w:displayText="Grado de Doctor" w:value="Grado de Doctor"/>
          </w:dropDownList>
        </w:sdtPr>
        <w:sdtEndPr/>
        <w:sdtContent>
          <w:r w:rsidRPr="00B62EA2">
            <w:rPr>
              <w:rStyle w:val="Textodelmarcadordeposicin"/>
              <w:shd w:val="clear" w:color="auto" w:fill="F2F2F2" w:themeFill="background1" w:themeFillShade="F2"/>
            </w:rPr>
            <w:t>Elija un elemento</w:t>
          </w:r>
        </w:sdtContent>
      </w:sdt>
      <w:r w:rsidRPr="00B62EA2">
        <w:t xml:space="preserve"> de</w:t>
      </w:r>
      <w:r w:rsidR="00CF1569" w:rsidRPr="00B62EA2">
        <w:t xml:space="preserve"> </w:t>
      </w:r>
      <w:sdt>
        <w:sdtPr>
          <w:rPr>
            <w:rFonts w:eastAsia="Arial"/>
          </w:rPr>
          <w:alias w:val="Nombre del Título o Grado"/>
          <w:tag w:val="Nombre del Título o Grado"/>
          <w:id w:val="2069919781"/>
          <w:placeholder>
            <w:docPart w:val="F2624178BC2A4F2DA6826177F3872EBC"/>
          </w:placeholder>
        </w:sdtPr>
        <w:sdtEndPr/>
        <w:sdtContent>
          <w:sdt>
            <w:sdtPr>
              <w:rPr>
                <w:rFonts w:eastAsia="Arial"/>
              </w:rPr>
              <w:alias w:val="Denominación del Grado o Título"/>
              <w:tag w:val="Denominación del Grado o Título"/>
              <w:id w:val="-85382318"/>
              <w:placeholder>
                <w:docPart w:val="FF8B2F0BD7354CB89D2E80B8562FF36F"/>
              </w:placeholder>
              <w:showingPlcHdr/>
              <w:comboBox>
                <w:listItem w:value="Elija un elemento"/>
                <w:listItem w:displayText="Bachiller en Ingeniería Industrial y de Sistemas" w:value="Bachiller en Ingeniería Industrial y de Sistemas"/>
                <w:listItem w:displayText="Bachiller en Ingeniería Civil" w:value="Bachiller en Ingeniería Civil"/>
                <w:listItem w:displayText="Bachiller en Ingeniería Mecánico - Eléctrica" w:value="Bachiller en Ingeniería Mecánico - Eléctrica"/>
                <w:listItem w:displayText="Bachiller en Arquitectura" w:value="Bachiller en Arquitectura"/>
                <w:listItem w:displayText="Bachiller en Ingeniería Industrial con mención en Gestión Logística" w:value="Bachiller en Ingeniería Industrial con mención en Gestión Logística"/>
                <w:listItem w:displayText="Bachiller en Ingeniería Industrial con mención en Gestión de Operaciones" w:value="Bachiller en Ingeniería Industrial con mención en Gestión de Operaciones"/>
                <w:listItem w:displayText="Máster en Ingeniería Mecánico-Eléctrica con mención en Sistemas Energéticos y Mantenimiento" w:value="Máster en Ingeniería Mecánico-Eléctrica con mención en Sistemas Energéticos y Mantenimiento"/>
                <w:listItem w:displayText="Máster en Ingeniería Mecánic-Eléctrica con mención en Sistemas Eléctricos y Automatización Industrial" w:value="Máster en Ingeniería Mecánic-Eléctrica con mención en Sistemas Eléctricos y Automatización Industrial"/>
                <w:listItem w:displayText="Máter en Ingeniería Mecánico-Eléctrica con mención en Automática y Optimización" w:value="Máter en Ingeniería Mecánico-Eléctrica con mención en Automática y Optimización"/>
                <w:listItem w:displayText="Máster en Ingeniería Vial" w:value="Máster en Ingeniería Vial"/>
                <w:listItem w:displayText="Máster en Recursos Hídricos" w:value="Máster en Recursos Hídricos"/>
                <w:listItem w:displayText="Máster en Seguridad y Salud en el Trabajo" w:value="Máster en Seguridad y Salud en el Trabajo"/>
                <w:listItem w:displayText="Máster en Dirección de Proyectos" w:value="Máster en Dirección de Proyectos"/>
                <w:listItem w:displayText="Máster en Dirección de Operaciones" w:value="Máster en Dirección de Operaciones"/>
                <w:listItem w:displayText="Máster en Agronegocios" w:value="Máster en Agronegocios"/>
                <w:listItem w:displayText="Maestro en Control Automático y Automatización de Procesos Industriales" w:value="Maestro en Control Automático y Automatización de Procesos Industriales"/>
                <w:listItem w:displayText="Maestro en Integridad Estructural" w:value="Maestro en Integridad Estructural"/>
                <w:listItem w:displayText="Maestro en Estrategias Contemporáneas de Arquitectura" w:value="Maestro en Estrategias Contemporáneas de Arquitectura"/>
                <w:listItem w:displayText="Maestro en Ingeniería Civil con mención en Recursos Hídricos" w:value="Maestro en Ingeniería Civil con mención en Recursos Hídricos"/>
                <w:listItem w:displayText="Máster en Ingeniería Civil con mención en Vial" w:value="Máster en Ingeniería Civil con mención en Vial"/>
                <w:listItem w:displayText="Máster en Ingeniería Civil con mención en Ingeniería Vial" w:value="Máster en Ingeniería Civil con mención en Ingeniería Vial"/>
                <w:listItem w:displayText="Doctor en Ingeniería con mención en: Automatización, Control y Optimización de Procesos " w:value="Doctor en Ingeniería con mención en: Automatización, Control y Optimización de Procesos "/>
                <w:listItem w:displayText="Ingeniero Industrial y de Sistemas" w:value="Ingeniero Industrial y de Sistemas"/>
                <w:listItem w:displayText="Ingeniero Civil" w:value="Ingeniero Civil"/>
                <w:listItem w:displayText="Ingeniero Mecánico-Eléctrico" w:value="Ingeniero Mecánico-Eléctrico"/>
                <w:listItem w:displayText="Ingeniera Mecánico-Eléctrica" w:value="Ingeniera Mecánico-Eléctrica"/>
                <w:listItem w:displayText="Arquitecto" w:value="Arquitecto"/>
                <w:listItem w:displayText="Ingeniero Industrial con mención en Gestión Logística" w:value="Ingeniero Industrial con mención en Gestión Logística"/>
                <w:listItem w:displayText="Ingeniero Industrial con mención en Gestión de Operaciones" w:value="Ingeniero Industrial con mención en Gestión de Operaciones"/>
              </w:comboBox>
            </w:sdtPr>
            <w:sdtEndPr/>
            <w:sdtContent>
              <w:r w:rsidR="00CF1569" w:rsidRPr="00B62EA2">
                <w:rPr>
                  <w:rStyle w:val="Textodelmarcadordeposicin"/>
                  <w:shd w:val="clear" w:color="auto" w:fill="F2F2F2" w:themeFill="background1" w:themeFillShade="F2"/>
                </w:rPr>
                <w:t>Elija un elemento</w:t>
              </w:r>
            </w:sdtContent>
          </w:sdt>
        </w:sdtContent>
      </w:sdt>
      <w:r w:rsidRPr="00B62EA2">
        <w:rPr>
          <w:rFonts w:eastAsia="Arial" w:cstheme="minorHAnsi"/>
        </w:rPr>
        <w:t>.</w:t>
      </w:r>
    </w:p>
    <w:p w14:paraId="5355055A" w14:textId="77777777" w:rsidR="00CE2A30" w:rsidRPr="00B62EA2" w:rsidRDefault="00CE2A30" w:rsidP="00CE2A30">
      <w:pPr>
        <w:pStyle w:val="Textoindependiente"/>
        <w:tabs>
          <w:tab w:val="left" w:pos="993"/>
        </w:tabs>
        <w:ind w:right="3"/>
      </w:pPr>
      <w:r w:rsidRPr="00B62EA2">
        <w:t>Que el trabajo se realizó en coautoría con los siguientes alumnos de la Universidad de</w:t>
      </w:r>
      <w:r w:rsidRPr="00B62EA2">
        <w:rPr>
          <w:spacing w:val="-20"/>
        </w:rPr>
        <w:t xml:space="preserve"> </w:t>
      </w:r>
      <w:r w:rsidRPr="00B62EA2">
        <w:t>Piura.</w:t>
      </w:r>
    </w:p>
    <w:p w14:paraId="7FBB24FC" w14:textId="77777777" w:rsidR="00CE2A30" w:rsidRPr="00B62EA2" w:rsidRDefault="001378C3" w:rsidP="00CE2A30">
      <w:pPr>
        <w:pStyle w:val="Prrafodelista"/>
        <w:widowControl w:val="0"/>
        <w:numPr>
          <w:ilvl w:val="1"/>
          <w:numId w:val="9"/>
        </w:numPr>
        <w:tabs>
          <w:tab w:val="left" w:pos="993"/>
          <w:tab w:val="left" w:pos="1337"/>
          <w:tab w:val="left" w:pos="1338"/>
          <w:tab w:val="left" w:pos="6266"/>
        </w:tabs>
        <w:autoSpaceDE w:val="0"/>
        <w:autoSpaceDN w:val="0"/>
        <w:spacing w:before="0" w:after="0" w:line="240" w:lineRule="auto"/>
        <w:ind w:left="709" w:right="3" w:hanging="363"/>
        <w:contextualSpacing w:val="0"/>
        <w:jc w:val="left"/>
      </w:pPr>
      <w:sdt>
        <w:sdtPr>
          <w:rPr>
            <w:u w:val="single"/>
          </w:rPr>
          <w:alias w:val="Nombres y apellidos completos (con tilde si corresponde)"/>
          <w:tag w:val="Nombres y apellidos completos, con tilde si corresponde"/>
          <w:id w:val="-179973995"/>
          <w:placeholder>
            <w:docPart w:val="6EB36D05629E4E2E8E2F3B851ADEB066"/>
          </w:placeholder>
          <w:showingPlcHdr/>
        </w:sdtPr>
        <w:sdtEndPr/>
        <w:sdtContent>
          <w:r w:rsidR="00CE2A30" w:rsidRPr="00B62EA2">
            <w:rPr>
              <w:rStyle w:val="Textodelmarcadordeposicin"/>
              <w:shd w:val="clear" w:color="auto" w:fill="F2F2F2" w:themeFill="background1" w:themeFillShade="F2"/>
            </w:rPr>
            <w:t>Haga clic o pulse aquí para escribir texto</w:t>
          </w:r>
        </w:sdtContent>
      </w:sdt>
      <w:r w:rsidR="00CE2A30" w:rsidRPr="00B62EA2">
        <w:t xml:space="preserve">, identificado con </w:t>
      </w:r>
      <w:sdt>
        <w:sdtPr>
          <w:rPr>
            <w:rStyle w:val="Estilo2Car"/>
          </w:rPr>
          <w:id w:val="-732394862"/>
          <w:placeholder>
            <w:docPart w:val="9CC0FB3CC16D4042AD6657E03B38C989"/>
          </w:placeholder>
          <w:showingPlcHdr/>
          <w:dropDownList>
            <w:listItem w:value="Elija un elemento"/>
            <w:listItem w:displayText="DNI" w:value="DNI"/>
            <w:listItem w:displayText="Pasaporte" w:value="Pasaporte"/>
            <w:listItem w:displayText="Carné de extranjería" w:value="Carné de extranjería"/>
            <w:listItem w:displayText="Cédula de identidad" w:value="Cédula de identidad"/>
          </w:dropDownList>
        </w:sdtPr>
        <w:sdtEndPr>
          <w:rPr>
            <w:rStyle w:val="Fuentedeprrafopredeter"/>
            <w:rFonts w:asciiTheme="minorHAnsi" w:eastAsiaTheme="minorHAnsi" w:hAnsiTheme="minorHAnsi" w:cstheme="minorBidi"/>
            <w:lang w:eastAsia="en-US" w:bidi="ar-SA"/>
          </w:rPr>
        </w:sdtEndPr>
        <w:sdtContent>
          <w:r w:rsidR="00CE2A30" w:rsidRPr="00B62EA2">
            <w:rPr>
              <w:rStyle w:val="Textodelmarcadordeposicin"/>
              <w:shd w:val="clear" w:color="auto" w:fill="F2F2F2" w:themeFill="background1" w:themeFillShade="F2"/>
            </w:rPr>
            <w:t>Elija un elemento</w:t>
          </w:r>
        </w:sdtContent>
      </w:sdt>
      <w:r w:rsidR="00CE2A30" w:rsidRPr="00B62EA2">
        <w:rPr>
          <w:spacing w:val="-4"/>
        </w:rPr>
        <w:t>:</w:t>
      </w:r>
      <w:r w:rsidR="00CE2A30" w:rsidRPr="00B62EA2">
        <w:rPr>
          <w:spacing w:val="-3"/>
        </w:rPr>
        <w:t xml:space="preserve"> </w:t>
      </w:r>
      <w:sdt>
        <w:sdtPr>
          <w:rPr>
            <w:u w:val="single"/>
          </w:rPr>
          <w:tag w:val="N° DNI"/>
          <w:id w:val="-1760360238"/>
          <w:placeholder>
            <w:docPart w:val="8C4671F63BCB453DBBBEAC25234E1471"/>
          </w:placeholder>
          <w:showingPlcHdr/>
        </w:sdtPr>
        <w:sdtEndPr/>
        <w:sdtContent>
          <w:r w:rsidR="00CE2A30" w:rsidRPr="00B62EA2">
            <w:rPr>
              <w:rStyle w:val="Textodelmarcadordeposicin"/>
              <w:shd w:val="clear" w:color="auto" w:fill="F2F2F2" w:themeFill="background1" w:themeFillShade="F2"/>
            </w:rPr>
            <w:t>Escribir número</w:t>
          </w:r>
        </w:sdtContent>
      </w:sdt>
    </w:p>
    <w:p w14:paraId="4986C8D7" w14:textId="77777777" w:rsidR="00CE2A30" w:rsidRPr="00B62EA2" w:rsidRDefault="001378C3" w:rsidP="00CE2A30">
      <w:pPr>
        <w:pStyle w:val="Prrafodelista"/>
        <w:widowControl w:val="0"/>
        <w:numPr>
          <w:ilvl w:val="1"/>
          <w:numId w:val="9"/>
        </w:numPr>
        <w:tabs>
          <w:tab w:val="left" w:pos="993"/>
          <w:tab w:val="left" w:pos="1337"/>
          <w:tab w:val="left" w:pos="1338"/>
          <w:tab w:val="left" w:pos="6266"/>
          <w:tab w:val="left" w:pos="10086"/>
        </w:tabs>
        <w:autoSpaceDE w:val="0"/>
        <w:autoSpaceDN w:val="0"/>
        <w:spacing w:before="0" w:after="0" w:line="240" w:lineRule="auto"/>
        <w:ind w:left="709" w:right="3" w:hanging="363"/>
        <w:contextualSpacing w:val="0"/>
        <w:jc w:val="left"/>
      </w:pPr>
      <w:sdt>
        <w:sdtPr>
          <w:rPr>
            <w:u w:val="single"/>
            <w:shd w:val="clear" w:color="auto" w:fill="F2F2F2" w:themeFill="background1" w:themeFillShade="F2"/>
          </w:rPr>
          <w:alias w:val="Nombres y apellidos completos (con tilde si corresponde)"/>
          <w:tag w:val="Nombres y apellidos completos (con tilde si corresponde)"/>
          <w:id w:val="1307043314"/>
          <w:placeholder>
            <w:docPart w:val="C22694B3B3FF4179B451F7F17EB37E9E"/>
          </w:placeholder>
        </w:sdtPr>
        <w:sdtEndPr/>
        <w:sdtContent>
          <w:r w:rsidR="00CE2A30" w:rsidRPr="00B62EA2">
            <w:rPr>
              <w:rStyle w:val="Textodelmarcadordeposicin"/>
              <w:shd w:val="clear" w:color="auto" w:fill="F2F2F2" w:themeFill="background1" w:themeFillShade="F2"/>
            </w:rPr>
            <w:t>Haga clic o pulse aquí para escribir texto</w:t>
          </w:r>
        </w:sdtContent>
      </w:sdt>
      <w:r w:rsidR="00CE2A30" w:rsidRPr="00B62EA2">
        <w:t xml:space="preserve">, identificado con </w:t>
      </w:r>
      <w:sdt>
        <w:sdtPr>
          <w:id w:val="882838558"/>
          <w:placeholder>
            <w:docPart w:val="ABC162EE1FBD4DE08EB5CA80A7605124"/>
          </w:placeholder>
          <w:showingPlcHdr/>
          <w:dropDownList>
            <w:listItem w:value="Elija un elemento"/>
            <w:listItem w:displayText="DNI" w:value="DNI"/>
            <w:listItem w:displayText="Pasaporte" w:value="Pasaporte"/>
            <w:listItem w:displayText="Carné de extranjería" w:value="Carné de extranjería"/>
            <w:listItem w:displayText="Cédula de identidad" w:value="Cédula de identidad"/>
          </w:dropDownList>
        </w:sdtPr>
        <w:sdtEndPr/>
        <w:sdtContent>
          <w:r w:rsidR="00CE2A30" w:rsidRPr="00B62EA2">
            <w:rPr>
              <w:rStyle w:val="Textodelmarcadordeposicin"/>
              <w:shd w:val="clear" w:color="auto" w:fill="F2F2F2" w:themeFill="background1" w:themeFillShade="F2"/>
            </w:rPr>
            <w:t>Elija un elemento</w:t>
          </w:r>
        </w:sdtContent>
      </w:sdt>
      <w:r w:rsidR="00CE2A30" w:rsidRPr="00B62EA2">
        <w:rPr>
          <w:spacing w:val="-4"/>
        </w:rPr>
        <w:t>:</w:t>
      </w:r>
      <w:r w:rsidR="00CE2A30" w:rsidRPr="00B62EA2">
        <w:rPr>
          <w:spacing w:val="-3"/>
        </w:rPr>
        <w:t xml:space="preserve"> </w:t>
      </w:r>
      <w:sdt>
        <w:sdtPr>
          <w:rPr>
            <w:u w:val="single"/>
          </w:rPr>
          <w:tag w:val="N° DNI"/>
          <w:id w:val="-349722793"/>
          <w:placeholder>
            <w:docPart w:val="477488170CE1478C86A3D4AD027CB533"/>
          </w:placeholder>
          <w:showingPlcHdr/>
        </w:sdtPr>
        <w:sdtEndPr/>
        <w:sdtContent>
          <w:r w:rsidR="00CE2A30" w:rsidRPr="00B62EA2">
            <w:rPr>
              <w:rStyle w:val="Textodelmarcadordeposicin"/>
              <w:shd w:val="clear" w:color="auto" w:fill="F2F2F2" w:themeFill="background1" w:themeFillShade="F2"/>
            </w:rPr>
            <w:t>Escribir número</w:t>
          </w:r>
        </w:sdtContent>
      </w:sdt>
    </w:p>
    <w:p w14:paraId="52D3AC28" w14:textId="77777777" w:rsidR="00CE2A30" w:rsidRPr="00B62EA2" w:rsidRDefault="001378C3" w:rsidP="00CE2A30">
      <w:pPr>
        <w:pStyle w:val="Prrafodelista"/>
        <w:widowControl w:val="0"/>
        <w:numPr>
          <w:ilvl w:val="1"/>
          <w:numId w:val="9"/>
        </w:numPr>
        <w:tabs>
          <w:tab w:val="left" w:pos="993"/>
          <w:tab w:val="left" w:pos="1337"/>
          <w:tab w:val="left" w:pos="1338"/>
          <w:tab w:val="left" w:pos="6266"/>
          <w:tab w:val="left" w:pos="10086"/>
        </w:tabs>
        <w:autoSpaceDE w:val="0"/>
        <w:autoSpaceDN w:val="0"/>
        <w:spacing w:before="0" w:after="0" w:line="240" w:lineRule="auto"/>
        <w:ind w:left="709" w:right="3" w:hanging="363"/>
        <w:contextualSpacing w:val="0"/>
        <w:jc w:val="left"/>
      </w:pPr>
      <w:sdt>
        <w:sdtPr>
          <w:rPr>
            <w:u w:val="single"/>
          </w:rPr>
          <w:alias w:val="Nombres y apellidos completos (con tilde si corresponde)"/>
          <w:tag w:val="Nombres y apellidos completos (con tilde si corresponde)"/>
          <w:id w:val="-106508664"/>
          <w:placeholder>
            <w:docPart w:val="9C4606641E7046CFA5EDE0F63E48873C"/>
          </w:placeholder>
          <w:showingPlcHdr/>
        </w:sdtPr>
        <w:sdtEndPr/>
        <w:sdtContent>
          <w:r w:rsidR="00CE2A30" w:rsidRPr="00B62EA2">
            <w:rPr>
              <w:rStyle w:val="Textodelmarcadordeposicin"/>
              <w:shd w:val="clear" w:color="auto" w:fill="F2F2F2" w:themeFill="background1" w:themeFillShade="F2"/>
            </w:rPr>
            <w:t>Haga clic o pulse aquí para escribir texto</w:t>
          </w:r>
        </w:sdtContent>
      </w:sdt>
      <w:r w:rsidR="00CE2A30" w:rsidRPr="00B62EA2">
        <w:t xml:space="preserve">, identificado con </w:t>
      </w:r>
      <w:sdt>
        <w:sdtPr>
          <w:id w:val="2103754720"/>
          <w:placeholder>
            <w:docPart w:val="122A920EC3794217B376BD23E69DD1E0"/>
          </w:placeholder>
          <w:showingPlcHdr/>
          <w:dropDownList>
            <w:listItem w:value="Elija un elemento"/>
            <w:listItem w:displayText="DNI" w:value="DNI"/>
            <w:listItem w:displayText="Pasaporte" w:value="Pasaporte"/>
            <w:listItem w:displayText="Carné de extranjería" w:value="Carné de extranjería"/>
            <w:listItem w:displayText="Cédula de identidad" w:value="Cédula de identidad"/>
          </w:dropDownList>
        </w:sdtPr>
        <w:sdtEndPr/>
        <w:sdtContent>
          <w:r w:rsidR="00CE2A30" w:rsidRPr="00B62EA2">
            <w:rPr>
              <w:rStyle w:val="Textodelmarcadordeposicin"/>
              <w:shd w:val="clear" w:color="auto" w:fill="F2F2F2" w:themeFill="background1" w:themeFillShade="F2"/>
            </w:rPr>
            <w:t>Elija un elemento</w:t>
          </w:r>
        </w:sdtContent>
      </w:sdt>
      <w:r w:rsidR="00CE2A30" w:rsidRPr="00B62EA2">
        <w:t>:</w:t>
      </w:r>
      <w:r w:rsidR="00CE2A30" w:rsidRPr="00B62EA2">
        <w:rPr>
          <w:spacing w:val="-4"/>
        </w:rPr>
        <w:t xml:space="preserve"> </w:t>
      </w:r>
      <w:sdt>
        <w:sdtPr>
          <w:rPr>
            <w:u w:val="single"/>
          </w:rPr>
          <w:tag w:val="N° DNI"/>
          <w:id w:val="-1869444747"/>
          <w:placeholder>
            <w:docPart w:val="BC095F2E57294E65931BDBC0EA72CBCE"/>
          </w:placeholder>
          <w:showingPlcHdr/>
        </w:sdtPr>
        <w:sdtEndPr/>
        <w:sdtContent>
          <w:r w:rsidR="00CE2A30" w:rsidRPr="00B62EA2">
            <w:rPr>
              <w:rStyle w:val="Textodelmarcadordeposicin"/>
              <w:shd w:val="clear" w:color="auto" w:fill="F2F2F2" w:themeFill="background1" w:themeFillShade="F2"/>
            </w:rPr>
            <w:t>Escribir número</w:t>
          </w:r>
        </w:sdtContent>
      </w:sdt>
    </w:p>
    <w:p w14:paraId="1D806262" w14:textId="77777777" w:rsidR="00CE2A30" w:rsidRPr="00B62EA2" w:rsidRDefault="001378C3" w:rsidP="00CE2A30">
      <w:pPr>
        <w:pStyle w:val="Prrafodelista"/>
        <w:widowControl w:val="0"/>
        <w:numPr>
          <w:ilvl w:val="1"/>
          <w:numId w:val="9"/>
        </w:numPr>
        <w:tabs>
          <w:tab w:val="left" w:pos="993"/>
          <w:tab w:val="left" w:pos="1337"/>
          <w:tab w:val="left" w:pos="1338"/>
          <w:tab w:val="left" w:pos="6266"/>
          <w:tab w:val="left" w:pos="10086"/>
        </w:tabs>
        <w:autoSpaceDE w:val="0"/>
        <w:autoSpaceDN w:val="0"/>
        <w:spacing w:before="0" w:after="60" w:line="240" w:lineRule="auto"/>
        <w:ind w:left="709" w:right="3" w:hanging="363"/>
        <w:contextualSpacing w:val="0"/>
        <w:jc w:val="left"/>
      </w:pPr>
      <w:sdt>
        <w:sdtPr>
          <w:rPr>
            <w:u w:val="single"/>
          </w:rPr>
          <w:alias w:val="Nombres y apellidos completos (con tilde si corresponde)"/>
          <w:tag w:val="Nombres y apellidos completos (con tilde si corresponde)"/>
          <w:id w:val="1511727925"/>
          <w:placeholder>
            <w:docPart w:val="004063561068409FBD775C28E6346BA3"/>
          </w:placeholder>
          <w:showingPlcHdr/>
        </w:sdtPr>
        <w:sdtEndPr/>
        <w:sdtContent>
          <w:r w:rsidR="00CE2A30" w:rsidRPr="00B62EA2">
            <w:rPr>
              <w:rStyle w:val="Textodelmarcadordeposicin"/>
              <w:shd w:val="clear" w:color="auto" w:fill="F2F2F2" w:themeFill="background1" w:themeFillShade="F2"/>
            </w:rPr>
            <w:t>Haga clic o pulse aquí para escribir texto</w:t>
          </w:r>
        </w:sdtContent>
      </w:sdt>
      <w:r w:rsidR="00CE2A30" w:rsidRPr="00B62EA2">
        <w:t xml:space="preserve">, identificado con </w:t>
      </w:r>
      <w:sdt>
        <w:sdtPr>
          <w:id w:val="-690761224"/>
          <w:placeholder>
            <w:docPart w:val="3D236D49FE5B456A9E95731A2FB83E79"/>
          </w:placeholder>
          <w:showingPlcHdr/>
          <w:dropDownList>
            <w:listItem w:value="Elija un elemento"/>
            <w:listItem w:displayText="DNI" w:value="DNI"/>
            <w:listItem w:displayText="Pasaporte" w:value="Pasaporte"/>
            <w:listItem w:displayText="Carné de extranjería" w:value="Carné de extranjería"/>
            <w:listItem w:displayText="Cédula de identidad" w:value="Cédula de identidad"/>
          </w:dropDownList>
        </w:sdtPr>
        <w:sdtEndPr/>
        <w:sdtContent>
          <w:r w:rsidR="00CE2A30" w:rsidRPr="00B62EA2">
            <w:rPr>
              <w:rStyle w:val="Textodelmarcadordeposicin"/>
              <w:shd w:val="clear" w:color="auto" w:fill="F2F2F2" w:themeFill="background1" w:themeFillShade="F2"/>
            </w:rPr>
            <w:t>Elija un elemento</w:t>
          </w:r>
        </w:sdtContent>
      </w:sdt>
      <w:r w:rsidR="00CE2A30" w:rsidRPr="00B62EA2">
        <w:rPr>
          <w:spacing w:val="-4"/>
        </w:rPr>
        <w:t>:</w:t>
      </w:r>
      <w:r w:rsidR="00CE2A30" w:rsidRPr="00B62EA2">
        <w:rPr>
          <w:spacing w:val="-3"/>
        </w:rPr>
        <w:t xml:space="preserve"> </w:t>
      </w:r>
      <w:sdt>
        <w:sdtPr>
          <w:rPr>
            <w:u w:val="single"/>
          </w:rPr>
          <w:tag w:val="N° DNI"/>
          <w:id w:val="-222305230"/>
          <w:placeholder>
            <w:docPart w:val="8BDC78F4BF424938875C67846745317A"/>
          </w:placeholder>
          <w:showingPlcHdr/>
        </w:sdtPr>
        <w:sdtEndPr/>
        <w:sdtContent>
          <w:r w:rsidR="00CE2A30" w:rsidRPr="00B62EA2">
            <w:rPr>
              <w:rStyle w:val="Textodelmarcadordeposicin"/>
              <w:shd w:val="clear" w:color="auto" w:fill="F2F2F2" w:themeFill="background1" w:themeFillShade="F2"/>
            </w:rPr>
            <w:t>Escribir número</w:t>
          </w:r>
        </w:sdtContent>
      </w:sdt>
    </w:p>
    <w:p w14:paraId="614B19FF" w14:textId="77777777" w:rsidR="00CE2A30" w:rsidRPr="00B62EA2" w:rsidRDefault="00CE2A30" w:rsidP="002E4FAB">
      <w:pPr>
        <w:pStyle w:val="Prrafodelista"/>
        <w:tabs>
          <w:tab w:val="left" w:pos="993"/>
        </w:tabs>
        <w:spacing w:before="0" w:after="0" w:line="240" w:lineRule="auto"/>
        <w:ind w:left="0" w:right="6"/>
        <w:contextualSpacing w:val="0"/>
      </w:pPr>
      <w:r w:rsidRPr="00B62EA2">
        <w:t>El texto de mi trabajo final es original y no vulnera los derechos de terceros o, de ser el caso, derechos de</w:t>
      </w:r>
      <w:r w:rsidRPr="00B62EA2">
        <w:rPr>
          <w:spacing w:val="-3"/>
        </w:rPr>
        <w:t xml:space="preserve"> </w:t>
      </w:r>
      <w:r w:rsidRPr="00B62EA2">
        <w:t>los</w:t>
      </w:r>
      <w:r w:rsidRPr="00B62EA2">
        <w:rPr>
          <w:spacing w:val="-6"/>
        </w:rPr>
        <w:t xml:space="preserve"> </w:t>
      </w:r>
      <w:r w:rsidRPr="00B62EA2">
        <w:t>coautores,</w:t>
      </w:r>
      <w:r w:rsidRPr="00B62EA2">
        <w:rPr>
          <w:spacing w:val="-5"/>
        </w:rPr>
        <w:t xml:space="preserve"> </w:t>
      </w:r>
      <w:r w:rsidRPr="00B62EA2">
        <w:t>incluidos</w:t>
      </w:r>
      <w:r w:rsidRPr="00B62EA2">
        <w:rPr>
          <w:spacing w:val="-6"/>
        </w:rPr>
        <w:t xml:space="preserve"> </w:t>
      </w:r>
      <w:r w:rsidRPr="00B62EA2">
        <w:t>los</w:t>
      </w:r>
      <w:r w:rsidRPr="00B62EA2">
        <w:rPr>
          <w:spacing w:val="-2"/>
        </w:rPr>
        <w:t xml:space="preserve"> </w:t>
      </w:r>
      <w:r w:rsidRPr="00B62EA2">
        <w:t>derechos</w:t>
      </w:r>
      <w:r w:rsidRPr="00B62EA2">
        <w:rPr>
          <w:spacing w:val="-3"/>
        </w:rPr>
        <w:t xml:space="preserve"> </w:t>
      </w:r>
      <w:r w:rsidRPr="00B62EA2">
        <w:t>de</w:t>
      </w:r>
      <w:r w:rsidRPr="00B62EA2">
        <w:rPr>
          <w:spacing w:val="-4"/>
        </w:rPr>
        <w:t xml:space="preserve"> </w:t>
      </w:r>
      <w:r w:rsidRPr="00B62EA2">
        <w:t>propiedad</w:t>
      </w:r>
      <w:r w:rsidRPr="00B62EA2">
        <w:rPr>
          <w:spacing w:val="-6"/>
        </w:rPr>
        <w:t xml:space="preserve"> </w:t>
      </w:r>
      <w:r w:rsidRPr="00B62EA2">
        <w:t>intelectual,</w:t>
      </w:r>
      <w:r w:rsidRPr="00B62EA2">
        <w:rPr>
          <w:spacing w:val="-5"/>
        </w:rPr>
        <w:t xml:space="preserve"> </w:t>
      </w:r>
      <w:r w:rsidRPr="00B62EA2">
        <w:t>datos</w:t>
      </w:r>
      <w:r w:rsidRPr="00B62EA2">
        <w:rPr>
          <w:spacing w:val="-3"/>
        </w:rPr>
        <w:t xml:space="preserve"> </w:t>
      </w:r>
      <w:r w:rsidRPr="00B62EA2">
        <w:t>personales,</w:t>
      </w:r>
      <w:r w:rsidRPr="00B62EA2">
        <w:rPr>
          <w:spacing w:val="-1"/>
        </w:rPr>
        <w:t xml:space="preserve"> </w:t>
      </w:r>
      <w:r w:rsidRPr="00B62EA2">
        <w:t>entre</w:t>
      </w:r>
      <w:r w:rsidRPr="00B62EA2">
        <w:rPr>
          <w:spacing w:val="-5"/>
        </w:rPr>
        <w:t xml:space="preserve"> </w:t>
      </w:r>
      <w:r w:rsidRPr="00B62EA2">
        <w:t>otros.</w:t>
      </w:r>
      <w:r w:rsidRPr="00B62EA2">
        <w:rPr>
          <w:spacing w:val="-5"/>
        </w:rPr>
        <w:t xml:space="preserve"> </w:t>
      </w:r>
      <w:r w:rsidRPr="00B62EA2">
        <w:t>En tal sentido, el texto de mi trabajo final no ha sido plagiado total ni parcialmente, para lo cual, he respetado las normas internacionales de citas y referencias de las fuentes</w:t>
      </w:r>
      <w:r w:rsidRPr="00B62EA2">
        <w:rPr>
          <w:spacing w:val="-11"/>
        </w:rPr>
        <w:t xml:space="preserve"> </w:t>
      </w:r>
      <w:r w:rsidRPr="00B62EA2">
        <w:t>consultadas. Asimismo, el</w:t>
      </w:r>
      <w:r w:rsidRPr="00B62EA2">
        <w:rPr>
          <w:spacing w:val="-7"/>
        </w:rPr>
        <w:t xml:space="preserve"> </w:t>
      </w:r>
      <w:r w:rsidRPr="00B62EA2">
        <w:t>texto</w:t>
      </w:r>
      <w:r w:rsidRPr="00B62EA2">
        <w:rPr>
          <w:spacing w:val="-4"/>
        </w:rPr>
        <w:t xml:space="preserve"> </w:t>
      </w:r>
      <w:r w:rsidRPr="00B62EA2">
        <w:t>del</w:t>
      </w:r>
      <w:r w:rsidRPr="00B62EA2">
        <w:rPr>
          <w:spacing w:val="-6"/>
        </w:rPr>
        <w:t xml:space="preserve"> </w:t>
      </w:r>
      <w:r w:rsidRPr="00B62EA2">
        <w:t>trabajo</w:t>
      </w:r>
      <w:r w:rsidRPr="00B62EA2">
        <w:rPr>
          <w:spacing w:val="-4"/>
        </w:rPr>
        <w:t xml:space="preserve"> </w:t>
      </w:r>
      <w:r w:rsidRPr="00B62EA2">
        <w:t>final</w:t>
      </w:r>
      <w:r w:rsidRPr="00B62EA2">
        <w:rPr>
          <w:spacing w:val="-7"/>
        </w:rPr>
        <w:t xml:space="preserve"> </w:t>
      </w:r>
      <w:r w:rsidRPr="00B62EA2">
        <w:t>que</w:t>
      </w:r>
      <w:r w:rsidRPr="00B62EA2">
        <w:rPr>
          <w:spacing w:val="-5"/>
        </w:rPr>
        <w:t xml:space="preserve"> </w:t>
      </w:r>
      <w:r w:rsidRPr="00B62EA2">
        <w:t>presento</w:t>
      </w:r>
      <w:r w:rsidRPr="00B62EA2">
        <w:rPr>
          <w:spacing w:val="-4"/>
        </w:rPr>
        <w:t xml:space="preserve"> </w:t>
      </w:r>
      <w:r w:rsidRPr="00B62EA2">
        <w:t>no</w:t>
      </w:r>
      <w:r w:rsidRPr="00B62EA2">
        <w:rPr>
          <w:spacing w:val="-4"/>
        </w:rPr>
        <w:t xml:space="preserve"> </w:t>
      </w:r>
      <w:r w:rsidRPr="00B62EA2">
        <w:t>ha</w:t>
      </w:r>
      <w:r w:rsidRPr="00B62EA2">
        <w:rPr>
          <w:spacing w:val="-7"/>
        </w:rPr>
        <w:t xml:space="preserve"> </w:t>
      </w:r>
      <w:r w:rsidRPr="00B62EA2">
        <w:t>sido</w:t>
      </w:r>
      <w:r w:rsidRPr="00B62EA2">
        <w:rPr>
          <w:spacing w:val="-7"/>
        </w:rPr>
        <w:t xml:space="preserve"> </w:t>
      </w:r>
      <w:r w:rsidRPr="00B62EA2">
        <w:t>publicado</w:t>
      </w:r>
      <w:r w:rsidRPr="00B62EA2">
        <w:rPr>
          <w:spacing w:val="-5"/>
        </w:rPr>
        <w:t xml:space="preserve"> </w:t>
      </w:r>
      <w:r w:rsidRPr="00B62EA2">
        <w:t>ni</w:t>
      </w:r>
      <w:r w:rsidRPr="00B62EA2">
        <w:rPr>
          <w:spacing w:val="-5"/>
        </w:rPr>
        <w:t xml:space="preserve"> </w:t>
      </w:r>
      <w:r w:rsidRPr="00B62EA2">
        <w:t>presentado</w:t>
      </w:r>
      <w:r w:rsidRPr="00B62EA2">
        <w:rPr>
          <w:spacing w:val="-8"/>
        </w:rPr>
        <w:t xml:space="preserve"> </w:t>
      </w:r>
      <w:r w:rsidRPr="00B62EA2">
        <w:t>antes</w:t>
      </w:r>
      <w:r w:rsidRPr="00B62EA2">
        <w:rPr>
          <w:spacing w:val="-8"/>
        </w:rPr>
        <w:t xml:space="preserve"> </w:t>
      </w:r>
      <w:r w:rsidRPr="00B62EA2">
        <w:t>en</w:t>
      </w:r>
      <w:r w:rsidRPr="00B62EA2">
        <w:rPr>
          <w:spacing w:val="-7"/>
        </w:rPr>
        <w:t xml:space="preserve"> </w:t>
      </w:r>
      <w:r w:rsidRPr="00B62EA2">
        <w:t>cualquier</w:t>
      </w:r>
      <w:r w:rsidRPr="00B62EA2">
        <w:rPr>
          <w:spacing w:val="-6"/>
        </w:rPr>
        <w:t xml:space="preserve"> </w:t>
      </w:r>
      <w:r w:rsidRPr="00B62EA2">
        <w:t>medio electrónico o</w:t>
      </w:r>
      <w:r w:rsidRPr="00B62EA2">
        <w:rPr>
          <w:spacing w:val="-1"/>
        </w:rPr>
        <w:t xml:space="preserve"> </w:t>
      </w:r>
      <w:r w:rsidRPr="00B62EA2">
        <w:t>físico; y que la investigación, los resultados, datos, conclusiones y demás información presentada que atribuyo a mi autoría son</w:t>
      </w:r>
      <w:r w:rsidRPr="00B62EA2">
        <w:rPr>
          <w:spacing w:val="-6"/>
        </w:rPr>
        <w:t xml:space="preserve"> </w:t>
      </w:r>
      <w:r w:rsidRPr="00B62EA2">
        <w:t>veraces.</w:t>
      </w:r>
    </w:p>
    <w:p w14:paraId="19314805" w14:textId="77777777" w:rsidR="00CE2A30" w:rsidRPr="00B62EA2" w:rsidRDefault="00CE2A30" w:rsidP="002E4FAB">
      <w:pPr>
        <w:tabs>
          <w:tab w:val="left" w:pos="1246"/>
        </w:tabs>
        <w:spacing w:before="0" w:after="0" w:line="240" w:lineRule="auto"/>
        <w:ind w:right="6"/>
      </w:pPr>
      <w:r w:rsidRPr="00B62EA2">
        <w:t>En caso de detectarse el incumplimiento de lo declarado asumo frente a terceros, la Universidad de Piura y/o la Administración Pública toda responsabilidad que pueda derivarse por el trabajo final presentado. Lo señalado incluye responsabilidad pecuniaria incluido el pago de multas u otros por los daños y perjuicios que se ocasionen.</w:t>
      </w:r>
    </w:p>
    <w:p w14:paraId="12A4AF60" w14:textId="77777777" w:rsidR="00CE2A30" w:rsidRPr="00B62EA2" w:rsidRDefault="00CE2A30" w:rsidP="00161C0C">
      <w:pPr>
        <w:tabs>
          <w:tab w:val="left" w:pos="1246"/>
        </w:tabs>
        <w:spacing w:after="0"/>
        <w:ind w:right="6"/>
      </w:pPr>
      <w:r w:rsidRPr="00B62EA2">
        <w:t>La asesoría del trabajo estuvo a cargo de los siguientes docentes de la Universidad de Piura:</w:t>
      </w:r>
    </w:p>
    <w:p w14:paraId="52E8BB42" w14:textId="77777777" w:rsidR="00CE2A30" w:rsidRPr="00B62EA2" w:rsidRDefault="001378C3" w:rsidP="00CE2A30">
      <w:pPr>
        <w:pStyle w:val="Prrafodelista"/>
        <w:widowControl w:val="0"/>
        <w:numPr>
          <w:ilvl w:val="1"/>
          <w:numId w:val="9"/>
        </w:numPr>
        <w:tabs>
          <w:tab w:val="left" w:pos="993"/>
          <w:tab w:val="left" w:pos="1337"/>
          <w:tab w:val="left" w:pos="1338"/>
          <w:tab w:val="left" w:pos="6266"/>
        </w:tabs>
        <w:autoSpaceDE w:val="0"/>
        <w:autoSpaceDN w:val="0"/>
        <w:spacing w:before="0" w:after="0" w:line="240" w:lineRule="auto"/>
        <w:ind w:left="709" w:right="3" w:hanging="363"/>
        <w:contextualSpacing w:val="0"/>
        <w:jc w:val="left"/>
      </w:pPr>
      <w:sdt>
        <w:sdtPr>
          <w:rPr>
            <w:u w:val="single"/>
          </w:rPr>
          <w:alias w:val="Nombres y apellidos del asesor precedidos del grado"/>
          <w:tag w:val="Nombres y apellidos completos, con tilde si corresponde"/>
          <w:id w:val="-788968000"/>
          <w:placeholder>
            <w:docPart w:val="AACC4BD97C2C412093B87D97C20A7AC6"/>
          </w:placeholder>
          <w:showingPlcHdr/>
        </w:sdtPr>
        <w:sdtEndPr/>
        <w:sdtContent>
          <w:r w:rsidR="00CE2A30" w:rsidRPr="00B62EA2">
            <w:rPr>
              <w:rStyle w:val="Textodelmarcadordeposicin"/>
              <w:shd w:val="clear" w:color="auto" w:fill="F2F2F2" w:themeFill="background1" w:themeFillShade="F2"/>
            </w:rPr>
            <w:t>Haga clic o pulse aquí para escribir texto</w:t>
          </w:r>
        </w:sdtContent>
      </w:sdt>
      <w:r w:rsidR="00CE2A30" w:rsidRPr="00B62EA2">
        <w:t xml:space="preserve">, identificado con </w:t>
      </w:r>
      <w:sdt>
        <w:sdtPr>
          <w:rPr>
            <w:rStyle w:val="Estilo2Car"/>
          </w:rPr>
          <w:id w:val="247164362"/>
          <w:placeholder>
            <w:docPart w:val="E61B8A7FEDBD4EF2AD283C19ECBE4F0C"/>
          </w:placeholder>
          <w:showingPlcHdr/>
          <w:dropDownList>
            <w:listItem w:value="Elija un elemento"/>
            <w:listItem w:displayText="DNI" w:value="DNI"/>
            <w:listItem w:displayText="Pasaporte" w:value="Pasaporte"/>
            <w:listItem w:displayText="Carné de extranjería" w:value="Carné de extranjería"/>
            <w:listItem w:displayText="Cédula de identidad" w:value="Cédula de identidad"/>
          </w:dropDownList>
        </w:sdtPr>
        <w:sdtEndPr>
          <w:rPr>
            <w:rStyle w:val="Fuentedeprrafopredeter"/>
            <w:rFonts w:asciiTheme="minorHAnsi" w:eastAsiaTheme="minorHAnsi" w:hAnsiTheme="minorHAnsi" w:cstheme="minorBidi"/>
            <w:lang w:eastAsia="en-US" w:bidi="ar-SA"/>
          </w:rPr>
        </w:sdtEndPr>
        <w:sdtContent>
          <w:r w:rsidR="00CE2A30" w:rsidRPr="00B62EA2">
            <w:rPr>
              <w:rStyle w:val="Textodelmarcadordeposicin"/>
              <w:shd w:val="clear" w:color="auto" w:fill="F2F2F2" w:themeFill="background1" w:themeFillShade="F2"/>
            </w:rPr>
            <w:t>Elija un elemento</w:t>
          </w:r>
        </w:sdtContent>
      </w:sdt>
      <w:r w:rsidR="00CE2A30" w:rsidRPr="00B62EA2">
        <w:rPr>
          <w:spacing w:val="-4"/>
        </w:rPr>
        <w:t>:</w:t>
      </w:r>
      <w:r w:rsidR="00CE2A30" w:rsidRPr="00B62EA2">
        <w:rPr>
          <w:spacing w:val="-3"/>
        </w:rPr>
        <w:t xml:space="preserve"> </w:t>
      </w:r>
      <w:sdt>
        <w:sdtPr>
          <w:rPr>
            <w:u w:val="single"/>
          </w:rPr>
          <w:tag w:val="N° DNI"/>
          <w:id w:val="831564152"/>
          <w:placeholder>
            <w:docPart w:val="12DF6DA37F2745F0B338ADCAF57D8430"/>
          </w:placeholder>
          <w:showingPlcHdr/>
        </w:sdtPr>
        <w:sdtEndPr/>
        <w:sdtContent>
          <w:r w:rsidR="00CE2A30" w:rsidRPr="00B62EA2">
            <w:rPr>
              <w:rStyle w:val="Textodelmarcadordeposicin"/>
              <w:shd w:val="clear" w:color="auto" w:fill="F2F2F2" w:themeFill="background1" w:themeFillShade="F2"/>
            </w:rPr>
            <w:t>Escribir número</w:t>
          </w:r>
        </w:sdtContent>
      </w:sdt>
    </w:p>
    <w:p w14:paraId="4564B475" w14:textId="77777777" w:rsidR="00CE2A30" w:rsidRPr="00B62EA2" w:rsidRDefault="001378C3" w:rsidP="00CE2A30">
      <w:pPr>
        <w:pStyle w:val="Prrafodelista"/>
        <w:widowControl w:val="0"/>
        <w:numPr>
          <w:ilvl w:val="1"/>
          <w:numId w:val="9"/>
        </w:numPr>
        <w:tabs>
          <w:tab w:val="left" w:pos="993"/>
          <w:tab w:val="left" w:pos="1337"/>
          <w:tab w:val="left" w:pos="1338"/>
          <w:tab w:val="left" w:pos="6266"/>
          <w:tab w:val="left" w:pos="10086"/>
        </w:tabs>
        <w:autoSpaceDE w:val="0"/>
        <w:autoSpaceDN w:val="0"/>
        <w:spacing w:before="0" w:after="0" w:line="240" w:lineRule="auto"/>
        <w:ind w:left="709" w:right="3" w:hanging="363"/>
        <w:contextualSpacing w:val="0"/>
        <w:jc w:val="left"/>
      </w:pPr>
      <w:sdt>
        <w:sdtPr>
          <w:rPr>
            <w:u w:val="single"/>
            <w:shd w:val="clear" w:color="auto" w:fill="F2F2F2" w:themeFill="background1" w:themeFillShade="F2"/>
          </w:rPr>
          <w:alias w:val="Nombres y apellidos del asesor precedidos del grado"/>
          <w:tag w:val="Nombres y apellidos del asesor (con tilde si corresponde)"/>
          <w:id w:val="-1056084752"/>
          <w:placeholder>
            <w:docPart w:val="2F0963B3118D42E6A8516D53746D3996"/>
          </w:placeholder>
        </w:sdtPr>
        <w:sdtEndPr/>
        <w:sdtContent>
          <w:r w:rsidR="00CE2A30" w:rsidRPr="00B62EA2">
            <w:rPr>
              <w:rStyle w:val="Textodelmarcadordeposicin"/>
              <w:shd w:val="clear" w:color="auto" w:fill="F2F2F2" w:themeFill="background1" w:themeFillShade="F2"/>
            </w:rPr>
            <w:t>Haga clic o pulse aquí para escribir texto</w:t>
          </w:r>
        </w:sdtContent>
      </w:sdt>
      <w:r w:rsidR="00CE2A30" w:rsidRPr="00B62EA2">
        <w:t xml:space="preserve">, identificado con </w:t>
      </w:r>
      <w:sdt>
        <w:sdtPr>
          <w:id w:val="-1885784138"/>
          <w:placeholder>
            <w:docPart w:val="1E4C744D23164B89AABF4B5CBCCBAA91"/>
          </w:placeholder>
          <w:showingPlcHdr/>
          <w:dropDownList>
            <w:listItem w:value="Elija un elemento"/>
            <w:listItem w:displayText="DNI" w:value="DNI"/>
            <w:listItem w:displayText="Pasaporte" w:value="Pasaporte"/>
            <w:listItem w:displayText="Carné de extranjería" w:value="Carné de extranjería"/>
            <w:listItem w:displayText="Cédula de identidad" w:value="Cédula de identidad"/>
          </w:dropDownList>
        </w:sdtPr>
        <w:sdtEndPr/>
        <w:sdtContent>
          <w:r w:rsidR="00CE2A30" w:rsidRPr="00B62EA2">
            <w:rPr>
              <w:rStyle w:val="Textodelmarcadordeposicin"/>
              <w:shd w:val="clear" w:color="auto" w:fill="F2F2F2" w:themeFill="background1" w:themeFillShade="F2"/>
            </w:rPr>
            <w:t>Elija un elemento</w:t>
          </w:r>
        </w:sdtContent>
      </w:sdt>
      <w:r w:rsidR="00CE2A30" w:rsidRPr="00B62EA2">
        <w:rPr>
          <w:spacing w:val="-4"/>
        </w:rPr>
        <w:t>:</w:t>
      </w:r>
      <w:r w:rsidR="00CE2A30" w:rsidRPr="00B62EA2">
        <w:rPr>
          <w:spacing w:val="-3"/>
        </w:rPr>
        <w:t xml:space="preserve"> </w:t>
      </w:r>
      <w:sdt>
        <w:sdtPr>
          <w:rPr>
            <w:u w:val="single"/>
          </w:rPr>
          <w:tag w:val="N° DNI"/>
          <w:id w:val="-1713192652"/>
          <w:placeholder>
            <w:docPart w:val="0BE6D91075334F04B5800E2CFBDCC0A1"/>
          </w:placeholder>
          <w:showingPlcHdr/>
        </w:sdtPr>
        <w:sdtEndPr/>
        <w:sdtContent>
          <w:r w:rsidR="00CE2A30" w:rsidRPr="00B62EA2">
            <w:rPr>
              <w:rStyle w:val="Textodelmarcadordeposicin"/>
              <w:shd w:val="clear" w:color="auto" w:fill="F2F2F2" w:themeFill="background1" w:themeFillShade="F2"/>
            </w:rPr>
            <w:t>Escribir número</w:t>
          </w:r>
        </w:sdtContent>
      </w:sdt>
    </w:p>
    <w:p w14:paraId="436BD268" w14:textId="77777777" w:rsidR="00CE2A30" w:rsidRPr="00B62EA2" w:rsidRDefault="001378C3" w:rsidP="00CE2A30">
      <w:pPr>
        <w:pStyle w:val="Prrafodelista"/>
        <w:widowControl w:val="0"/>
        <w:numPr>
          <w:ilvl w:val="1"/>
          <w:numId w:val="9"/>
        </w:numPr>
        <w:tabs>
          <w:tab w:val="left" w:pos="993"/>
          <w:tab w:val="left" w:pos="1337"/>
          <w:tab w:val="left" w:pos="1338"/>
          <w:tab w:val="left" w:pos="6266"/>
          <w:tab w:val="left" w:pos="10086"/>
        </w:tabs>
        <w:autoSpaceDE w:val="0"/>
        <w:autoSpaceDN w:val="0"/>
        <w:spacing w:before="0" w:after="0" w:line="240" w:lineRule="auto"/>
        <w:ind w:left="709" w:right="3" w:hanging="363"/>
        <w:contextualSpacing w:val="0"/>
        <w:jc w:val="left"/>
      </w:pPr>
      <w:sdt>
        <w:sdtPr>
          <w:rPr>
            <w:u w:val="single"/>
          </w:rPr>
          <w:alias w:val="Nombres y apellidos del asesor precedidos del grado"/>
          <w:tag w:val="Nombres y apellidos del asesor (con tilde si corresponde)"/>
          <w:id w:val="1251999032"/>
          <w:placeholder>
            <w:docPart w:val="B8B19226BBF0438CA4A4F6DA42B631E5"/>
          </w:placeholder>
          <w:showingPlcHdr/>
        </w:sdtPr>
        <w:sdtEndPr/>
        <w:sdtContent>
          <w:r w:rsidR="00CE2A30" w:rsidRPr="00B62EA2">
            <w:rPr>
              <w:rStyle w:val="Textodelmarcadordeposicin"/>
              <w:shd w:val="clear" w:color="auto" w:fill="F2F2F2" w:themeFill="background1" w:themeFillShade="F2"/>
            </w:rPr>
            <w:t>Haga clic o pulse aquí para escribir texto</w:t>
          </w:r>
        </w:sdtContent>
      </w:sdt>
      <w:r w:rsidR="00CE2A30" w:rsidRPr="00B62EA2">
        <w:t xml:space="preserve">, identificado con </w:t>
      </w:r>
      <w:sdt>
        <w:sdtPr>
          <w:id w:val="-835910499"/>
          <w:placeholder>
            <w:docPart w:val="D326F3B5E0B64783AE58065BF696F479"/>
          </w:placeholder>
          <w:showingPlcHdr/>
          <w:dropDownList>
            <w:listItem w:value="Elija un elemento"/>
            <w:listItem w:displayText="DNI" w:value="DNI"/>
            <w:listItem w:displayText="Pasaporte" w:value="Pasaporte"/>
            <w:listItem w:displayText="Carné de extranjería" w:value="Carné de extranjería"/>
            <w:listItem w:displayText="Cédula de identidad" w:value="Cédula de identidad"/>
          </w:dropDownList>
        </w:sdtPr>
        <w:sdtEndPr/>
        <w:sdtContent>
          <w:r w:rsidR="00CE2A30" w:rsidRPr="00B62EA2">
            <w:rPr>
              <w:rStyle w:val="Textodelmarcadordeposicin"/>
              <w:shd w:val="clear" w:color="auto" w:fill="F2F2F2" w:themeFill="background1" w:themeFillShade="F2"/>
            </w:rPr>
            <w:t>Elija un elemento</w:t>
          </w:r>
        </w:sdtContent>
      </w:sdt>
      <w:r w:rsidR="00CE2A30" w:rsidRPr="00B62EA2">
        <w:t>:</w:t>
      </w:r>
      <w:r w:rsidR="00CE2A30" w:rsidRPr="00B62EA2">
        <w:rPr>
          <w:spacing w:val="-4"/>
        </w:rPr>
        <w:t xml:space="preserve"> </w:t>
      </w:r>
      <w:sdt>
        <w:sdtPr>
          <w:rPr>
            <w:u w:val="single"/>
          </w:rPr>
          <w:tag w:val="N° DNI"/>
          <w:id w:val="884296918"/>
          <w:placeholder>
            <w:docPart w:val="77AA513DFEC1490FA0A81C09DAD9E03E"/>
          </w:placeholder>
          <w:showingPlcHdr/>
        </w:sdtPr>
        <w:sdtEndPr/>
        <w:sdtContent>
          <w:r w:rsidR="00CE2A30" w:rsidRPr="00B62EA2">
            <w:rPr>
              <w:rStyle w:val="Textodelmarcadordeposicin"/>
              <w:shd w:val="clear" w:color="auto" w:fill="F2F2F2" w:themeFill="background1" w:themeFillShade="F2"/>
            </w:rPr>
            <w:t>Escribir número</w:t>
          </w:r>
        </w:sdtContent>
      </w:sdt>
    </w:p>
    <w:p w14:paraId="1A73BAD2" w14:textId="77777777" w:rsidR="00CE2A30" w:rsidRPr="00B62EA2" w:rsidRDefault="00CE2A30" w:rsidP="00CE2A30">
      <w:pPr>
        <w:pStyle w:val="Textoindependiente"/>
        <w:spacing w:before="120"/>
        <w:ind w:right="3"/>
        <w:jc w:val="both"/>
      </w:pPr>
      <w:r w:rsidRPr="00B62EA2">
        <w:rPr>
          <w:rFonts w:eastAsia="Arial" w:cstheme="minorHAnsi"/>
        </w:rPr>
        <w:t>Declaro (declaramos) que:</w:t>
      </w:r>
    </w:p>
    <w:p w14:paraId="64D2D85D" w14:textId="77777777" w:rsidR="00CE2A30" w:rsidRPr="00B62EA2" w:rsidRDefault="00CE2A30" w:rsidP="002E4FAB">
      <w:pPr>
        <w:spacing w:before="0" w:line="240" w:lineRule="auto"/>
        <w:ind w:right="6"/>
      </w:pPr>
      <w:r w:rsidRPr="00B62EA2">
        <w:t>Luego de haber empleado el software de coincidencia Turnitin, revisado las fuentes de información señaladas por el autor, y en razón de mi (nuestra) experiencia como investigador(es), declaro (declaramos) que las ideas expuestas en el trabajo final alcanzan las condiciones de calidad, integridad y originalidad acorde a los objetivos institucionales y estándares en materia de investigación. Finalmente, no asumo (asumimos) responsabilidad por la posible vulneración de derechos de autor en el trabajo final referido, pues tal responsabilidad es exclusiva del autor.</w:t>
      </w:r>
    </w:p>
    <w:p w14:paraId="07C34BF8" w14:textId="77777777" w:rsidR="00CE2A30" w:rsidRPr="00B62EA2" w:rsidRDefault="00CE2A30" w:rsidP="000E7EA1">
      <w:pPr>
        <w:pStyle w:val="Textoindependiente"/>
        <w:spacing w:after="120"/>
        <w:ind w:left="113" w:right="6"/>
      </w:pPr>
      <w:r w:rsidRPr="00B62EA2">
        <w:rPr>
          <w:iCs/>
          <w:color w:val="404040"/>
          <w:sz w:val="20"/>
        </w:rPr>
        <w:t>Fecha:</w:t>
      </w:r>
      <w:r w:rsidRPr="00B62EA2">
        <w:rPr>
          <w:i/>
          <w:color w:val="404040"/>
          <w:sz w:val="20"/>
        </w:rPr>
        <w:t xml:space="preserve"> </w:t>
      </w:r>
      <w:sdt>
        <w:sdtPr>
          <w:id w:val="1263954319"/>
          <w:placeholder>
            <w:docPart w:val="F99179AE05884902B55BACCB4EA3101E"/>
          </w:placeholder>
          <w:showingPlcHdr/>
          <w:date>
            <w:dateFormat w:val="dd/MM/yyyy"/>
            <w:lid w:val="es-PE"/>
            <w:storeMappedDataAs w:val="dateTime"/>
            <w:calendar w:val="gregorian"/>
          </w:date>
        </w:sdtPr>
        <w:sdtEndPr>
          <w:rPr>
            <w:rStyle w:val="nfasissutil"/>
            <w:rFonts w:cstheme="minorHAnsi"/>
            <w:i/>
            <w:iCs/>
            <w:color w:val="404040" w:themeColor="text1" w:themeTint="BF"/>
            <w:sz w:val="20"/>
            <w:szCs w:val="20"/>
          </w:rPr>
        </w:sdtEndPr>
        <w:sdtContent>
          <w:r w:rsidRPr="00B62EA2">
            <w:rPr>
              <w:rStyle w:val="Textodelmarcadordeposicin"/>
              <w:i/>
              <w:iCs/>
              <w:shd w:val="clear" w:color="auto" w:fill="F2F2F2" w:themeFill="background1" w:themeFillShade="F2"/>
            </w:rPr>
            <w:t>Haga clic aquí o pulse para escribir una fecha</w:t>
          </w:r>
        </w:sdtContent>
      </w:sdt>
      <w:r w:rsidRPr="00B62EA2">
        <w:rPr>
          <w:rStyle w:val="nfasissutil"/>
          <w:rFonts w:cstheme="minorHAnsi"/>
          <w:sz w:val="20"/>
          <w:szCs w:val="20"/>
        </w:rPr>
        <w:t>.</w:t>
      </w:r>
    </w:p>
    <w:p w14:paraId="6A4616F3" w14:textId="77777777" w:rsidR="00CE2A30" w:rsidRPr="00B62EA2" w:rsidRDefault="00CE2A30" w:rsidP="00CE2A30">
      <w:pPr>
        <w:pStyle w:val="Textoindependiente"/>
        <w:tabs>
          <w:tab w:val="left" w:pos="6237"/>
        </w:tabs>
        <w:ind w:right="3"/>
      </w:pPr>
      <w:r w:rsidRPr="00B62EA2">
        <w:tab/>
      </w:r>
      <w:r w:rsidRPr="00B62EA2">
        <w:rPr>
          <w:i/>
          <w:color w:val="404040"/>
          <w:sz w:val="20"/>
        </w:rPr>
        <w:t>…………………………………………………</w:t>
      </w:r>
    </w:p>
    <w:p w14:paraId="1DEB486A" w14:textId="12D5B326" w:rsidR="00CE2A30" w:rsidRPr="00B62EA2" w:rsidRDefault="00CE2A30" w:rsidP="00CE2A30">
      <w:pPr>
        <w:pStyle w:val="Textoindependiente"/>
        <w:tabs>
          <w:tab w:val="left" w:pos="6804"/>
        </w:tabs>
        <w:ind w:right="3"/>
      </w:pPr>
      <w:r w:rsidRPr="00B62EA2">
        <w:tab/>
      </w:r>
      <w:r w:rsidRPr="00B62EA2">
        <w:rPr>
          <w:i/>
          <w:color w:val="404040"/>
          <w:sz w:val="20"/>
        </w:rPr>
        <w:t>Firma del asesor</w:t>
      </w:r>
      <w:r w:rsidR="00D07EE2" w:rsidRPr="00D07EE2">
        <w:rPr>
          <w:iCs/>
          <w:color w:val="404040"/>
          <w:sz w:val="20"/>
          <w:vertAlign w:val="superscript"/>
        </w:rPr>
        <w:t>1</w:t>
      </w:r>
    </w:p>
    <w:p w14:paraId="6645BFB4" w14:textId="77777777" w:rsidR="00CE2A30" w:rsidRPr="00B62EA2" w:rsidRDefault="00CE2A30" w:rsidP="006B1A81">
      <w:pPr>
        <w:pStyle w:val="Textoindependiente"/>
        <w:tabs>
          <w:tab w:val="left" w:pos="6946"/>
        </w:tabs>
        <w:spacing w:after="60"/>
        <w:ind w:right="6"/>
      </w:pPr>
    </w:p>
    <w:p w14:paraId="1CD85B3F" w14:textId="77777777" w:rsidR="00CE2A30" w:rsidRPr="00B62EA2" w:rsidRDefault="00CE2A30" w:rsidP="000E7EA1">
      <w:pPr>
        <w:pStyle w:val="Textoindependiente"/>
        <w:tabs>
          <w:tab w:val="left" w:pos="6946"/>
        </w:tabs>
        <w:spacing w:after="120"/>
        <w:ind w:right="6"/>
      </w:pPr>
    </w:p>
    <w:p w14:paraId="33314738" w14:textId="77777777" w:rsidR="00CE2A30" w:rsidRPr="00B62EA2" w:rsidRDefault="00CE2A30" w:rsidP="00BE1B34">
      <w:pPr>
        <w:tabs>
          <w:tab w:val="left" w:pos="6237"/>
          <w:tab w:val="left" w:pos="7513"/>
        </w:tabs>
        <w:spacing w:before="0" w:after="0" w:line="240" w:lineRule="auto"/>
        <w:ind w:left="1134" w:right="6"/>
        <w:rPr>
          <w:i/>
          <w:sz w:val="20"/>
        </w:rPr>
      </w:pPr>
      <w:r w:rsidRPr="00B62EA2">
        <w:rPr>
          <w:i/>
          <w:color w:val="404040"/>
          <w:sz w:val="20"/>
        </w:rPr>
        <w:t>…………………………………………………</w:t>
      </w:r>
      <w:r w:rsidRPr="00B62EA2">
        <w:rPr>
          <w:i/>
          <w:color w:val="404040"/>
          <w:sz w:val="20"/>
        </w:rPr>
        <w:tab/>
        <w:t>…………………………………………………</w:t>
      </w:r>
    </w:p>
    <w:p w14:paraId="04860631" w14:textId="2B466863" w:rsidR="00CE2A30" w:rsidRPr="00B62EA2" w:rsidRDefault="00CE2A30" w:rsidP="00F94318">
      <w:pPr>
        <w:tabs>
          <w:tab w:val="left" w:pos="1701"/>
          <w:tab w:val="left" w:pos="6804"/>
        </w:tabs>
        <w:spacing w:before="0" w:after="0" w:line="240" w:lineRule="auto"/>
        <w:ind w:left="1134" w:right="6"/>
        <w:rPr>
          <w:sz w:val="20"/>
        </w:rPr>
      </w:pPr>
      <w:r w:rsidRPr="00B62EA2">
        <w:rPr>
          <w:i/>
          <w:color w:val="404040"/>
          <w:sz w:val="20"/>
        </w:rPr>
        <w:tab/>
        <w:t>Firma del autor</w:t>
      </w:r>
      <w:r w:rsidR="009D0F65" w:rsidRPr="00B62EA2">
        <w:rPr>
          <w:iCs/>
          <w:color w:val="404040"/>
          <w:sz w:val="20"/>
          <w:vertAlign w:val="superscript"/>
        </w:rPr>
        <w:t>1</w:t>
      </w:r>
      <w:r w:rsidRPr="00B62EA2">
        <w:rPr>
          <w:sz w:val="20"/>
          <w:vertAlign w:val="superscript"/>
        </w:rPr>
        <w:tab/>
      </w:r>
      <w:r w:rsidRPr="00B62EA2">
        <w:rPr>
          <w:i/>
          <w:color w:val="404040"/>
          <w:sz w:val="20"/>
        </w:rPr>
        <w:t>Firma del co-asesor</w:t>
      </w:r>
      <w:bookmarkEnd w:id="1"/>
      <w:r w:rsidR="00D07EE2" w:rsidRPr="00D07EE2">
        <w:rPr>
          <w:iCs/>
          <w:color w:val="404040"/>
          <w:sz w:val="20"/>
          <w:vertAlign w:val="superscript"/>
        </w:rPr>
        <w:t>1</w:t>
      </w:r>
    </w:p>
    <w:p w14:paraId="24A826EC" w14:textId="15754294" w:rsidR="00CE2A30" w:rsidRPr="00B62EA2" w:rsidRDefault="00CE2A30" w:rsidP="0016409C">
      <w:pPr>
        <w:tabs>
          <w:tab w:val="left" w:pos="6237"/>
          <w:tab w:val="left" w:pos="6946"/>
        </w:tabs>
        <w:spacing w:before="0" w:after="0" w:line="240" w:lineRule="auto"/>
        <w:ind w:right="6"/>
        <w:rPr>
          <w:sz w:val="20"/>
        </w:rPr>
      </w:pPr>
    </w:p>
    <w:p w14:paraId="61E9EA26" w14:textId="26EC3B69" w:rsidR="00CE2A30" w:rsidRPr="00B62EA2" w:rsidRDefault="00CE2A30" w:rsidP="0016409C">
      <w:pPr>
        <w:tabs>
          <w:tab w:val="left" w:pos="6237"/>
          <w:tab w:val="left" w:pos="6946"/>
        </w:tabs>
        <w:spacing w:before="0" w:after="0" w:line="240" w:lineRule="auto"/>
        <w:ind w:right="6"/>
        <w:rPr>
          <w:sz w:val="20"/>
        </w:rPr>
      </w:pPr>
    </w:p>
    <w:p w14:paraId="2C8F4CBC" w14:textId="33801792" w:rsidR="00BE1B34" w:rsidRPr="00B62EA2" w:rsidRDefault="00BE1B34" w:rsidP="00BE1B34">
      <w:pPr>
        <w:tabs>
          <w:tab w:val="left" w:pos="6237"/>
          <w:tab w:val="left" w:pos="6946"/>
        </w:tabs>
        <w:spacing w:before="0" w:after="0" w:line="240" w:lineRule="auto"/>
        <w:ind w:right="6"/>
        <w:rPr>
          <w:sz w:val="20"/>
        </w:rPr>
      </w:pPr>
    </w:p>
    <w:p w14:paraId="5BB2104F" w14:textId="2D691876" w:rsidR="00CE2A30" w:rsidRPr="00B62EA2" w:rsidRDefault="00CE2A30" w:rsidP="00BE1B34">
      <w:pPr>
        <w:tabs>
          <w:tab w:val="left" w:pos="6237"/>
          <w:tab w:val="left" w:pos="6946"/>
        </w:tabs>
        <w:spacing w:before="0" w:after="0" w:line="240" w:lineRule="auto"/>
        <w:ind w:left="1134" w:right="6"/>
        <w:rPr>
          <w:i/>
          <w:color w:val="404040"/>
          <w:sz w:val="20"/>
        </w:rPr>
      </w:pPr>
      <w:r w:rsidRPr="00B62EA2">
        <w:rPr>
          <w:sz w:val="20"/>
        </w:rPr>
        <w:tab/>
      </w:r>
      <w:r w:rsidRPr="00B62EA2">
        <w:rPr>
          <w:i/>
          <w:color w:val="404040"/>
          <w:sz w:val="20"/>
        </w:rPr>
        <w:t>…………………………………………………</w:t>
      </w:r>
    </w:p>
    <w:p w14:paraId="4E9989D4" w14:textId="471F5E8E" w:rsidR="002A3C6F" w:rsidRPr="00B62EA2" w:rsidRDefault="00CE2A30" w:rsidP="002E4FAB">
      <w:pPr>
        <w:tabs>
          <w:tab w:val="left" w:pos="6804"/>
        </w:tabs>
        <w:spacing w:before="0" w:after="0" w:line="240" w:lineRule="auto"/>
        <w:ind w:left="1134" w:right="6"/>
        <w:rPr>
          <w:rFonts w:ascii="Calibri" w:eastAsia="Calibri" w:hAnsi="Calibri" w:cs="Calibri"/>
          <w:lang w:eastAsia="es-PE" w:bidi="es-PE"/>
        </w:rPr>
      </w:pPr>
      <w:r w:rsidRPr="00B62EA2">
        <w:rPr>
          <w:sz w:val="20"/>
        </w:rPr>
        <w:tab/>
      </w:r>
      <w:r w:rsidRPr="00B62EA2">
        <w:rPr>
          <w:i/>
          <w:color w:val="404040"/>
          <w:sz w:val="20"/>
        </w:rPr>
        <w:t>Firma del co-asesor</w:t>
      </w:r>
      <w:r w:rsidR="00D07EE2" w:rsidRPr="00D07EE2">
        <w:rPr>
          <w:iCs/>
          <w:color w:val="404040"/>
          <w:sz w:val="20"/>
          <w:vertAlign w:val="superscript"/>
        </w:rPr>
        <w:t>1</w:t>
      </w:r>
    </w:p>
    <w:p w14:paraId="359656FB" w14:textId="77777777" w:rsidR="002A3C6F" w:rsidRPr="00B62EA2" w:rsidRDefault="002A3C6F" w:rsidP="006800F9">
      <w:pPr>
        <w:widowControl w:val="0"/>
        <w:autoSpaceDE w:val="0"/>
        <w:autoSpaceDN w:val="0"/>
        <w:spacing w:before="0" w:after="0" w:line="195" w:lineRule="exact"/>
        <w:jc w:val="left"/>
        <w:rPr>
          <w:rFonts w:ascii="Arial" w:eastAsia="Arial" w:hAnsi="Arial" w:cs="Arial"/>
          <w:b/>
          <w:bCs/>
          <w:sz w:val="20"/>
          <w:szCs w:val="20"/>
          <w:lang w:eastAsia="es-PE"/>
        </w:rPr>
      </w:pPr>
    </w:p>
    <w:p w14:paraId="356C0F27" w14:textId="77777777" w:rsidR="009D0F65" w:rsidRPr="00B62EA2" w:rsidRDefault="009D0F65" w:rsidP="006800F9">
      <w:pPr>
        <w:widowControl w:val="0"/>
        <w:autoSpaceDE w:val="0"/>
        <w:autoSpaceDN w:val="0"/>
        <w:spacing w:before="0" w:after="0" w:line="195" w:lineRule="exact"/>
        <w:jc w:val="left"/>
        <w:rPr>
          <w:rFonts w:ascii="Arial" w:eastAsia="Arial" w:hAnsi="Arial" w:cs="Arial"/>
          <w:b/>
          <w:bCs/>
          <w:sz w:val="20"/>
          <w:szCs w:val="20"/>
          <w:lang w:eastAsia="es-PE"/>
        </w:rPr>
      </w:pPr>
    </w:p>
    <w:p w14:paraId="52920C96" w14:textId="50F9FE08" w:rsidR="009D0F65" w:rsidRPr="00B62EA2" w:rsidRDefault="009D0F65" w:rsidP="006800F9">
      <w:pPr>
        <w:widowControl w:val="0"/>
        <w:autoSpaceDE w:val="0"/>
        <w:autoSpaceDN w:val="0"/>
        <w:spacing w:before="0" w:after="0" w:line="195" w:lineRule="exact"/>
        <w:jc w:val="left"/>
        <w:rPr>
          <w:rFonts w:ascii="Arial" w:eastAsia="Arial" w:hAnsi="Arial" w:cs="Arial"/>
          <w:b/>
          <w:bCs/>
          <w:sz w:val="20"/>
          <w:szCs w:val="20"/>
          <w:lang w:eastAsia="es-PE"/>
        </w:rPr>
      </w:pPr>
      <w:r w:rsidRPr="00B62EA2">
        <w:rPr>
          <w:rFonts w:ascii="Arial" w:eastAsia="Arial" w:hAnsi="Arial" w:cs="Arial"/>
          <w:b/>
          <w:bCs/>
          <w:noProof/>
          <w:sz w:val="20"/>
          <w:szCs w:val="20"/>
          <w:lang w:eastAsia="es-PE"/>
        </w:rPr>
        <mc:AlternateContent>
          <mc:Choice Requires="wps">
            <w:drawing>
              <wp:anchor distT="0" distB="0" distL="114300" distR="114300" simplePos="0" relativeHeight="252207104" behindDoc="0" locked="0" layoutInCell="1" allowOverlap="1" wp14:anchorId="2193682D" wp14:editId="4D8E8474">
                <wp:simplePos x="0" y="0"/>
                <wp:positionH relativeFrom="column">
                  <wp:posOffset>16510</wp:posOffset>
                </wp:positionH>
                <wp:positionV relativeFrom="paragraph">
                  <wp:posOffset>50165</wp:posOffset>
                </wp:positionV>
                <wp:extent cx="1733550" cy="0"/>
                <wp:effectExtent l="0" t="0" r="0" b="0"/>
                <wp:wrapNone/>
                <wp:docPr id="1103662560" name="Conector recto 199"/>
                <wp:cNvGraphicFramePr/>
                <a:graphic xmlns:a="http://schemas.openxmlformats.org/drawingml/2006/main">
                  <a:graphicData uri="http://schemas.microsoft.com/office/word/2010/wordprocessingShape">
                    <wps:wsp>
                      <wps:cNvCnPr/>
                      <wps:spPr>
                        <a:xfrm>
                          <a:off x="0" y="0"/>
                          <a:ext cx="17335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du="http://schemas.microsoft.com/office/word/2023/wordml/word16du">
            <w:pict>
              <v:line w14:anchorId="061353D2" id="Conector recto 199" o:spid="_x0000_s1026" style="position:absolute;z-index:252207104;visibility:visible;mso-wrap-style:square;mso-wrap-distance-left:9pt;mso-wrap-distance-top:0;mso-wrap-distance-right:9pt;mso-wrap-distance-bottom:0;mso-position-horizontal:absolute;mso-position-horizontal-relative:text;mso-position-vertical:absolute;mso-position-vertical-relative:text" from="1.3pt,3.95pt" to="137.8pt,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" strokecolor="black [3200]" strokeweight=".5pt">
                <v:stroke joinstyle="miter"/>
              </v:line>
            </w:pict>
          </mc:Fallback>
        </mc:AlternateContent>
      </w:r>
    </w:p>
    <w:p w14:paraId="4C148D8B" w14:textId="0C8B47DD" w:rsidR="009D0F65" w:rsidRPr="00B62EA2" w:rsidRDefault="009D0F65" w:rsidP="006800F9">
      <w:pPr>
        <w:widowControl w:val="0"/>
        <w:autoSpaceDE w:val="0"/>
        <w:autoSpaceDN w:val="0"/>
        <w:spacing w:before="0" w:after="0" w:line="195" w:lineRule="exact"/>
        <w:jc w:val="left"/>
        <w:rPr>
          <w:rFonts w:ascii="Arial" w:eastAsia="Arial" w:hAnsi="Arial" w:cs="Arial"/>
          <w:b/>
          <w:bCs/>
          <w:sz w:val="20"/>
          <w:szCs w:val="20"/>
          <w:lang w:eastAsia="es-PE"/>
        </w:rPr>
      </w:pPr>
      <w:r w:rsidRPr="00B62EA2">
        <w:rPr>
          <w:sz w:val="18"/>
          <w:szCs w:val="18"/>
          <w:vertAlign w:val="superscript"/>
        </w:rPr>
        <w:t>1</w:t>
      </w:r>
      <w:r w:rsidRPr="00B62EA2">
        <w:rPr>
          <w:sz w:val="18"/>
          <w:szCs w:val="18"/>
        </w:rPr>
        <w:t xml:space="preserve"> Firma idéntica al DNI. No se admite digital, salvo certificado.</w:t>
      </w:r>
    </w:p>
    <w:p w14:paraId="64D748F1" w14:textId="04736DBD" w:rsidR="009D0F65" w:rsidRPr="00B62EA2" w:rsidRDefault="009D0F65" w:rsidP="006800F9">
      <w:pPr>
        <w:widowControl w:val="0"/>
        <w:autoSpaceDE w:val="0"/>
        <w:autoSpaceDN w:val="0"/>
        <w:spacing w:before="0" w:after="0" w:line="195" w:lineRule="exact"/>
        <w:jc w:val="left"/>
        <w:rPr>
          <w:rFonts w:ascii="Arial" w:eastAsia="Arial" w:hAnsi="Arial" w:cs="Arial"/>
          <w:b/>
          <w:bCs/>
          <w:sz w:val="20"/>
          <w:szCs w:val="20"/>
          <w:lang w:eastAsia="es-PE"/>
        </w:rPr>
        <w:sectPr w:rsidR="009D0F65" w:rsidRPr="00B62EA2" w:rsidSect="002E4FAB">
          <w:headerReference w:type="even" r:id="rId14"/>
          <w:headerReference w:type="default" r:id="rId15"/>
          <w:footerReference w:type="default" r:id="rId16"/>
          <w:headerReference w:type="first" r:id="rId17"/>
          <w:footerReference w:type="first" r:id="rId18"/>
          <w:pgSz w:w="11906" w:h="16838" w:code="9"/>
          <w:pgMar w:top="1134" w:right="1134" w:bottom="567" w:left="1134" w:header="437" w:footer="289" w:gutter="0"/>
          <w:cols w:space="720"/>
          <w:titlePg/>
          <w:docGrid w:linePitch="360"/>
        </w:sectPr>
      </w:pPr>
    </w:p>
    <w:p w14:paraId="21C37615" w14:textId="6D3E6519" w:rsidR="00B20ABF" w:rsidRPr="00B62EA2" w:rsidRDefault="0008687B" w:rsidP="00C9058F">
      <w:pPr>
        <w:widowControl w:val="0"/>
        <w:tabs>
          <w:tab w:val="left" w:pos="6687"/>
        </w:tabs>
        <w:autoSpaceDE w:val="0"/>
        <w:autoSpaceDN w:val="0"/>
        <w:spacing w:before="0" w:after="0" w:line="240" w:lineRule="auto"/>
        <w:ind w:left="114"/>
        <w:jc w:val="left"/>
      </w:pPr>
      <w:r w:rsidRPr="00B62EA2">
        <w:rPr>
          <w:rFonts w:ascii="Times New Roman" w:eastAsia="Calibri" w:hAnsi="Calibri" w:cs="Calibri"/>
          <w:sz w:val="20"/>
          <w:lang w:eastAsia="es-PE" w:bidi="es-PE"/>
        </w:rPr>
        <w:lastRenderedPageBreak/>
        <w:tab/>
      </w:r>
      <w:r w:rsidRPr="00B62EA2">
        <w:rPr>
          <w:rFonts w:ascii="Times New Roman" w:eastAsia="Calibri" w:hAnsi="Calibri" w:cs="Calibri"/>
          <w:sz w:val="20"/>
          <w:lang w:eastAsia="es-PE" w:bidi="es-PE"/>
        </w:rPr>
        <w:br w:type="textWrapping" w:clear="all"/>
      </w:r>
    </w:p>
    <w:p w14:paraId="29C2DD40" w14:textId="51BBF947" w:rsidR="00B20ABF" w:rsidRPr="00B62EA2" w:rsidRDefault="00B20ABF" w:rsidP="00B20ABF">
      <w:pPr>
        <w:pStyle w:val="Ttuloapartados"/>
        <w:jc w:val="right"/>
        <w:rPr>
          <w:lang w:val="es-PE"/>
        </w:rPr>
      </w:pPr>
    </w:p>
    <w:p w14:paraId="4FEF63FE" w14:textId="64826E85" w:rsidR="00B20ABF" w:rsidRPr="00B62EA2" w:rsidRDefault="00B20ABF" w:rsidP="00B20ABF">
      <w:pPr>
        <w:pStyle w:val="Ttuloapartados"/>
        <w:jc w:val="right"/>
        <w:rPr>
          <w:lang w:val="es-PE"/>
        </w:rPr>
      </w:pPr>
    </w:p>
    <w:p w14:paraId="6ABC0026" w14:textId="653D9A41" w:rsidR="00B20ABF" w:rsidRPr="00B62EA2" w:rsidRDefault="00B20ABF" w:rsidP="00B20ABF">
      <w:pPr>
        <w:pStyle w:val="Ttuloapartados"/>
        <w:jc w:val="right"/>
        <w:rPr>
          <w:lang w:val="es-PE"/>
        </w:rPr>
      </w:pPr>
    </w:p>
    <w:p w14:paraId="4E44E667" w14:textId="77777777" w:rsidR="00B20ABF" w:rsidRPr="00B62EA2" w:rsidRDefault="00B20ABF" w:rsidP="00B20ABF">
      <w:pPr>
        <w:pStyle w:val="Ttuloapartados"/>
        <w:jc w:val="right"/>
        <w:rPr>
          <w:lang w:val="es-PE"/>
        </w:rPr>
      </w:pPr>
    </w:p>
    <w:p w14:paraId="1295969A" w14:textId="52BB8512" w:rsidR="00B20ABF" w:rsidRPr="00B62EA2" w:rsidRDefault="00B20ABF" w:rsidP="00B20ABF">
      <w:pPr>
        <w:pStyle w:val="Ttuloapartados"/>
        <w:jc w:val="right"/>
        <w:rPr>
          <w:lang w:val="es-PE"/>
        </w:rPr>
      </w:pPr>
    </w:p>
    <w:p w14:paraId="376F9690" w14:textId="7988C61F" w:rsidR="00B20ABF" w:rsidRPr="00B62EA2" w:rsidRDefault="00B20ABF" w:rsidP="00B20ABF">
      <w:pPr>
        <w:pStyle w:val="Ttuloapartados"/>
        <w:jc w:val="right"/>
        <w:rPr>
          <w:lang w:val="es-PE"/>
        </w:rPr>
      </w:pPr>
    </w:p>
    <w:p w14:paraId="646EAF68" w14:textId="43AD2B02" w:rsidR="00B20ABF" w:rsidRPr="00B62EA2" w:rsidRDefault="00B20ABF" w:rsidP="00B20ABF">
      <w:pPr>
        <w:pStyle w:val="Ttuloapartados"/>
        <w:jc w:val="right"/>
        <w:rPr>
          <w:lang w:val="es-PE"/>
        </w:rPr>
      </w:pPr>
    </w:p>
    <w:p w14:paraId="5571215B" w14:textId="2E4B06BE" w:rsidR="00B20ABF" w:rsidRPr="00B62EA2" w:rsidRDefault="00B20ABF" w:rsidP="00B20ABF">
      <w:pPr>
        <w:pStyle w:val="Ttuloapartados"/>
        <w:jc w:val="right"/>
        <w:rPr>
          <w:lang w:val="es-PE"/>
        </w:rPr>
      </w:pPr>
    </w:p>
    <w:p w14:paraId="1ED8E209" w14:textId="50D71F6E" w:rsidR="00B20ABF" w:rsidRPr="00B62EA2" w:rsidRDefault="00B20ABF" w:rsidP="00B20ABF">
      <w:pPr>
        <w:pStyle w:val="Ttuloapartados"/>
        <w:jc w:val="right"/>
        <w:rPr>
          <w:lang w:val="es-PE"/>
        </w:rPr>
      </w:pPr>
    </w:p>
    <w:p w14:paraId="7D76994B" w14:textId="77777777" w:rsidR="00B20ABF" w:rsidRPr="00B62EA2" w:rsidRDefault="00B20ABF" w:rsidP="00B20ABF">
      <w:pPr>
        <w:pStyle w:val="Ttuloapartados"/>
        <w:jc w:val="right"/>
        <w:rPr>
          <w:lang w:val="es-PE"/>
        </w:rPr>
      </w:pPr>
    </w:p>
    <w:p w14:paraId="41DFBC27" w14:textId="77777777" w:rsidR="00B20ABF" w:rsidRPr="00B62EA2" w:rsidRDefault="00B20ABF" w:rsidP="00B20ABF">
      <w:pPr>
        <w:pStyle w:val="Ttuloapartados"/>
        <w:jc w:val="right"/>
        <w:rPr>
          <w:lang w:val="es-PE"/>
        </w:rPr>
      </w:pPr>
    </w:p>
    <w:p w14:paraId="4D888465" w14:textId="49E3C3EA" w:rsidR="00E73CCD" w:rsidRPr="00B62EA2" w:rsidRDefault="4E68922F" w:rsidP="00B20ABF">
      <w:pPr>
        <w:pStyle w:val="Ttuloapartados"/>
        <w:jc w:val="right"/>
        <w:rPr>
          <w:lang w:val="es-PE"/>
        </w:rPr>
      </w:pPr>
      <w:r w:rsidRPr="00B62EA2">
        <w:rPr>
          <w:lang w:val="es-PE"/>
        </w:rPr>
        <w:t>Dedicatoria</w:t>
      </w:r>
    </w:p>
    <w:p w14:paraId="33DE8D1C" w14:textId="77777777" w:rsidR="00C24FC4" w:rsidRPr="00B62EA2" w:rsidRDefault="00C24FC4" w:rsidP="00B20ABF">
      <w:pPr>
        <w:pStyle w:val="NormalSangrado"/>
        <w:jc w:val="right"/>
        <w:rPr>
          <w:rStyle w:val="Textoennegrita"/>
          <w:b w:val="0"/>
          <w:bCs w:val="0"/>
          <w:szCs w:val="24"/>
          <w:lang w:val="es-PE"/>
        </w:rPr>
      </w:pPr>
      <w:r w:rsidRPr="00B62EA2">
        <w:rPr>
          <w:rStyle w:val="Textoennegrita"/>
          <w:b w:val="0"/>
          <w:bCs w:val="0"/>
          <w:szCs w:val="24"/>
          <w:lang w:val="es-PE"/>
        </w:rPr>
        <w:t>Lorem ipsum dolor sit amet, consectetuer adipiscing elit. Maecenas porttitor congue massa. Fusce posuere, magna sed pulvinar ultricies, purus lectus malesuada libero, sit amet commodo magna eros quis urna.</w:t>
      </w:r>
    </w:p>
    <w:p w14:paraId="1B071FDD" w14:textId="77777777" w:rsidR="00C24FC4" w:rsidRPr="00B62EA2" w:rsidRDefault="00C24FC4" w:rsidP="00B20ABF">
      <w:pPr>
        <w:pStyle w:val="NormalSangrado"/>
        <w:jc w:val="right"/>
        <w:rPr>
          <w:rStyle w:val="Textoennegrita"/>
          <w:b w:val="0"/>
          <w:bCs w:val="0"/>
          <w:szCs w:val="24"/>
          <w:lang w:val="es-PE"/>
        </w:rPr>
      </w:pPr>
      <w:r w:rsidRPr="00B62EA2">
        <w:rPr>
          <w:rStyle w:val="Textoennegrita"/>
          <w:b w:val="0"/>
          <w:bCs w:val="0"/>
          <w:szCs w:val="24"/>
          <w:lang w:val="es-PE"/>
        </w:rPr>
        <w:t>Nunc viverra imperdiet enim. Fusce est. Vivamus a tellus.</w:t>
      </w:r>
    </w:p>
    <w:p w14:paraId="1DE631D8" w14:textId="2754808C" w:rsidR="00C24FC4" w:rsidRPr="00B62EA2" w:rsidRDefault="00C24FC4" w:rsidP="00B20ABF">
      <w:pPr>
        <w:pStyle w:val="NormalSangrado"/>
        <w:jc w:val="right"/>
        <w:rPr>
          <w:rStyle w:val="Textoennegrita"/>
          <w:b w:val="0"/>
          <w:bCs w:val="0"/>
          <w:szCs w:val="24"/>
          <w:lang w:val="es-PE"/>
        </w:rPr>
      </w:pPr>
      <w:r w:rsidRPr="00B62EA2">
        <w:rPr>
          <w:rStyle w:val="Textoennegrita"/>
          <w:b w:val="0"/>
          <w:bCs w:val="0"/>
          <w:szCs w:val="24"/>
          <w:lang w:val="es-PE"/>
        </w:rPr>
        <w:t>Pellentesque habitant morbi tristique senectus et netus et malesuada fames ac turpis egestas. Proin pharetra nonummy pede. Mauris et orci.</w:t>
      </w:r>
    </w:p>
    <w:p w14:paraId="7CB56EDC" w14:textId="77777777" w:rsidR="00B46692" w:rsidRPr="00B62EA2" w:rsidRDefault="00B46692" w:rsidP="00A57097">
      <w:pPr>
        <w:pStyle w:val="NormalSangrado"/>
        <w:jc w:val="left"/>
        <w:rPr>
          <w:lang w:val="es-PE"/>
        </w:rPr>
      </w:pPr>
    </w:p>
    <w:p w14:paraId="38A07D04" w14:textId="77777777" w:rsidR="00B46692" w:rsidRPr="00B62EA2" w:rsidRDefault="00B46692" w:rsidP="00A57097">
      <w:pPr>
        <w:pStyle w:val="NormalSangrado"/>
        <w:jc w:val="left"/>
        <w:rPr>
          <w:lang w:val="es-PE"/>
        </w:rPr>
      </w:pPr>
    </w:p>
    <w:p w14:paraId="21F66AD4" w14:textId="1D9A0576" w:rsidR="00B46692" w:rsidRPr="00B62EA2" w:rsidRDefault="00B46692" w:rsidP="00A57097">
      <w:pPr>
        <w:pStyle w:val="NormalSangrado"/>
        <w:jc w:val="left"/>
        <w:rPr>
          <w:lang w:val="es-PE"/>
        </w:rPr>
      </w:pPr>
    </w:p>
    <w:p w14:paraId="6A903E9E" w14:textId="22131E07" w:rsidR="004B0F79" w:rsidRPr="00B62EA2" w:rsidRDefault="004B0F79" w:rsidP="004B0F79">
      <w:pPr>
        <w:spacing w:before="0" w:after="0" w:line="240" w:lineRule="auto"/>
        <w:jc w:val="center"/>
        <w:rPr>
          <w:rFonts w:ascii="Georgia" w:hAnsi="Georgia"/>
          <w:i/>
          <w:iCs/>
          <w:sz w:val="18"/>
          <w:szCs w:val="18"/>
        </w:rPr>
      </w:pPr>
    </w:p>
    <w:p w14:paraId="2ABF75E2" w14:textId="0D9FDB35" w:rsidR="00A57097" w:rsidRPr="00B62EA2" w:rsidRDefault="00DD45B5" w:rsidP="00A57097">
      <w:pPr>
        <w:pStyle w:val="NormalSangrado"/>
        <w:jc w:val="left"/>
        <w:rPr>
          <w:lang w:val="es-PE"/>
        </w:rPr>
      </w:pPr>
      <w:r w:rsidRPr="00B62EA2">
        <w:rPr>
          <w:rFonts w:eastAsia="Times New Roman"/>
          <w:noProof/>
          <w:lang w:val="es-PE"/>
        </w:rPr>
        <mc:AlternateContent>
          <mc:Choice Requires="wps">
            <w:drawing>
              <wp:anchor distT="0" distB="0" distL="114300" distR="114300" simplePos="0" relativeHeight="251699200" behindDoc="0" locked="0" layoutInCell="1" allowOverlap="1" wp14:anchorId="0C1E6771" wp14:editId="48A92FC2">
                <wp:simplePos x="0" y="0"/>
                <wp:positionH relativeFrom="column">
                  <wp:posOffset>-354660</wp:posOffset>
                </wp:positionH>
                <wp:positionV relativeFrom="paragraph">
                  <wp:posOffset>5393939</wp:posOffset>
                </wp:positionV>
                <wp:extent cx="855594" cy="103091"/>
                <wp:effectExtent l="19050" t="76200" r="0" b="30480"/>
                <wp:wrapNone/>
                <wp:docPr id="31" name="Conector recto de flecha 31"/>
                <wp:cNvGraphicFramePr/>
                <a:graphic xmlns:a="http://schemas.openxmlformats.org/drawingml/2006/main">
                  <a:graphicData uri="http://schemas.microsoft.com/office/word/2010/wordprocessingShape">
                    <wps:wsp>
                      <wps:cNvCnPr/>
                      <wps:spPr>
                        <a:xfrm flipV="1">
                          <a:off x="0" y="0"/>
                          <a:ext cx="855594" cy="103091"/>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059CEDAB" id="Conector recto de flecha 31" o:spid="_x0000_s1026" type="#_x0000_t32" style="position:absolute;margin-left:-27.95pt;margin-top:424.7pt;width:67.35pt;height:8.1pt;flip:y;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" strokecolor="#4472c4 [3204]" strokeweight="2.25pt">
                <v:stroke endarrow="block" joinstyle="miter"/>
              </v:shape>
            </w:pict>
          </mc:Fallback>
        </mc:AlternateContent>
      </w:r>
    </w:p>
    <w:p w14:paraId="239777E9" w14:textId="3A66338C" w:rsidR="00C24FC4" w:rsidRPr="00B62EA2" w:rsidRDefault="00C24FC4" w:rsidP="00C24FC4">
      <w:pPr>
        <w:pStyle w:val="NormalSangrado"/>
        <w:rPr>
          <w:b/>
          <w:lang w:val="es-PE"/>
        </w:rPr>
        <w:sectPr w:rsidR="00C24FC4" w:rsidRPr="00B62EA2" w:rsidSect="00BD0504">
          <w:headerReference w:type="even" r:id="rId19"/>
          <w:headerReference w:type="default" r:id="rId20"/>
          <w:footerReference w:type="default" r:id="rId21"/>
          <w:headerReference w:type="first" r:id="rId22"/>
          <w:footerReference w:type="first" r:id="rId23"/>
          <w:pgSz w:w="11906" w:h="16838" w:code="9"/>
          <w:pgMar w:top="1418" w:right="1418" w:bottom="1418" w:left="1418" w:header="720" w:footer="720" w:gutter="0"/>
          <w:cols w:space="720"/>
          <w:titlePg/>
          <w:docGrid w:linePitch="360"/>
        </w:sectPr>
      </w:pPr>
    </w:p>
    <w:p w14:paraId="61A08590" w14:textId="03DB30D0" w:rsidR="00B20ABF" w:rsidRPr="00B62EA2" w:rsidRDefault="00B20ABF" w:rsidP="00C24FC4">
      <w:pPr>
        <w:pStyle w:val="Ttuloapartados"/>
        <w:rPr>
          <w:lang w:val="es-PE"/>
        </w:rPr>
      </w:pPr>
    </w:p>
    <w:p w14:paraId="76DFEFD0" w14:textId="16DF6E4A" w:rsidR="00B20ABF" w:rsidRPr="00B62EA2" w:rsidRDefault="00B20ABF" w:rsidP="00C24FC4">
      <w:pPr>
        <w:pStyle w:val="Ttuloapartados"/>
        <w:rPr>
          <w:lang w:val="es-PE"/>
        </w:rPr>
      </w:pPr>
    </w:p>
    <w:p w14:paraId="7FC13AD8" w14:textId="0BD15B99" w:rsidR="00B20ABF" w:rsidRPr="00B62EA2" w:rsidRDefault="00B20ABF" w:rsidP="00C24FC4">
      <w:pPr>
        <w:pStyle w:val="Ttuloapartados"/>
        <w:rPr>
          <w:lang w:val="es-PE"/>
        </w:rPr>
      </w:pPr>
    </w:p>
    <w:p w14:paraId="73BC6131" w14:textId="61660B46" w:rsidR="00B20ABF" w:rsidRPr="00B62EA2" w:rsidRDefault="00B20ABF" w:rsidP="00C24FC4">
      <w:pPr>
        <w:pStyle w:val="Ttuloapartados"/>
        <w:rPr>
          <w:lang w:val="es-PE"/>
        </w:rPr>
      </w:pPr>
    </w:p>
    <w:p w14:paraId="44D2DE0B" w14:textId="326190B4" w:rsidR="00B20ABF" w:rsidRPr="00B62EA2" w:rsidRDefault="00B20ABF" w:rsidP="00C24FC4">
      <w:pPr>
        <w:pStyle w:val="Ttuloapartados"/>
        <w:rPr>
          <w:lang w:val="es-PE"/>
        </w:rPr>
      </w:pPr>
    </w:p>
    <w:p w14:paraId="15B6D785" w14:textId="77777777" w:rsidR="00B20ABF" w:rsidRPr="00B62EA2" w:rsidRDefault="00B20ABF" w:rsidP="00C24FC4">
      <w:pPr>
        <w:pStyle w:val="Ttuloapartados"/>
        <w:rPr>
          <w:lang w:val="es-PE"/>
        </w:rPr>
      </w:pPr>
    </w:p>
    <w:p w14:paraId="4406DD72" w14:textId="744FF0B2" w:rsidR="00B20ABF" w:rsidRPr="00B62EA2" w:rsidRDefault="00B20ABF" w:rsidP="00B20ABF">
      <w:pPr>
        <w:pStyle w:val="Ttuloapartados"/>
        <w:jc w:val="right"/>
        <w:rPr>
          <w:lang w:val="es-PE"/>
        </w:rPr>
      </w:pPr>
    </w:p>
    <w:p w14:paraId="46A90881" w14:textId="45E327A5" w:rsidR="00B20ABF" w:rsidRPr="00B62EA2" w:rsidRDefault="00B20ABF" w:rsidP="00B20ABF">
      <w:pPr>
        <w:pStyle w:val="Ttuloapartados"/>
        <w:jc w:val="right"/>
        <w:rPr>
          <w:lang w:val="es-PE"/>
        </w:rPr>
      </w:pPr>
    </w:p>
    <w:p w14:paraId="7CB8AD20" w14:textId="4D0953D2" w:rsidR="00B20ABF" w:rsidRPr="00B62EA2" w:rsidRDefault="00B20ABF" w:rsidP="00B20ABF">
      <w:pPr>
        <w:pStyle w:val="Ttuloapartados"/>
        <w:jc w:val="right"/>
        <w:rPr>
          <w:lang w:val="es-PE"/>
        </w:rPr>
      </w:pPr>
    </w:p>
    <w:p w14:paraId="6B41F8FC" w14:textId="0A72F07B" w:rsidR="00B20ABF" w:rsidRPr="00B62EA2" w:rsidRDefault="00B20ABF" w:rsidP="00B20ABF">
      <w:pPr>
        <w:pStyle w:val="Ttuloapartados"/>
        <w:jc w:val="right"/>
        <w:rPr>
          <w:lang w:val="es-PE"/>
        </w:rPr>
      </w:pPr>
    </w:p>
    <w:p w14:paraId="785C0753" w14:textId="100D8CCB" w:rsidR="00B20ABF" w:rsidRPr="00B62EA2" w:rsidRDefault="00B20ABF" w:rsidP="00B20ABF">
      <w:pPr>
        <w:pStyle w:val="Ttuloapartados"/>
        <w:jc w:val="right"/>
        <w:rPr>
          <w:lang w:val="es-PE"/>
        </w:rPr>
      </w:pPr>
    </w:p>
    <w:p w14:paraId="1F3826D6" w14:textId="5CF9DB39" w:rsidR="00C22A10" w:rsidRPr="00B62EA2" w:rsidRDefault="00C24FC4" w:rsidP="00B20ABF">
      <w:pPr>
        <w:pStyle w:val="Ttuloapartados"/>
        <w:jc w:val="right"/>
        <w:rPr>
          <w:lang w:val="es-PE"/>
        </w:rPr>
      </w:pPr>
      <w:r w:rsidRPr="00B62EA2">
        <w:rPr>
          <w:lang w:val="es-PE"/>
        </w:rPr>
        <w:t>Agradecimientos</w:t>
      </w:r>
    </w:p>
    <w:p w14:paraId="7A3447CE" w14:textId="77777777" w:rsidR="00C24FC4" w:rsidRPr="00B62EA2" w:rsidRDefault="00C24FC4" w:rsidP="00B20ABF">
      <w:pPr>
        <w:pStyle w:val="NormalSangrado"/>
        <w:jc w:val="right"/>
        <w:rPr>
          <w:szCs w:val="24"/>
          <w:lang w:val="es-PE"/>
        </w:rPr>
      </w:pPr>
      <w:r w:rsidRPr="00B62EA2">
        <w:rPr>
          <w:szCs w:val="24"/>
          <w:lang w:val="es-PE"/>
        </w:rPr>
        <w:t>Lorem ipsum dolor sit amet, consectetuer adipiscing elit. Maecenas porttitor congue massa. Fusce posuere, magna sed pulvinar ultricies, purus lectus malesuada libero, sit amet commodo magna eros quis urna.</w:t>
      </w:r>
    </w:p>
    <w:p w14:paraId="1BD3E9A4" w14:textId="77777777" w:rsidR="00C24FC4" w:rsidRPr="00B62EA2" w:rsidRDefault="00C24FC4" w:rsidP="00B20ABF">
      <w:pPr>
        <w:pStyle w:val="NormalSangrado"/>
        <w:jc w:val="right"/>
        <w:rPr>
          <w:szCs w:val="24"/>
          <w:lang w:val="es-PE"/>
        </w:rPr>
      </w:pPr>
      <w:r w:rsidRPr="00B62EA2">
        <w:rPr>
          <w:szCs w:val="24"/>
          <w:lang w:val="es-PE"/>
        </w:rPr>
        <w:t>Nunc viverra imperdiet enim. Fusce est. Vivamus a tellus.</w:t>
      </w:r>
    </w:p>
    <w:p w14:paraId="257E43EA" w14:textId="77777777" w:rsidR="00C24FC4" w:rsidRPr="00B62EA2" w:rsidRDefault="00C24FC4" w:rsidP="00B20ABF">
      <w:pPr>
        <w:pStyle w:val="NormalSangrado"/>
        <w:jc w:val="right"/>
        <w:rPr>
          <w:szCs w:val="24"/>
          <w:lang w:val="es-PE"/>
        </w:rPr>
      </w:pPr>
      <w:r w:rsidRPr="00B62EA2">
        <w:rPr>
          <w:szCs w:val="24"/>
          <w:lang w:val="es-PE"/>
        </w:rPr>
        <w:t>Pellentesque habitant morbi tristique senectus et netus et malesuada fames ac turpis egestas. Proin pharetra nonummy pede. Mauris et orci.</w:t>
      </w:r>
    </w:p>
    <w:p w14:paraId="1BC30A97" w14:textId="363625DD" w:rsidR="00C24FC4" w:rsidRPr="00B62EA2" w:rsidRDefault="00C24FC4" w:rsidP="00B20ABF">
      <w:pPr>
        <w:pStyle w:val="NormalSangrado"/>
        <w:jc w:val="right"/>
        <w:rPr>
          <w:szCs w:val="24"/>
          <w:lang w:val="es-PE"/>
        </w:rPr>
      </w:pPr>
      <w:r w:rsidRPr="00B62EA2">
        <w:rPr>
          <w:szCs w:val="24"/>
          <w:lang w:val="es-PE"/>
        </w:rPr>
        <w:t>Aenean nec lorem. In porttitor. Donec laoreet nonummy augue.</w:t>
      </w:r>
    </w:p>
    <w:p w14:paraId="143FC141" w14:textId="0C8A964A" w:rsidR="00394DC1" w:rsidRPr="00B62EA2" w:rsidRDefault="00394DC1" w:rsidP="00394DC1">
      <w:pPr>
        <w:pStyle w:val="NormalSangrado"/>
        <w:rPr>
          <w:szCs w:val="24"/>
          <w:lang w:val="es-PE"/>
        </w:rPr>
      </w:pPr>
    </w:p>
    <w:p w14:paraId="069FE428" w14:textId="4A7A1B6B" w:rsidR="000443F8" w:rsidRPr="00B62EA2" w:rsidRDefault="000443F8" w:rsidP="00C24FC4">
      <w:pPr>
        <w:pStyle w:val="NormalSangrado"/>
        <w:rPr>
          <w:b/>
          <w:lang w:val="es-PE"/>
        </w:rPr>
      </w:pPr>
    </w:p>
    <w:p w14:paraId="0FB4E856" w14:textId="1C7C59DA" w:rsidR="00C24FC4" w:rsidRPr="00B62EA2" w:rsidRDefault="00C24FC4" w:rsidP="00C24FC4">
      <w:pPr>
        <w:pStyle w:val="NormalSangrado"/>
        <w:rPr>
          <w:b/>
          <w:lang w:val="es-PE"/>
        </w:rPr>
      </w:pPr>
    </w:p>
    <w:p w14:paraId="1F36CCA1" w14:textId="77777777" w:rsidR="000443F8" w:rsidRPr="00B62EA2" w:rsidRDefault="000443F8" w:rsidP="000443F8"/>
    <w:p w14:paraId="1D499D15" w14:textId="1689A3FE" w:rsidR="000443F8" w:rsidRPr="00B62EA2" w:rsidRDefault="000443F8" w:rsidP="000443F8">
      <w:pPr>
        <w:rPr>
          <w:b/>
          <w:sz w:val="24"/>
        </w:rPr>
      </w:pPr>
    </w:p>
    <w:p w14:paraId="7604FA9A" w14:textId="77777777" w:rsidR="00935F0B" w:rsidRPr="00B62EA2" w:rsidRDefault="00935F0B" w:rsidP="000443F8">
      <w:pPr>
        <w:rPr>
          <w:b/>
          <w:sz w:val="24"/>
        </w:rPr>
      </w:pPr>
    </w:p>
    <w:p w14:paraId="03655CB1" w14:textId="77777777" w:rsidR="00935F0B" w:rsidRPr="00B62EA2" w:rsidRDefault="00935F0B" w:rsidP="000443F8">
      <w:pPr>
        <w:rPr>
          <w:b/>
          <w:sz w:val="24"/>
        </w:rPr>
      </w:pPr>
    </w:p>
    <w:p w14:paraId="1EEB0E55" w14:textId="4808AA69" w:rsidR="000443F8" w:rsidRPr="00B62EA2" w:rsidRDefault="000443F8" w:rsidP="000443F8">
      <w:pPr>
        <w:tabs>
          <w:tab w:val="left" w:pos="2085"/>
        </w:tabs>
        <w:rPr>
          <w:b/>
          <w:sz w:val="24"/>
        </w:rPr>
      </w:pPr>
      <w:r w:rsidRPr="00B62EA2">
        <w:rPr>
          <w:b/>
          <w:sz w:val="24"/>
        </w:rPr>
        <w:tab/>
      </w:r>
    </w:p>
    <w:p w14:paraId="5721A137" w14:textId="2B2064F2" w:rsidR="000443F8" w:rsidRPr="00B62EA2" w:rsidRDefault="000443F8" w:rsidP="000443F8">
      <w:pPr>
        <w:tabs>
          <w:tab w:val="left" w:pos="2085"/>
        </w:tabs>
        <w:sectPr w:rsidR="000443F8" w:rsidRPr="00B62EA2" w:rsidSect="00BD0504">
          <w:headerReference w:type="even" r:id="rId24"/>
          <w:headerReference w:type="default" r:id="rId25"/>
          <w:footerReference w:type="default" r:id="rId26"/>
          <w:headerReference w:type="first" r:id="rId27"/>
          <w:footerReference w:type="first" r:id="rId28"/>
          <w:pgSz w:w="11906" w:h="16838" w:code="9"/>
          <w:pgMar w:top="1418" w:right="1418" w:bottom="1418" w:left="1418" w:header="720" w:footer="720" w:gutter="0"/>
          <w:cols w:space="720"/>
          <w:titlePg/>
          <w:docGrid w:linePitch="360"/>
        </w:sectPr>
      </w:pPr>
      <w:r w:rsidRPr="00B62EA2">
        <w:tab/>
      </w:r>
    </w:p>
    <w:p w14:paraId="092BAC65" w14:textId="74F7603C" w:rsidR="007627D0" w:rsidRPr="00B62EA2" w:rsidRDefault="00CD6A13" w:rsidP="00175F2D">
      <w:pPr>
        <w:jc w:val="center"/>
        <w:rPr>
          <w:rFonts w:eastAsia="Times New Roman" w:cstheme="minorHAnsi"/>
          <w:sz w:val="24"/>
          <w:szCs w:val="24"/>
        </w:rPr>
      </w:pPr>
      <w:r w:rsidRPr="00B62EA2">
        <w:rPr>
          <w:rFonts w:eastAsia="Times New Roman" w:cstheme="minorHAnsi"/>
          <w:b/>
          <w:bCs/>
          <w:sz w:val="24"/>
          <w:szCs w:val="24"/>
        </w:rPr>
        <w:lastRenderedPageBreak/>
        <w:t>Resumen</w:t>
      </w:r>
    </w:p>
    <w:p w14:paraId="0F62949E" w14:textId="60EC1612" w:rsidR="00D76F49" w:rsidRPr="00B62EA2" w:rsidRDefault="00D76F49" w:rsidP="00D76F49">
      <w:pPr>
        <w:pStyle w:val="Normalsinsangrado"/>
        <w:rPr>
          <w:szCs w:val="24"/>
        </w:rPr>
      </w:pPr>
      <w:r w:rsidRPr="00B62EA2">
        <w:rPr>
          <w:szCs w:val="24"/>
        </w:rPr>
        <w:t>Lorem ipsum dolor sit amet, consectetuer adipiscing elit. Maecenas porttitor congue massa. Fusce posuere, magna sed pulvinar ultricies, purus lectus malesuada libero, sit amet commodo magna eros quis urna.</w:t>
      </w:r>
    </w:p>
    <w:p w14:paraId="665E5466" w14:textId="7F67FD39" w:rsidR="00D76F49" w:rsidRPr="00B62EA2" w:rsidRDefault="00D76F49" w:rsidP="00D76F49">
      <w:pPr>
        <w:pStyle w:val="Normalsinsangrado"/>
      </w:pPr>
      <w:r w:rsidRPr="00B62EA2">
        <w:t>Nunc viverra imperdiet enim. Fusce est. Vivamus a tellus.</w:t>
      </w:r>
    </w:p>
    <w:p w14:paraId="2BA60A8E" w14:textId="780A77EA" w:rsidR="00D76F49" w:rsidRPr="00B62EA2" w:rsidRDefault="00D76F49" w:rsidP="00D76F49">
      <w:pPr>
        <w:pStyle w:val="Normalsinsangrado"/>
      </w:pPr>
      <w:r w:rsidRPr="00B62EA2">
        <w:t>Pellentesque habitant morbi tristique senectus et netus et malesuada fames ac turpis egestas. Proin pharetra nonummy pede. Mauris et orci.</w:t>
      </w:r>
    </w:p>
    <w:p w14:paraId="2AE5C26D" w14:textId="21161A8E" w:rsidR="00D76F49" w:rsidRPr="00B62EA2" w:rsidRDefault="00D76F49" w:rsidP="00D76F49">
      <w:pPr>
        <w:pStyle w:val="Normalsinsangrado"/>
      </w:pPr>
      <w:r w:rsidRPr="00B62EA2">
        <w:t>Aenean nec lorem. In porttitor. Donec laoreet nonummy augue.</w:t>
      </w:r>
    </w:p>
    <w:p w14:paraId="0263C77E" w14:textId="2ED5B33A" w:rsidR="00D76F49" w:rsidRPr="00B62EA2" w:rsidRDefault="00D76F49" w:rsidP="00D76F49">
      <w:pPr>
        <w:pStyle w:val="Normalsinsangrado"/>
      </w:pPr>
      <w:r w:rsidRPr="00B62EA2">
        <w:t>Suspendisse dui purus, scelerisque at, vulputate vitae, pretium mattis, nunc. Mauris eget neque at sem venenatis eleifend. Ut nonummy.</w:t>
      </w:r>
    </w:p>
    <w:p w14:paraId="76DD12B7" w14:textId="3AA687AF" w:rsidR="00D76F49" w:rsidRPr="00B62EA2" w:rsidRDefault="00D76F49" w:rsidP="00D76F49">
      <w:pPr>
        <w:pStyle w:val="Normalsinsangrado"/>
      </w:pPr>
      <w:r w:rsidRPr="00B62EA2">
        <w:t>Lorem ipsum dolor sit amet, consectetuer adipiscing elit. Maecenas porttitor congue massa. Fusce posuere, magna sed pulvinar ultricies, purus lectus malesuada libero, sit amet commodo magna eros quis urna.</w:t>
      </w:r>
    </w:p>
    <w:p w14:paraId="0B5B4A61" w14:textId="3FF1E501" w:rsidR="00D76F49" w:rsidRPr="00B62EA2" w:rsidRDefault="00D76F49" w:rsidP="00D76F49">
      <w:pPr>
        <w:pStyle w:val="Normalsinsangrado"/>
      </w:pPr>
      <w:r w:rsidRPr="00B62EA2">
        <w:t>Nunc viverra imperdiet enim. Fusce est. Vivamus a tellus.</w:t>
      </w:r>
    </w:p>
    <w:p w14:paraId="56E5DAE8" w14:textId="607EE52D" w:rsidR="00D76F49" w:rsidRPr="00B62EA2" w:rsidRDefault="00D76F49" w:rsidP="00D76F49">
      <w:pPr>
        <w:pStyle w:val="Normalsinsangrado"/>
      </w:pPr>
      <w:r w:rsidRPr="00B62EA2">
        <w:t>Pellentesque habitant morbi tristique senectus et netus et malesuada fames ac turpis egestas. Proin pharetra nonummy pede. Mauris et orci.</w:t>
      </w:r>
    </w:p>
    <w:p w14:paraId="7CE90369" w14:textId="4A119505" w:rsidR="00D76F49" w:rsidRPr="00B62EA2" w:rsidRDefault="00D76F49" w:rsidP="00D76F49">
      <w:pPr>
        <w:pStyle w:val="Normalsinsangrado"/>
      </w:pPr>
      <w:r w:rsidRPr="00B62EA2">
        <w:t>Aenean nec lorem. In porttitor. Donec laoreet nonummy augue.</w:t>
      </w:r>
    </w:p>
    <w:p w14:paraId="397523AB" w14:textId="4C934CB7" w:rsidR="00D76F49" w:rsidRPr="00B62EA2" w:rsidRDefault="00D76F49" w:rsidP="00D76F49">
      <w:pPr>
        <w:pStyle w:val="Normalsinsangrado"/>
      </w:pPr>
      <w:r w:rsidRPr="00B62EA2">
        <w:t>Suspendisse dui purus, scelerisque at, vulputate vitae, pretium mattis, nunc. Mauris eget neque at sem venenatis eleifend. Ut nonummy.</w:t>
      </w:r>
    </w:p>
    <w:p w14:paraId="111ADBF2" w14:textId="156C9C1C" w:rsidR="00D76F49" w:rsidRPr="00B62EA2" w:rsidRDefault="00D76F49" w:rsidP="00D76F49">
      <w:pPr>
        <w:pStyle w:val="NormalSangrado"/>
        <w:ind w:firstLine="0"/>
        <w:rPr>
          <w:lang w:val="es-PE"/>
        </w:rPr>
      </w:pPr>
    </w:p>
    <w:p w14:paraId="2FB49E06" w14:textId="3148867A" w:rsidR="00D76F49" w:rsidRPr="00B62EA2" w:rsidRDefault="00D76F49" w:rsidP="00CD6A13">
      <w:pPr>
        <w:spacing w:after="0"/>
        <w:rPr>
          <w:rFonts w:eastAsiaTheme="majorEastAsia" w:cstheme="minorHAnsi"/>
          <w:kern w:val="28"/>
        </w:rPr>
      </w:pPr>
    </w:p>
    <w:p w14:paraId="0C5A2157" w14:textId="7DCE875F" w:rsidR="00C22A10" w:rsidRPr="00B62EA2" w:rsidRDefault="00C22A10" w:rsidP="00C22A10">
      <w:pPr>
        <w:spacing w:line="259" w:lineRule="auto"/>
        <w:jc w:val="left"/>
        <w:rPr>
          <w:rFonts w:eastAsia="Times New Roman" w:cs="Times New Roman"/>
          <w:b/>
          <w:bCs/>
          <w:szCs w:val="24"/>
        </w:rPr>
      </w:pPr>
    </w:p>
    <w:p w14:paraId="20A1546D" w14:textId="77777777" w:rsidR="00E43200" w:rsidRPr="00B62EA2" w:rsidRDefault="00E43200" w:rsidP="00E43200">
      <w:pPr>
        <w:rPr>
          <w:rFonts w:eastAsia="Times New Roman" w:cs="Times New Roman"/>
          <w:szCs w:val="24"/>
        </w:rPr>
      </w:pPr>
    </w:p>
    <w:p w14:paraId="2AEE5493" w14:textId="77777777" w:rsidR="00E43200" w:rsidRPr="00B62EA2" w:rsidRDefault="00E43200" w:rsidP="00E43200">
      <w:pPr>
        <w:rPr>
          <w:rFonts w:eastAsia="Times New Roman" w:cs="Times New Roman"/>
          <w:szCs w:val="24"/>
        </w:rPr>
      </w:pPr>
    </w:p>
    <w:p w14:paraId="76942C7D" w14:textId="77777777" w:rsidR="00E43200" w:rsidRPr="00B62EA2" w:rsidRDefault="00E43200" w:rsidP="00E43200">
      <w:pPr>
        <w:rPr>
          <w:rFonts w:eastAsia="Times New Roman" w:cs="Times New Roman"/>
          <w:szCs w:val="24"/>
        </w:rPr>
      </w:pPr>
    </w:p>
    <w:p w14:paraId="7E28D4D0" w14:textId="76E57F90" w:rsidR="00E43200" w:rsidRPr="00B62EA2" w:rsidRDefault="00E43200" w:rsidP="00E43200">
      <w:pPr>
        <w:rPr>
          <w:rFonts w:eastAsia="Times New Roman" w:cs="Times New Roman"/>
          <w:b/>
          <w:bCs/>
          <w:szCs w:val="24"/>
        </w:rPr>
      </w:pPr>
    </w:p>
    <w:p w14:paraId="1D70B120" w14:textId="77777777" w:rsidR="00E43200" w:rsidRPr="00B62EA2" w:rsidRDefault="00E43200" w:rsidP="00E43200">
      <w:pPr>
        <w:rPr>
          <w:rFonts w:eastAsia="Times New Roman" w:cs="Times New Roman"/>
          <w:b/>
          <w:bCs/>
          <w:szCs w:val="24"/>
        </w:rPr>
      </w:pPr>
    </w:p>
    <w:p w14:paraId="559C65C7" w14:textId="147621B8" w:rsidR="00E43200" w:rsidRPr="00B62EA2" w:rsidRDefault="00E43200" w:rsidP="00E43200">
      <w:pPr>
        <w:rPr>
          <w:rFonts w:eastAsia="Times New Roman" w:cs="Times New Roman"/>
          <w:szCs w:val="24"/>
        </w:rPr>
        <w:sectPr w:rsidR="00E43200" w:rsidRPr="00B62EA2" w:rsidSect="009A5A5D">
          <w:headerReference w:type="even" r:id="rId29"/>
          <w:headerReference w:type="default" r:id="rId30"/>
          <w:footerReference w:type="default" r:id="rId31"/>
          <w:headerReference w:type="first" r:id="rId32"/>
          <w:footerReference w:type="first" r:id="rId33"/>
          <w:pgSz w:w="11906" w:h="16838" w:code="9"/>
          <w:pgMar w:top="1418" w:right="1418" w:bottom="1418" w:left="1418" w:header="720" w:footer="720" w:gutter="0"/>
          <w:cols w:space="720"/>
          <w:titlePg/>
          <w:docGrid w:linePitch="360"/>
        </w:sectPr>
      </w:pPr>
    </w:p>
    <w:p w14:paraId="6A984C63" w14:textId="6BCD00E2" w:rsidR="00653E04" w:rsidRPr="00B62EA2" w:rsidRDefault="40E11469" w:rsidP="001F56F1">
      <w:pPr>
        <w:pStyle w:val="Ttuloapartados"/>
        <w:rPr>
          <w:lang w:val="es-PE"/>
        </w:rPr>
      </w:pPr>
      <w:r w:rsidRPr="00B62EA2">
        <w:rPr>
          <w:lang w:val="es-PE"/>
        </w:rPr>
        <w:lastRenderedPageBreak/>
        <w:t>Tabla de c</w:t>
      </w:r>
      <w:r w:rsidR="0DF6F084" w:rsidRPr="00B62EA2">
        <w:rPr>
          <w:lang w:val="es-PE"/>
        </w:rPr>
        <w:t>ontenido</w:t>
      </w:r>
    </w:p>
    <w:p w14:paraId="6853AB28" w14:textId="5DB877E9" w:rsidR="00820918" w:rsidRPr="00B62EA2" w:rsidRDefault="00653E04" w:rsidP="008F02DE">
      <w:pPr>
        <w:pStyle w:val="TDC1"/>
        <w:tabs>
          <w:tab w:val="right" w:leader="dot" w:pos="9060"/>
        </w:tabs>
        <w:spacing w:before="0" w:after="0" w:line="240" w:lineRule="auto"/>
        <w:rPr>
          <w:rFonts w:eastAsiaTheme="minorEastAsia"/>
          <w:kern w:val="2"/>
          <w:sz w:val="24"/>
          <w:szCs w:val="24"/>
          <w:lang w:eastAsia="es-PE"/>
          <w14:ligatures w14:val="standardContextual"/>
        </w:rPr>
      </w:pPr>
      <w:r w:rsidRPr="00B62EA2">
        <w:rPr>
          <w:rFonts w:cstheme="minorHAnsi"/>
          <w:sz w:val="24"/>
          <w:szCs w:val="24"/>
        </w:rPr>
        <w:fldChar w:fldCharType="begin"/>
      </w:r>
      <w:r w:rsidRPr="00B62EA2">
        <w:rPr>
          <w:rFonts w:cstheme="minorHAnsi"/>
          <w:sz w:val="24"/>
          <w:szCs w:val="24"/>
        </w:rPr>
        <w:instrText xml:space="preserve"> TOC \o "1-3" \h \z \u </w:instrText>
      </w:r>
      <w:r w:rsidRPr="00B62EA2">
        <w:rPr>
          <w:rFonts w:cstheme="minorHAnsi"/>
          <w:sz w:val="24"/>
          <w:szCs w:val="24"/>
        </w:rPr>
        <w:fldChar w:fldCharType="separate"/>
      </w:r>
      <w:hyperlink w:anchor="_Toc165133656" w:history="1">
        <w:r w:rsidR="00820918" w:rsidRPr="00B62EA2">
          <w:rPr>
            <w:rStyle w:val="Hipervnculo"/>
            <w:sz w:val="24"/>
            <w:szCs w:val="24"/>
          </w:rPr>
          <w:t>Introducción</w:t>
        </w:r>
        <w:r w:rsidR="00820918" w:rsidRPr="00B62EA2">
          <w:rPr>
            <w:webHidden/>
            <w:sz w:val="24"/>
            <w:szCs w:val="24"/>
          </w:rPr>
          <w:tab/>
        </w:r>
        <w:r w:rsidR="00820918" w:rsidRPr="00B62EA2">
          <w:rPr>
            <w:webHidden/>
            <w:sz w:val="24"/>
            <w:szCs w:val="24"/>
          </w:rPr>
          <w:fldChar w:fldCharType="begin"/>
        </w:r>
        <w:r w:rsidR="00820918" w:rsidRPr="00B62EA2">
          <w:rPr>
            <w:webHidden/>
            <w:sz w:val="24"/>
            <w:szCs w:val="24"/>
          </w:rPr>
          <w:instrText xml:space="preserve"> PAGEREF _Toc165133656 \h </w:instrText>
        </w:r>
        <w:r w:rsidR="00820918" w:rsidRPr="00B62EA2">
          <w:rPr>
            <w:webHidden/>
            <w:sz w:val="24"/>
            <w:szCs w:val="24"/>
          </w:rPr>
        </w:r>
        <w:r w:rsidR="00820918" w:rsidRPr="00B62EA2">
          <w:rPr>
            <w:webHidden/>
            <w:sz w:val="24"/>
            <w:szCs w:val="24"/>
          </w:rPr>
          <w:fldChar w:fldCharType="separate"/>
        </w:r>
        <w:r w:rsidR="00715283" w:rsidRPr="00B62EA2">
          <w:rPr>
            <w:webHidden/>
            <w:sz w:val="24"/>
            <w:szCs w:val="24"/>
          </w:rPr>
          <w:t>9</w:t>
        </w:r>
        <w:r w:rsidR="00820918" w:rsidRPr="00B62EA2">
          <w:rPr>
            <w:webHidden/>
            <w:sz w:val="24"/>
            <w:szCs w:val="24"/>
          </w:rPr>
          <w:fldChar w:fldCharType="end"/>
        </w:r>
      </w:hyperlink>
    </w:p>
    <w:p w14:paraId="6CDA0647" w14:textId="32A7C4AE" w:rsidR="00820918" w:rsidRPr="00B62EA2" w:rsidRDefault="001378C3" w:rsidP="008F02DE">
      <w:pPr>
        <w:pStyle w:val="TDC1"/>
        <w:tabs>
          <w:tab w:val="right" w:leader="dot" w:pos="9060"/>
        </w:tabs>
        <w:spacing w:before="0" w:after="0" w:line="240" w:lineRule="auto"/>
        <w:rPr>
          <w:rFonts w:eastAsiaTheme="minorEastAsia"/>
          <w:kern w:val="2"/>
          <w:sz w:val="24"/>
          <w:szCs w:val="24"/>
          <w:lang w:eastAsia="es-PE"/>
          <w14:ligatures w14:val="standardContextual"/>
        </w:rPr>
      </w:pPr>
      <w:hyperlink w:anchor="_Toc165133657" w:history="1">
        <w:r w:rsidR="00820918" w:rsidRPr="00B62EA2">
          <w:rPr>
            <w:rStyle w:val="Hipervnculo"/>
            <w:sz w:val="24"/>
            <w:szCs w:val="24"/>
          </w:rPr>
          <w:t>Capítulo 1 Información general</w:t>
        </w:r>
        <w:r w:rsidR="00820918" w:rsidRPr="00B62EA2">
          <w:rPr>
            <w:webHidden/>
            <w:sz w:val="24"/>
            <w:szCs w:val="24"/>
          </w:rPr>
          <w:tab/>
        </w:r>
        <w:r w:rsidR="00820918" w:rsidRPr="00B62EA2">
          <w:rPr>
            <w:webHidden/>
            <w:sz w:val="24"/>
            <w:szCs w:val="24"/>
          </w:rPr>
          <w:fldChar w:fldCharType="begin"/>
        </w:r>
        <w:r w:rsidR="00820918" w:rsidRPr="00B62EA2">
          <w:rPr>
            <w:webHidden/>
            <w:sz w:val="24"/>
            <w:szCs w:val="24"/>
          </w:rPr>
          <w:instrText xml:space="preserve"> PAGEREF _Toc165133657 \h </w:instrText>
        </w:r>
        <w:r w:rsidR="00820918" w:rsidRPr="00B62EA2">
          <w:rPr>
            <w:webHidden/>
            <w:sz w:val="24"/>
            <w:szCs w:val="24"/>
          </w:rPr>
        </w:r>
        <w:r w:rsidR="00820918" w:rsidRPr="00B62EA2">
          <w:rPr>
            <w:webHidden/>
            <w:sz w:val="24"/>
            <w:szCs w:val="24"/>
          </w:rPr>
          <w:fldChar w:fldCharType="separate"/>
        </w:r>
        <w:r w:rsidR="00715283" w:rsidRPr="00B62EA2">
          <w:rPr>
            <w:webHidden/>
            <w:sz w:val="24"/>
            <w:szCs w:val="24"/>
          </w:rPr>
          <w:t>10</w:t>
        </w:r>
        <w:r w:rsidR="00820918" w:rsidRPr="00B62EA2">
          <w:rPr>
            <w:webHidden/>
            <w:sz w:val="24"/>
            <w:szCs w:val="24"/>
          </w:rPr>
          <w:fldChar w:fldCharType="end"/>
        </w:r>
      </w:hyperlink>
    </w:p>
    <w:p w14:paraId="032FCF74" w14:textId="61BEC7AB" w:rsidR="00820918" w:rsidRPr="00B62EA2" w:rsidRDefault="001378C3" w:rsidP="008A6A9C">
      <w:pPr>
        <w:pStyle w:val="TDC2"/>
        <w:rPr>
          <w:rFonts w:eastAsiaTheme="minorEastAsia"/>
          <w:noProof w:val="0"/>
          <w:kern w:val="2"/>
          <w:lang w:eastAsia="es-PE"/>
          <w14:ligatures w14:val="standardContextual"/>
        </w:rPr>
      </w:pPr>
      <w:hyperlink w:anchor="_Toc165133658" w:history="1">
        <w:r w:rsidR="00820918" w:rsidRPr="00B62EA2">
          <w:rPr>
            <w:rStyle w:val="Hipervnculo"/>
            <w:rFonts w:asciiTheme="minorHAnsi" w:hAnsiTheme="minorHAnsi" w:cstheme="minorHAnsi"/>
            <w:noProof w:val="0"/>
          </w:rPr>
          <w:t>1.1 Ejemplo de título nivel dos</w:t>
        </w:r>
        <w:r w:rsidR="00820918" w:rsidRPr="00B62EA2">
          <w:rPr>
            <w:noProof w:val="0"/>
            <w:webHidden/>
          </w:rPr>
          <w:tab/>
        </w:r>
        <w:r w:rsidR="00820918" w:rsidRPr="00B62EA2">
          <w:rPr>
            <w:noProof w:val="0"/>
            <w:webHidden/>
          </w:rPr>
          <w:fldChar w:fldCharType="begin"/>
        </w:r>
        <w:r w:rsidR="00820918" w:rsidRPr="00B62EA2">
          <w:rPr>
            <w:noProof w:val="0"/>
            <w:webHidden/>
          </w:rPr>
          <w:instrText xml:space="preserve"> PAGEREF _Toc165133658 \h </w:instrText>
        </w:r>
        <w:r w:rsidR="00820918" w:rsidRPr="00B62EA2">
          <w:rPr>
            <w:noProof w:val="0"/>
            <w:webHidden/>
          </w:rPr>
        </w:r>
        <w:r w:rsidR="00820918" w:rsidRPr="00B62EA2">
          <w:rPr>
            <w:noProof w:val="0"/>
            <w:webHidden/>
          </w:rPr>
          <w:fldChar w:fldCharType="separate"/>
        </w:r>
        <w:r w:rsidR="00715283" w:rsidRPr="00B62EA2">
          <w:rPr>
            <w:noProof w:val="0"/>
            <w:webHidden/>
          </w:rPr>
          <w:t>10</w:t>
        </w:r>
        <w:r w:rsidR="00820918" w:rsidRPr="00B62EA2">
          <w:rPr>
            <w:noProof w:val="0"/>
            <w:webHidden/>
          </w:rPr>
          <w:fldChar w:fldCharType="end"/>
        </w:r>
      </w:hyperlink>
    </w:p>
    <w:p w14:paraId="5C3639C7" w14:textId="7318623D" w:rsidR="00820918" w:rsidRPr="00B62EA2" w:rsidRDefault="001378C3" w:rsidP="008A6A9C">
      <w:pPr>
        <w:pStyle w:val="TDC3"/>
        <w:rPr>
          <w:rFonts w:eastAsiaTheme="minorEastAsia"/>
          <w:kern w:val="2"/>
          <w:sz w:val="24"/>
          <w:szCs w:val="24"/>
          <w:lang w:eastAsia="es-PE"/>
          <w14:ligatures w14:val="standardContextual"/>
        </w:rPr>
      </w:pPr>
      <w:hyperlink w:anchor="_Toc165133659" w:history="1">
        <w:r w:rsidR="00820918" w:rsidRPr="00B62EA2">
          <w:rPr>
            <w:rStyle w:val="Hipervnculo"/>
            <w:rFonts w:cstheme="minorHAnsi"/>
            <w:sz w:val="24"/>
            <w:szCs w:val="24"/>
          </w:rPr>
          <w:t xml:space="preserve">1.1.1 </w:t>
        </w:r>
        <w:r w:rsidR="00820918" w:rsidRPr="00B62EA2">
          <w:rPr>
            <w:rStyle w:val="Hipervnculo"/>
            <w:rFonts w:cstheme="minorHAnsi"/>
            <w:i/>
            <w:iCs/>
            <w:sz w:val="24"/>
            <w:szCs w:val="24"/>
          </w:rPr>
          <w:t>Ejemplo de título nivel tres</w:t>
        </w:r>
        <w:r w:rsidR="00820918" w:rsidRPr="00B62EA2">
          <w:rPr>
            <w:webHidden/>
            <w:sz w:val="24"/>
            <w:szCs w:val="24"/>
          </w:rPr>
          <w:tab/>
        </w:r>
        <w:r w:rsidR="00820918" w:rsidRPr="00B62EA2">
          <w:rPr>
            <w:webHidden/>
            <w:sz w:val="24"/>
            <w:szCs w:val="24"/>
          </w:rPr>
          <w:fldChar w:fldCharType="begin"/>
        </w:r>
        <w:r w:rsidR="00820918" w:rsidRPr="00B62EA2">
          <w:rPr>
            <w:webHidden/>
            <w:sz w:val="24"/>
            <w:szCs w:val="24"/>
          </w:rPr>
          <w:instrText xml:space="preserve"> PAGEREF _Toc165133659 \h </w:instrText>
        </w:r>
        <w:r w:rsidR="00820918" w:rsidRPr="00B62EA2">
          <w:rPr>
            <w:webHidden/>
            <w:sz w:val="24"/>
            <w:szCs w:val="24"/>
          </w:rPr>
        </w:r>
        <w:r w:rsidR="00820918" w:rsidRPr="00B62EA2">
          <w:rPr>
            <w:webHidden/>
            <w:sz w:val="24"/>
            <w:szCs w:val="24"/>
          </w:rPr>
          <w:fldChar w:fldCharType="separate"/>
        </w:r>
        <w:r w:rsidR="00715283" w:rsidRPr="00B62EA2">
          <w:rPr>
            <w:webHidden/>
            <w:sz w:val="24"/>
            <w:szCs w:val="24"/>
          </w:rPr>
          <w:t>10</w:t>
        </w:r>
        <w:r w:rsidR="00820918" w:rsidRPr="00B62EA2">
          <w:rPr>
            <w:webHidden/>
            <w:sz w:val="24"/>
            <w:szCs w:val="24"/>
          </w:rPr>
          <w:fldChar w:fldCharType="end"/>
        </w:r>
      </w:hyperlink>
    </w:p>
    <w:p w14:paraId="275380AE" w14:textId="297D1BC1" w:rsidR="00820918" w:rsidRPr="00B62EA2" w:rsidRDefault="001378C3" w:rsidP="008A6A9C">
      <w:pPr>
        <w:pStyle w:val="TDC2"/>
        <w:rPr>
          <w:rFonts w:eastAsiaTheme="minorEastAsia"/>
          <w:noProof w:val="0"/>
          <w:kern w:val="2"/>
          <w:lang w:eastAsia="es-PE"/>
          <w14:ligatures w14:val="standardContextual"/>
        </w:rPr>
      </w:pPr>
      <w:hyperlink w:anchor="_Toc165133660" w:history="1">
        <w:r w:rsidR="00820918" w:rsidRPr="00B62EA2">
          <w:rPr>
            <w:rStyle w:val="Hipervnculo"/>
            <w:rFonts w:asciiTheme="minorHAnsi" w:hAnsiTheme="minorHAnsi" w:cstheme="minorHAnsi"/>
            <w:noProof w:val="0"/>
          </w:rPr>
          <w:t>1.2 Ejemplo de título nivel dos</w:t>
        </w:r>
        <w:r w:rsidR="00820918" w:rsidRPr="00B62EA2">
          <w:rPr>
            <w:noProof w:val="0"/>
            <w:webHidden/>
          </w:rPr>
          <w:tab/>
        </w:r>
        <w:r w:rsidR="00820918" w:rsidRPr="00B62EA2">
          <w:rPr>
            <w:noProof w:val="0"/>
            <w:webHidden/>
          </w:rPr>
          <w:fldChar w:fldCharType="begin"/>
        </w:r>
        <w:r w:rsidR="00820918" w:rsidRPr="00B62EA2">
          <w:rPr>
            <w:noProof w:val="0"/>
            <w:webHidden/>
          </w:rPr>
          <w:instrText xml:space="preserve"> PAGEREF _Toc165133660 \h </w:instrText>
        </w:r>
        <w:r w:rsidR="00820918" w:rsidRPr="00B62EA2">
          <w:rPr>
            <w:noProof w:val="0"/>
            <w:webHidden/>
          </w:rPr>
        </w:r>
        <w:r w:rsidR="00820918" w:rsidRPr="00B62EA2">
          <w:rPr>
            <w:noProof w:val="0"/>
            <w:webHidden/>
          </w:rPr>
          <w:fldChar w:fldCharType="separate"/>
        </w:r>
        <w:r w:rsidR="00715283" w:rsidRPr="00B62EA2">
          <w:rPr>
            <w:noProof w:val="0"/>
            <w:webHidden/>
          </w:rPr>
          <w:t>13</w:t>
        </w:r>
        <w:r w:rsidR="00820918" w:rsidRPr="00B62EA2">
          <w:rPr>
            <w:noProof w:val="0"/>
            <w:webHidden/>
          </w:rPr>
          <w:fldChar w:fldCharType="end"/>
        </w:r>
      </w:hyperlink>
    </w:p>
    <w:p w14:paraId="497C6794" w14:textId="7C9E82A6" w:rsidR="00820918" w:rsidRPr="00B62EA2" w:rsidRDefault="001378C3" w:rsidP="008A6A9C">
      <w:pPr>
        <w:pStyle w:val="TDC3"/>
        <w:rPr>
          <w:rFonts w:eastAsiaTheme="minorEastAsia"/>
          <w:kern w:val="2"/>
          <w:sz w:val="24"/>
          <w:szCs w:val="24"/>
          <w:lang w:eastAsia="es-PE"/>
          <w14:ligatures w14:val="standardContextual"/>
        </w:rPr>
      </w:pPr>
      <w:hyperlink w:anchor="_Toc165133661" w:history="1">
        <w:r w:rsidR="00820918" w:rsidRPr="00B62EA2">
          <w:rPr>
            <w:rStyle w:val="Hipervnculo"/>
            <w:rFonts w:cstheme="minorHAnsi"/>
            <w:sz w:val="24"/>
            <w:szCs w:val="24"/>
          </w:rPr>
          <w:t xml:space="preserve">1.2.1 </w:t>
        </w:r>
        <w:r w:rsidR="00820918" w:rsidRPr="00B62EA2">
          <w:rPr>
            <w:rStyle w:val="Hipervnculo"/>
            <w:rFonts w:cstheme="minorHAnsi"/>
            <w:i/>
            <w:iCs/>
            <w:sz w:val="24"/>
            <w:szCs w:val="24"/>
          </w:rPr>
          <w:t>Ejemplo de título nivel tres</w:t>
        </w:r>
        <w:r w:rsidR="00820918" w:rsidRPr="00B62EA2">
          <w:rPr>
            <w:webHidden/>
            <w:sz w:val="24"/>
            <w:szCs w:val="24"/>
          </w:rPr>
          <w:tab/>
        </w:r>
        <w:r w:rsidR="00820918" w:rsidRPr="00B62EA2">
          <w:rPr>
            <w:webHidden/>
            <w:sz w:val="24"/>
            <w:szCs w:val="24"/>
          </w:rPr>
          <w:fldChar w:fldCharType="begin"/>
        </w:r>
        <w:r w:rsidR="00820918" w:rsidRPr="00B62EA2">
          <w:rPr>
            <w:webHidden/>
            <w:sz w:val="24"/>
            <w:szCs w:val="24"/>
          </w:rPr>
          <w:instrText xml:space="preserve"> PAGEREF _Toc165133661 \h </w:instrText>
        </w:r>
        <w:r w:rsidR="00820918" w:rsidRPr="00B62EA2">
          <w:rPr>
            <w:webHidden/>
            <w:sz w:val="24"/>
            <w:szCs w:val="24"/>
          </w:rPr>
        </w:r>
        <w:r w:rsidR="00820918" w:rsidRPr="00B62EA2">
          <w:rPr>
            <w:webHidden/>
            <w:sz w:val="24"/>
            <w:szCs w:val="24"/>
          </w:rPr>
          <w:fldChar w:fldCharType="separate"/>
        </w:r>
        <w:r w:rsidR="00715283" w:rsidRPr="00B62EA2">
          <w:rPr>
            <w:webHidden/>
            <w:sz w:val="24"/>
            <w:szCs w:val="24"/>
          </w:rPr>
          <w:t>13</w:t>
        </w:r>
        <w:r w:rsidR="00820918" w:rsidRPr="00B62EA2">
          <w:rPr>
            <w:webHidden/>
            <w:sz w:val="24"/>
            <w:szCs w:val="24"/>
          </w:rPr>
          <w:fldChar w:fldCharType="end"/>
        </w:r>
      </w:hyperlink>
    </w:p>
    <w:p w14:paraId="449E86D6" w14:textId="663C798F" w:rsidR="00820918" w:rsidRPr="00B62EA2" w:rsidRDefault="001378C3" w:rsidP="008A6A9C">
      <w:pPr>
        <w:pStyle w:val="TDC2"/>
        <w:rPr>
          <w:rFonts w:eastAsiaTheme="minorEastAsia"/>
          <w:noProof w:val="0"/>
          <w:kern w:val="2"/>
          <w:lang w:eastAsia="es-PE"/>
          <w14:ligatures w14:val="standardContextual"/>
        </w:rPr>
      </w:pPr>
      <w:hyperlink w:anchor="_Toc165133662" w:history="1">
        <w:r w:rsidR="00820918" w:rsidRPr="00B62EA2">
          <w:rPr>
            <w:rStyle w:val="Hipervnculo"/>
            <w:rFonts w:asciiTheme="minorHAnsi" w:hAnsiTheme="minorHAnsi" w:cstheme="minorHAnsi"/>
            <w:noProof w:val="0"/>
          </w:rPr>
          <w:t>1.3 Ejemplo de tablas</w:t>
        </w:r>
        <w:r w:rsidR="00820918" w:rsidRPr="00B62EA2">
          <w:rPr>
            <w:noProof w:val="0"/>
            <w:webHidden/>
          </w:rPr>
          <w:tab/>
        </w:r>
        <w:r w:rsidR="00820918" w:rsidRPr="00B62EA2">
          <w:rPr>
            <w:noProof w:val="0"/>
            <w:webHidden/>
          </w:rPr>
          <w:fldChar w:fldCharType="begin"/>
        </w:r>
        <w:r w:rsidR="00820918" w:rsidRPr="00B62EA2">
          <w:rPr>
            <w:noProof w:val="0"/>
            <w:webHidden/>
          </w:rPr>
          <w:instrText xml:space="preserve"> PAGEREF _Toc165133662 \h </w:instrText>
        </w:r>
        <w:r w:rsidR="00820918" w:rsidRPr="00B62EA2">
          <w:rPr>
            <w:noProof w:val="0"/>
            <w:webHidden/>
          </w:rPr>
        </w:r>
        <w:r w:rsidR="00820918" w:rsidRPr="00B62EA2">
          <w:rPr>
            <w:noProof w:val="0"/>
            <w:webHidden/>
          </w:rPr>
          <w:fldChar w:fldCharType="separate"/>
        </w:r>
        <w:r w:rsidR="00715283" w:rsidRPr="00B62EA2">
          <w:rPr>
            <w:noProof w:val="0"/>
            <w:webHidden/>
          </w:rPr>
          <w:t>14</w:t>
        </w:r>
        <w:r w:rsidR="00820918" w:rsidRPr="00B62EA2">
          <w:rPr>
            <w:noProof w:val="0"/>
            <w:webHidden/>
          </w:rPr>
          <w:fldChar w:fldCharType="end"/>
        </w:r>
      </w:hyperlink>
    </w:p>
    <w:p w14:paraId="10A79311" w14:textId="3343227F" w:rsidR="00820918" w:rsidRPr="00B62EA2" w:rsidRDefault="001378C3" w:rsidP="008F02DE">
      <w:pPr>
        <w:pStyle w:val="TDC1"/>
        <w:tabs>
          <w:tab w:val="right" w:leader="dot" w:pos="9060"/>
        </w:tabs>
        <w:spacing w:before="0" w:after="0" w:line="240" w:lineRule="auto"/>
        <w:rPr>
          <w:rFonts w:eastAsiaTheme="minorEastAsia" w:cstheme="minorHAnsi"/>
          <w:kern w:val="2"/>
          <w:sz w:val="24"/>
          <w:szCs w:val="24"/>
          <w:lang w:eastAsia="es-PE"/>
          <w14:ligatures w14:val="standardContextual"/>
        </w:rPr>
      </w:pPr>
      <w:hyperlink w:anchor="_Toc165133663" w:history="1">
        <w:r w:rsidR="00820918" w:rsidRPr="00B62EA2">
          <w:rPr>
            <w:rStyle w:val="Hipervnculo"/>
            <w:rFonts w:cstheme="minorHAnsi"/>
            <w:sz w:val="24"/>
            <w:szCs w:val="24"/>
          </w:rPr>
          <w:t>Capítulo 2 Desarrollo del trabajo</w:t>
        </w:r>
        <w:r w:rsidR="00820918" w:rsidRPr="00B62EA2">
          <w:rPr>
            <w:rFonts w:cstheme="minorHAnsi"/>
            <w:webHidden/>
            <w:sz w:val="24"/>
            <w:szCs w:val="24"/>
          </w:rPr>
          <w:tab/>
        </w:r>
        <w:r w:rsidR="00820918" w:rsidRPr="00B62EA2">
          <w:rPr>
            <w:rFonts w:cstheme="minorHAnsi"/>
            <w:webHidden/>
            <w:sz w:val="24"/>
            <w:szCs w:val="24"/>
          </w:rPr>
          <w:fldChar w:fldCharType="begin"/>
        </w:r>
        <w:r w:rsidR="00820918" w:rsidRPr="00B62EA2">
          <w:rPr>
            <w:rFonts w:cstheme="minorHAnsi"/>
            <w:webHidden/>
            <w:sz w:val="24"/>
            <w:szCs w:val="24"/>
          </w:rPr>
          <w:instrText xml:space="preserve"> PAGEREF _Toc165133663 \h </w:instrText>
        </w:r>
        <w:r w:rsidR="00820918" w:rsidRPr="00B62EA2">
          <w:rPr>
            <w:rFonts w:cstheme="minorHAnsi"/>
            <w:webHidden/>
            <w:sz w:val="24"/>
            <w:szCs w:val="24"/>
          </w:rPr>
        </w:r>
        <w:r w:rsidR="00820918" w:rsidRPr="00B62EA2">
          <w:rPr>
            <w:rFonts w:cstheme="minorHAnsi"/>
            <w:webHidden/>
            <w:sz w:val="24"/>
            <w:szCs w:val="24"/>
          </w:rPr>
          <w:fldChar w:fldCharType="separate"/>
        </w:r>
        <w:r w:rsidR="00715283" w:rsidRPr="00B62EA2">
          <w:rPr>
            <w:rFonts w:cstheme="minorHAnsi"/>
            <w:webHidden/>
            <w:sz w:val="24"/>
            <w:szCs w:val="24"/>
          </w:rPr>
          <w:t>15</w:t>
        </w:r>
        <w:r w:rsidR="00820918" w:rsidRPr="00B62EA2">
          <w:rPr>
            <w:rFonts w:cstheme="minorHAnsi"/>
            <w:webHidden/>
            <w:sz w:val="24"/>
            <w:szCs w:val="24"/>
          </w:rPr>
          <w:fldChar w:fldCharType="end"/>
        </w:r>
      </w:hyperlink>
    </w:p>
    <w:p w14:paraId="07C1A60E" w14:textId="3F9F8E23" w:rsidR="00820918" w:rsidRPr="00B62EA2" w:rsidRDefault="001378C3" w:rsidP="008A6A9C">
      <w:pPr>
        <w:pStyle w:val="TDC2"/>
        <w:rPr>
          <w:rFonts w:eastAsiaTheme="minorEastAsia"/>
          <w:noProof w:val="0"/>
          <w:kern w:val="2"/>
          <w:lang w:eastAsia="es-PE"/>
          <w14:ligatures w14:val="standardContextual"/>
        </w:rPr>
      </w:pPr>
      <w:hyperlink w:anchor="_Toc165133664" w:history="1">
        <w:r w:rsidR="00820918" w:rsidRPr="00B62EA2">
          <w:rPr>
            <w:rStyle w:val="Hipervnculo"/>
            <w:rFonts w:asciiTheme="minorHAnsi" w:hAnsiTheme="minorHAnsi" w:cstheme="minorHAnsi"/>
            <w:noProof w:val="0"/>
          </w:rPr>
          <w:t>2.1 Ejemplo de título nivel dos</w:t>
        </w:r>
        <w:r w:rsidR="00820918" w:rsidRPr="00B62EA2">
          <w:rPr>
            <w:noProof w:val="0"/>
            <w:webHidden/>
          </w:rPr>
          <w:tab/>
        </w:r>
        <w:r w:rsidR="00820918" w:rsidRPr="00B62EA2">
          <w:rPr>
            <w:noProof w:val="0"/>
            <w:webHidden/>
          </w:rPr>
          <w:fldChar w:fldCharType="begin"/>
        </w:r>
        <w:r w:rsidR="00820918" w:rsidRPr="00B62EA2">
          <w:rPr>
            <w:noProof w:val="0"/>
            <w:webHidden/>
          </w:rPr>
          <w:instrText xml:space="preserve"> PAGEREF _Toc165133664 \h </w:instrText>
        </w:r>
        <w:r w:rsidR="00820918" w:rsidRPr="00B62EA2">
          <w:rPr>
            <w:noProof w:val="0"/>
            <w:webHidden/>
          </w:rPr>
        </w:r>
        <w:r w:rsidR="00820918" w:rsidRPr="00B62EA2">
          <w:rPr>
            <w:noProof w:val="0"/>
            <w:webHidden/>
          </w:rPr>
          <w:fldChar w:fldCharType="separate"/>
        </w:r>
        <w:r w:rsidR="00715283" w:rsidRPr="00B62EA2">
          <w:rPr>
            <w:noProof w:val="0"/>
            <w:webHidden/>
          </w:rPr>
          <w:t>15</w:t>
        </w:r>
        <w:r w:rsidR="00820918" w:rsidRPr="00B62EA2">
          <w:rPr>
            <w:noProof w:val="0"/>
            <w:webHidden/>
          </w:rPr>
          <w:fldChar w:fldCharType="end"/>
        </w:r>
      </w:hyperlink>
    </w:p>
    <w:p w14:paraId="2B0C2760" w14:textId="7E8ACF86" w:rsidR="00820918" w:rsidRPr="00B62EA2" w:rsidRDefault="001378C3" w:rsidP="008A6A9C">
      <w:pPr>
        <w:pStyle w:val="TDC3"/>
        <w:rPr>
          <w:rFonts w:eastAsiaTheme="minorEastAsia"/>
          <w:kern w:val="2"/>
          <w:sz w:val="24"/>
          <w:szCs w:val="24"/>
          <w:lang w:eastAsia="es-PE"/>
          <w14:ligatures w14:val="standardContextual"/>
        </w:rPr>
      </w:pPr>
      <w:hyperlink w:anchor="_Toc165133665" w:history="1">
        <w:r w:rsidR="00820918" w:rsidRPr="00B62EA2">
          <w:rPr>
            <w:rStyle w:val="Hipervnculo"/>
            <w:rFonts w:cstheme="minorHAnsi"/>
            <w:sz w:val="24"/>
            <w:szCs w:val="24"/>
          </w:rPr>
          <w:t xml:space="preserve">2.1.1 </w:t>
        </w:r>
        <w:r w:rsidR="00820918" w:rsidRPr="00B62EA2">
          <w:rPr>
            <w:rStyle w:val="Hipervnculo"/>
            <w:rFonts w:cstheme="minorHAnsi"/>
            <w:i/>
            <w:iCs/>
            <w:sz w:val="24"/>
            <w:szCs w:val="24"/>
          </w:rPr>
          <w:t>Ejemplo de título nivel tres</w:t>
        </w:r>
        <w:r w:rsidR="00820918" w:rsidRPr="00B62EA2">
          <w:rPr>
            <w:webHidden/>
            <w:sz w:val="24"/>
            <w:szCs w:val="24"/>
          </w:rPr>
          <w:tab/>
        </w:r>
        <w:r w:rsidR="00820918" w:rsidRPr="00B62EA2">
          <w:rPr>
            <w:webHidden/>
            <w:sz w:val="24"/>
            <w:szCs w:val="24"/>
          </w:rPr>
          <w:fldChar w:fldCharType="begin"/>
        </w:r>
        <w:r w:rsidR="00820918" w:rsidRPr="00B62EA2">
          <w:rPr>
            <w:webHidden/>
            <w:sz w:val="24"/>
            <w:szCs w:val="24"/>
          </w:rPr>
          <w:instrText xml:space="preserve"> PAGEREF _Toc165133665 \h </w:instrText>
        </w:r>
        <w:r w:rsidR="00820918" w:rsidRPr="00B62EA2">
          <w:rPr>
            <w:webHidden/>
            <w:sz w:val="24"/>
            <w:szCs w:val="24"/>
          </w:rPr>
        </w:r>
        <w:r w:rsidR="00820918" w:rsidRPr="00B62EA2">
          <w:rPr>
            <w:webHidden/>
            <w:sz w:val="24"/>
            <w:szCs w:val="24"/>
          </w:rPr>
          <w:fldChar w:fldCharType="separate"/>
        </w:r>
        <w:r w:rsidR="00715283" w:rsidRPr="00B62EA2">
          <w:rPr>
            <w:webHidden/>
            <w:sz w:val="24"/>
            <w:szCs w:val="24"/>
          </w:rPr>
          <w:t>15</w:t>
        </w:r>
        <w:r w:rsidR="00820918" w:rsidRPr="00B62EA2">
          <w:rPr>
            <w:webHidden/>
            <w:sz w:val="24"/>
            <w:szCs w:val="24"/>
          </w:rPr>
          <w:fldChar w:fldCharType="end"/>
        </w:r>
      </w:hyperlink>
    </w:p>
    <w:p w14:paraId="0C4F61E0" w14:textId="6EFEC662" w:rsidR="00820918" w:rsidRPr="00B62EA2" w:rsidRDefault="001378C3" w:rsidP="008A6A9C">
      <w:pPr>
        <w:pStyle w:val="TDC2"/>
        <w:rPr>
          <w:rFonts w:eastAsiaTheme="minorEastAsia"/>
          <w:noProof w:val="0"/>
          <w:kern w:val="2"/>
          <w:lang w:eastAsia="es-PE"/>
          <w14:ligatures w14:val="standardContextual"/>
        </w:rPr>
      </w:pPr>
      <w:hyperlink w:anchor="_Toc165133666" w:history="1">
        <w:r w:rsidR="00820918" w:rsidRPr="00B62EA2">
          <w:rPr>
            <w:rStyle w:val="Hipervnculo"/>
            <w:noProof w:val="0"/>
          </w:rPr>
          <w:t>2.2 Ejemplo de título nivel dos</w:t>
        </w:r>
        <w:r w:rsidR="00820918" w:rsidRPr="00B62EA2">
          <w:rPr>
            <w:noProof w:val="0"/>
            <w:webHidden/>
          </w:rPr>
          <w:tab/>
        </w:r>
        <w:r w:rsidR="00820918" w:rsidRPr="00B62EA2">
          <w:rPr>
            <w:noProof w:val="0"/>
            <w:webHidden/>
          </w:rPr>
          <w:fldChar w:fldCharType="begin"/>
        </w:r>
        <w:r w:rsidR="00820918" w:rsidRPr="00B62EA2">
          <w:rPr>
            <w:noProof w:val="0"/>
            <w:webHidden/>
          </w:rPr>
          <w:instrText xml:space="preserve"> PAGEREF _Toc165133666 \h </w:instrText>
        </w:r>
        <w:r w:rsidR="00820918" w:rsidRPr="00B62EA2">
          <w:rPr>
            <w:noProof w:val="0"/>
            <w:webHidden/>
          </w:rPr>
        </w:r>
        <w:r w:rsidR="00820918" w:rsidRPr="00B62EA2">
          <w:rPr>
            <w:noProof w:val="0"/>
            <w:webHidden/>
          </w:rPr>
          <w:fldChar w:fldCharType="separate"/>
        </w:r>
        <w:r w:rsidR="00715283" w:rsidRPr="00B62EA2">
          <w:rPr>
            <w:noProof w:val="0"/>
            <w:webHidden/>
          </w:rPr>
          <w:t>18</w:t>
        </w:r>
        <w:r w:rsidR="00820918" w:rsidRPr="00B62EA2">
          <w:rPr>
            <w:noProof w:val="0"/>
            <w:webHidden/>
          </w:rPr>
          <w:fldChar w:fldCharType="end"/>
        </w:r>
      </w:hyperlink>
    </w:p>
    <w:p w14:paraId="5C6A733D" w14:textId="3F0D8095" w:rsidR="00820918" w:rsidRPr="00B62EA2" w:rsidRDefault="001378C3" w:rsidP="008A6A9C">
      <w:pPr>
        <w:pStyle w:val="TDC3"/>
        <w:rPr>
          <w:rFonts w:eastAsiaTheme="minorEastAsia"/>
          <w:kern w:val="2"/>
          <w:sz w:val="24"/>
          <w:szCs w:val="24"/>
          <w:lang w:eastAsia="es-PE"/>
          <w14:ligatures w14:val="standardContextual"/>
        </w:rPr>
      </w:pPr>
      <w:hyperlink w:anchor="_Toc165133667" w:history="1">
        <w:r w:rsidR="00820918" w:rsidRPr="00B62EA2">
          <w:rPr>
            <w:rStyle w:val="Hipervnculo"/>
            <w:rFonts w:cstheme="minorHAnsi"/>
            <w:sz w:val="24"/>
            <w:szCs w:val="24"/>
          </w:rPr>
          <w:t xml:space="preserve">2.2.1 </w:t>
        </w:r>
        <w:r w:rsidR="00820918" w:rsidRPr="00B62EA2">
          <w:rPr>
            <w:rStyle w:val="Hipervnculo"/>
            <w:rFonts w:cstheme="minorHAnsi"/>
            <w:i/>
            <w:iCs/>
            <w:sz w:val="24"/>
            <w:szCs w:val="24"/>
          </w:rPr>
          <w:t>Ejemplo de título nivel tres</w:t>
        </w:r>
        <w:r w:rsidR="00820918" w:rsidRPr="00B62EA2">
          <w:rPr>
            <w:webHidden/>
            <w:sz w:val="24"/>
            <w:szCs w:val="24"/>
          </w:rPr>
          <w:tab/>
        </w:r>
        <w:r w:rsidR="00820918" w:rsidRPr="00B62EA2">
          <w:rPr>
            <w:webHidden/>
            <w:sz w:val="24"/>
            <w:szCs w:val="24"/>
          </w:rPr>
          <w:fldChar w:fldCharType="begin"/>
        </w:r>
        <w:r w:rsidR="00820918" w:rsidRPr="00B62EA2">
          <w:rPr>
            <w:webHidden/>
            <w:sz w:val="24"/>
            <w:szCs w:val="24"/>
          </w:rPr>
          <w:instrText xml:space="preserve"> PAGEREF _Toc165133667 \h </w:instrText>
        </w:r>
        <w:r w:rsidR="00820918" w:rsidRPr="00B62EA2">
          <w:rPr>
            <w:webHidden/>
            <w:sz w:val="24"/>
            <w:szCs w:val="24"/>
          </w:rPr>
        </w:r>
        <w:r w:rsidR="00820918" w:rsidRPr="00B62EA2">
          <w:rPr>
            <w:webHidden/>
            <w:sz w:val="24"/>
            <w:szCs w:val="24"/>
          </w:rPr>
          <w:fldChar w:fldCharType="separate"/>
        </w:r>
        <w:r w:rsidR="00715283" w:rsidRPr="00B62EA2">
          <w:rPr>
            <w:webHidden/>
            <w:sz w:val="24"/>
            <w:szCs w:val="24"/>
          </w:rPr>
          <w:t>18</w:t>
        </w:r>
        <w:r w:rsidR="00820918" w:rsidRPr="00B62EA2">
          <w:rPr>
            <w:webHidden/>
            <w:sz w:val="24"/>
            <w:szCs w:val="24"/>
          </w:rPr>
          <w:fldChar w:fldCharType="end"/>
        </w:r>
      </w:hyperlink>
    </w:p>
    <w:p w14:paraId="7AD3D315" w14:textId="19F5A674" w:rsidR="00820918" w:rsidRPr="00B62EA2" w:rsidRDefault="001378C3" w:rsidP="008A6A9C">
      <w:pPr>
        <w:pStyle w:val="TDC2"/>
        <w:rPr>
          <w:rFonts w:eastAsiaTheme="minorEastAsia"/>
          <w:noProof w:val="0"/>
          <w:kern w:val="2"/>
          <w:lang w:eastAsia="es-PE"/>
          <w14:ligatures w14:val="standardContextual"/>
        </w:rPr>
      </w:pPr>
      <w:hyperlink w:anchor="_Toc165133668" w:history="1">
        <w:r w:rsidR="00820918" w:rsidRPr="00B62EA2">
          <w:rPr>
            <w:rStyle w:val="Hipervnculo"/>
            <w:rFonts w:asciiTheme="minorHAnsi" w:hAnsiTheme="minorHAnsi" w:cstheme="minorHAnsi"/>
            <w:noProof w:val="0"/>
          </w:rPr>
          <w:t xml:space="preserve">2.3 Ejemplo de </w:t>
        </w:r>
        <w:r w:rsidR="009F4253" w:rsidRPr="00B62EA2">
          <w:rPr>
            <w:rStyle w:val="Hipervnculo"/>
            <w:rFonts w:asciiTheme="minorHAnsi" w:hAnsiTheme="minorHAnsi" w:cstheme="minorHAnsi"/>
            <w:noProof w:val="0"/>
          </w:rPr>
          <w:t>t</w:t>
        </w:r>
        <w:r w:rsidR="00820918" w:rsidRPr="00B62EA2">
          <w:rPr>
            <w:rStyle w:val="Hipervnculo"/>
            <w:rFonts w:asciiTheme="minorHAnsi" w:hAnsiTheme="minorHAnsi" w:cstheme="minorHAnsi"/>
            <w:noProof w:val="0"/>
          </w:rPr>
          <w:t>ablas</w:t>
        </w:r>
        <w:r w:rsidR="00820918" w:rsidRPr="00B62EA2">
          <w:rPr>
            <w:noProof w:val="0"/>
            <w:webHidden/>
          </w:rPr>
          <w:tab/>
        </w:r>
        <w:r w:rsidR="00820918" w:rsidRPr="00B62EA2">
          <w:rPr>
            <w:noProof w:val="0"/>
            <w:webHidden/>
          </w:rPr>
          <w:fldChar w:fldCharType="begin"/>
        </w:r>
        <w:r w:rsidR="00820918" w:rsidRPr="00B62EA2">
          <w:rPr>
            <w:noProof w:val="0"/>
            <w:webHidden/>
          </w:rPr>
          <w:instrText xml:space="preserve"> PAGEREF _Toc165133668 \h </w:instrText>
        </w:r>
        <w:r w:rsidR="00820918" w:rsidRPr="00B62EA2">
          <w:rPr>
            <w:noProof w:val="0"/>
            <w:webHidden/>
          </w:rPr>
        </w:r>
        <w:r w:rsidR="00820918" w:rsidRPr="00B62EA2">
          <w:rPr>
            <w:noProof w:val="0"/>
            <w:webHidden/>
          </w:rPr>
          <w:fldChar w:fldCharType="separate"/>
        </w:r>
        <w:r w:rsidR="00715283" w:rsidRPr="00B62EA2">
          <w:rPr>
            <w:noProof w:val="0"/>
            <w:webHidden/>
          </w:rPr>
          <w:t>19</w:t>
        </w:r>
        <w:r w:rsidR="00820918" w:rsidRPr="00B62EA2">
          <w:rPr>
            <w:noProof w:val="0"/>
            <w:webHidden/>
          </w:rPr>
          <w:fldChar w:fldCharType="end"/>
        </w:r>
      </w:hyperlink>
    </w:p>
    <w:p w14:paraId="2B55CA5C" w14:textId="4437C407" w:rsidR="00820918" w:rsidRPr="00B62EA2" w:rsidRDefault="001378C3" w:rsidP="008F02DE">
      <w:pPr>
        <w:pStyle w:val="TDC1"/>
        <w:tabs>
          <w:tab w:val="right" w:leader="dot" w:pos="9060"/>
        </w:tabs>
        <w:spacing w:before="0" w:after="0" w:line="240" w:lineRule="auto"/>
        <w:rPr>
          <w:rFonts w:eastAsiaTheme="minorEastAsia"/>
          <w:kern w:val="2"/>
          <w:sz w:val="24"/>
          <w:szCs w:val="24"/>
          <w:lang w:eastAsia="es-PE"/>
          <w14:ligatures w14:val="standardContextual"/>
        </w:rPr>
      </w:pPr>
      <w:hyperlink w:anchor="_Toc165133669" w:history="1">
        <w:r w:rsidR="00820918" w:rsidRPr="00B62EA2">
          <w:rPr>
            <w:rStyle w:val="Hipervnculo"/>
            <w:sz w:val="24"/>
            <w:szCs w:val="24"/>
          </w:rPr>
          <w:t>Conclusiones</w:t>
        </w:r>
        <w:r w:rsidR="00820918" w:rsidRPr="00B62EA2">
          <w:rPr>
            <w:webHidden/>
            <w:sz w:val="24"/>
            <w:szCs w:val="24"/>
          </w:rPr>
          <w:tab/>
        </w:r>
        <w:r w:rsidR="00820918" w:rsidRPr="00B62EA2">
          <w:rPr>
            <w:webHidden/>
            <w:sz w:val="24"/>
            <w:szCs w:val="24"/>
          </w:rPr>
          <w:fldChar w:fldCharType="begin"/>
        </w:r>
        <w:r w:rsidR="00820918" w:rsidRPr="00B62EA2">
          <w:rPr>
            <w:webHidden/>
            <w:sz w:val="24"/>
            <w:szCs w:val="24"/>
          </w:rPr>
          <w:instrText xml:space="preserve"> PAGEREF _Toc165133669 \h </w:instrText>
        </w:r>
        <w:r w:rsidR="00820918" w:rsidRPr="00B62EA2">
          <w:rPr>
            <w:webHidden/>
            <w:sz w:val="24"/>
            <w:szCs w:val="24"/>
          </w:rPr>
        </w:r>
        <w:r w:rsidR="00820918" w:rsidRPr="00B62EA2">
          <w:rPr>
            <w:webHidden/>
            <w:sz w:val="24"/>
            <w:szCs w:val="24"/>
          </w:rPr>
          <w:fldChar w:fldCharType="separate"/>
        </w:r>
        <w:r w:rsidR="00715283" w:rsidRPr="00B62EA2">
          <w:rPr>
            <w:webHidden/>
            <w:sz w:val="24"/>
            <w:szCs w:val="24"/>
          </w:rPr>
          <w:t>22</w:t>
        </w:r>
        <w:r w:rsidR="00820918" w:rsidRPr="00B62EA2">
          <w:rPr>
            <w:webHidden/>
            <w:sz w:val="24"/>
            <w:szCs w:val="24"/>
          </w:rPr>
          <w:fldChar w:fldCharType="end"/>
        </w:r>
      </w:hyperlink>
    </w:p>
    <w:p w14:paraId="1540FD79" w14:textId="41E6DB8D" w:rsidR="00820918" w:rsidRPr="00B62EA2" w:rsidRDefault="001378C3" w:rsidP="008F02DE">
      <w:pPr>
        <w:pStyle w:val="TDC1"/>
        <w:tabs>
          <w:tab w:val="right" w:leader="dot" w:pos="9060"/>
        </w:tabs>
        <w:spacing w:before="0" w:after="0" w:line="240" w:lineRule="auto"/>
        <w:rPr>
          <w:rFonts w:eastAsiaTheme="minorEastAsia"/>
          <w:kern w:val="2"/>
          <w:sz w:val="24"/>
          <w:szCs w:val="24"/>
          <w:lang w:eastAsia="es-PE"/>
          <w14:ligatures w14:val="standardContextual"/>
        </w:rPr>
      </w:pPr>
      <w:hyperlink w:anchor="_Toc165133670" w:history="1">
        <w:r w:rsidR="00820918" w:rsidRPr="00B62EA2">
          <w:rPr>
            <w:rStyle w:val="Hipervnculo"/>
            <w:sz w:val="24"/>
            <w:szCs w:val="24"/>
          </w:rPr>
          <w:t>Recomendaciones</w:t>
        </w:r>
        <w:r w:rsidR="00820918" w:rsidRPr="00B62EA2">
          <w:rPr>
            <w:webHidden/>
            <w:sz w:val="24"/>
            <w:szCs w:val="24"/>
          </w:rPr>
          <w:tab/>
        </w:r>
        <w:r w:rsidR="00820918" w:rsidRPr="00B62EA2">
          <w:rPr>
            <w:webHidden/>
            <w:sz w:val="24"/>
            <w:szCs w:val="24"/>
          </w:rPr>
          <w:fldChar w:fldCharType="begin"/>
        </w:r>
        <w:r w:rsidR="00820918" w:rsidRPr="00B62EA2">
          <w:rPr>
            <w:webHidden/>
            <w:sz w:val="24"/>
            <w:szCs w:val="24"/>
          </w:rPr>
          <w:instrText xml:space="preserve"> PAGEREF _Toc165133670 \h </w:instrText>
        </w:r>
        <w:r w:rsidR="00820918" w:rsidRPr="00B62EA2">
          <w:rPr>
            <w:webHidden/>
            <w:sz w:val="24"/>
            <w:szCs w:val="24"/>
          </w:rPr>
        </w:r>
        <w:r w:rsidR="00820918" w:rsidRPr="00B62EA2">
          <w:rPr>
            <w:webHidden/>
            <w:sz w:val="24"/>
            <w:szCs w:val="24"/>
          </w:rPr>
          <w:fldChar w:fldCharType="separate"/>
        </w:r>
        <w:r w:rsidR="00715283" w:rsidRPr="00B62EA2">
          <w:rPr>
            <w:webHidden/>
            <w:sz w:val="24"/>
            <w:szCs w:val="24"/>
          </w:rPr>
          <w:t>23</w:t>
        </w:r>
        <w:r w:rsidR="00820918" w:rsidRPr="00B62EA2">
          <w:rPr>
            <w:webHidden/>
            <w:sz w:val="24"/>
            <w:szCs w:val="24"/>
          </w:rPr>
          <w:fldChar w:fldCharType="end"/>
        </w:r>
      </w:hyperlink>
    </w:p>
    <w:p w14:paraId="7948BA75" w14:textId="7969D268" w:rsidR="00820918" w:rsidRPr="00B62EA2" w:rsidRDefault="001378C3" w:rsidP="008F02DE">
      <w:pPr>
        <w:pStyle w:val="TDC1"/>
        <w:tabs>
          <w:tab w:val="right" w:leader="dot" w:pos="9060"/>
        </w:tabs>
        <w:spacing w:before="0" w:after="0" w:line="240" w:lineRule="auto"/>
        <w:rPr>
          <w:rFonts w:eastAsiaTheme="minorEastAsia"/>
          <w:kern w:val="2"/>
          <w:sz w:val="24"/>
          <w:szCs w:val="24"/>
          <w:lang w:eastAsia="es-PE"/>
          <w14:ligatures w14:val="standardContextual"/>
        </w:rPr>
      </w:pPr>
      <w:hyperlink w:anchor="_Toc165133671" w:history="1">
        <w:r w:rsidR="00820918" w:rsidRPr="00B62EA2">
          <w:rPr>
            <w:rStyle w:val="Hipervnculo"/>
            <w:sz w:val="24"/>
            <w:szCs w:val="24"/>
          </w:rPr>
          <w:t>Glosario</w:t>
        </w:r>
        <w:r w:rsidR="00820918" w:rsidRPr="00B62EA2">
          <w:rPr>
            <w:webHidden/>
            <w:sz w:val="24"/>
            <w:szCs w:val="24"/>
          </w:rPr>
          <w:tab/>
        </w:r>
        <w:r w:rsidR="00820918" w:rsidRPr="00B62EA2">
          <w:rPr>
            <w:webHidden/>
            <w:sz w:val="24"/>
            <w:szCs w:val="24"/>
          </w:rPr>
          <w:fldChar w:fldCharType="begin"/>
        </w:r>
        <w:r w:rsidR="00820918" w:rsidRPr="00B62EA2">
          <w:rPr>
            <w:webHidden/>
            <w:sz w:val="24"/>
            <w:szCs w:val="24"/>
          </w:rPr>
          <w:instrText xml:space="preserve"> PAGEREF _Toc165133671 \h </w:instrText>
        </w:r>
        <w:r w:rsidR="00820918" w:rsidRPr="00B62EA2">
          <w:rPr>
            <w:webHidden/>
            <w:sz w:val="24"/>
            <w:szCs w:val="24"/>
          </w:rPr>
        </w:r>
        <w:r w:rsidR="00820918" w:rsidRPr="00B62EA2">
          <w:rPr>
            <w:webHidden/>
            <w:sz w:val="24"/>
            <w:szCs w:val="24"/>
          </w:rPr>
          <w:fldChar w:fldCharType="separate"/>
        </w:r>
        <w:r w:rsidR="00715283" w:rsidRPr="00B62EA2">
          <w:rPr>
            <w:webHidden/>
            <w:sz w:val="24"/>
            <w:szCs w:val="24"/>
          </w:rPr>
          <w:t>24</w:t>
        </w:r>
        <w:r w:rsidR="00820918" w:rsidRPr="00B62EA2">
          <w:rPr>
            <w:webHidden/>
            <w:sz w:val="24"/>
            <w:szCs w:val="24"/>
          </w:rPr>
          <w:fldChar w:fldCharType="end"/>
        </w:r>
      </w:hyperlink>
    </w:p>
    <w:p w14:paraId="762620D9" w14:textId="3B7A50A4" w:rsidR="00820918" w:rsidRPr="00B62EA2" w:rsidRDefault="001378C3" w:rsidP="008F02DE">
      <w:pPr>
        <w:pStyle w:val="TDC1"/>
        <w:tabs>
          <w:tab w:val="right" w:leader="dot" w:pos="9060"/>
        </w:tabs>
        <w:spacing w:before="0" w:after="0" w:line="240" w:lineRule="auto"/>
        <w:rPr>
          <w:rFonts w:eastAsiaTheme="minorEastAsia"/>
          <w:kern w:val="2"/>
          <w:sz w:val="24"/>
          <w:szCs w:val="24"/>
          <w:lang w:eastAsia="es-PE"/>
          <w14:ligatures w14:val="standardContextual"/>
        </w:rPr>
      </w:pPr>
      <w:hyperlink w:anchor="_Toc165133672" w:history="1">
        <w:r w:rsidR="00820918" w:rsidRPr="00B62EA2">
          <w:rPr>
            <w:rStyle w:val="Hipervnculo"/>
            <w:sz w:val="24"/>
            <w:szCs w:val="24"/>
          </w:rPr>
          <w:t>Lista de abreviaturas</w:t>
        </w:r>
        <w:r w:rsidR="00820918" w:rsidRPr="00B62EA2">
          <w:rPr>
            <w:webHidden/>
            <w:sz w:val="24"/>
            <w:szCs w:val="24"/>
          </w:rPr>
          <w:tab/>
        </w:r>
        <w:r w:rsidR="00820918" w:rsidRPr="00B62EA2">
          <w:rPr>
            <w:webHidden/>
            <w:sz w:val="24"/>
            <w:szCs w:val="24"/>
          </w:rPr>
          <w:fldChar w:fldCharType="begin"/>
        </w:r>
        <w:r w:rsidR="00820918" w:rsidRPr="00B62EA2">
          <w:rPr>
            <w:webHidden/>
            <w:sz w:val="24"/>
            <w:szCs w:val="24"/>
          </w:rPr>
          <w:instrText xml:space="preserve"> PAGEREF _Toc165133672 \h </w:instrText>
        </w:r>
        <w:r w:rsidR="00820918" w:rsidRPr="00B62EA2">
          <w:rPr>
            <w:webHidden/>
            <w:sz w:val="24"/>
            <w:szCs w:val="24"/>
          </w:rPr>
        </w:r>
        <w:r w:rsidR="00820918" w:rsidRPr="00B62EA2">
          <w:rPr>
            <w:webHidden/>
            <w:sz w:val="24"/>
            <w:szCs w:val="24"/>
          </w:rPr>
          <w:fldChar w:fldCharType="separate"/>
        </w:r>
        <w:r w:rsidR="00715283" w:rsidRPr="00B62EA2">
          <w:rPr>
            <w:webHidden/>
            <w:sz w:val="24"/>
            <w:szCs w:val="24"/>
          </w:rPr>
          <w:t>25</w:t>
        </w:r>
        <w:r w:rsidR="00820918" w:rsidRPr="00B62EA2">
          <w:rPr>
            <w:webHidden/>
            <w:sz w:val="24"/>
            <w:szCs w:val="24"/>
          </w:rPr>
          <w:fldChar w:fldCharType="end"/>
        </w:r>
      </w:hyperlink>
    </w:p>
    <w:p w14:paraId="2FC718E6" w14:textId="153727D6" w:rsidR="00820918" w:rsidRPr="00B62EA2" w:rsidRDefault="001378C3" w:rsidP="008F02DE">
      <w:pPr>
        <w:pStyle w:val="TDC1"/>
        <w:tabs>
          <w:tab w:val="right" w:leader="dot" w:pos="9060"/>
        </w:tabs>
        <w:spacing w:before="0" w:after="0" w:line="240" w:lineRule="auto"/>
        <w:rPr>
          <w:rFonts w:eastAsiaTheme="minorEastAsia"/>
          <w:kern w:val="2"/>
          <w:sz w:val="24"/>
          <w:szCs w:val="24"/>
          <w:lang w:eastAsia="es-PE"/>
          <w14:ligatures w14:val="standardContextual"/>
        </w:rPr>
      </w:pPr>
      <w:hyperlink w:anchor="_Toc165133673" w:history="1">
        <w:r w:rsidR="00820918" w:rsidRPr="00B62EA2">
          <w:rPr>
            <w:rStyle w:val="Hipervnculo"/>
            <w:sz w:val="24"/>
            <w:szCs w:val="24"/>
          </w:rPr>
          <w:t>Referencias</w:t>
        </w:r>
        <w:r w:rsidR="00820918" w:rsidRPr="00B62EA2">
          <w:rPr>
            <w:webHidden/>
            <w:sz w:val="24"/>
            <w:szCs w:val="24"/>
          </w:rPr>
          <w:tab/>
        </w:r>
        <w:r w:rsidR="00820918" w:rsidRPr="00B62EA2">
          <w:rPr>
            <w:webHidden/>
            <w:sz w:val="24"/>
            <w:szCs w:val="24"/>
          </w:rPr>
          <w:fldChar w:fldCharType="begin"/>
        </w:r>
        <w:r w:rsidR="00820918" w:rsidRPr="00B62EA2">
          <w:rPr>
            <w:webHidden/>
            <w:sz w:val="24"/>
            <w:szCs w:val="24"/>
          </w:rPr>
          <w:instrText xml:space="preserve"> PAGEREF _Toc165133673 \h </w:instrText>
        </w:r>
        <w:r w:rsidR="00820918" w:rsidRPr="00B62EA2">
          <w:rPr>
            <w:webHidden/>
            <w:sz w:val="24"/>
            <w:szCs w:val="24"/>
          </w:rPr>
        </w:r>
        <w:r w:rsidR="00820918" w:rsidRPr="00B62EA2">
          <w:rPr>
            <w:webHidden/>
            <w:sz w:val="24"/>
            <w:szCs w:val="24"/>
          </w:rPr>
          <w:fldChar w:fldCharType="separate"/>
        </w:r>
        <w:r w:rsidR="00715283" w:rsidRPr="00B62EA2">
          <w:rPr>
            <w:webHidden/>
            <w:sz w:val="24"/>
            <w:szCs w:val="24"/>
          </w:rPr>
          <w:t>26</w:t>
        </w:r>
        <w:r w:rsidR="00820918" w:rsidRPr="00B62EA2">
          <w:rPr>
            <w:webHidden/>
            <w:sz w:val="24"/>
            <w:szCs w:val="24"/>
          </w:rPr>
          <w:fldChar w:fldCharType="end"/>
        </w:r>
      </w:hyperlink>
    </w:p>
    <w:p w14:paraId="0412F0F9" w14:textId="040AAC06" w:rsidR="00820918" w:rsidRPr="008C0577" w:rsidRDefault="001378C3" w:rsidP="008F02DE">
      <w:pPr>
        <w:pStyle w:val="TDC1"/>
        <w:tabs>
          <w:tab w:val="right" w:leader="dot" w:pos="9060"/>
        </w:tabs>
        <w:spacing w:before="0" w:after="0" w:line="240" w:lineRule="auto"/>
        <w:rPr>
          <w:rFonts w:eastAsiaTheme="minorEastAsia"/>
          <w:kern w:val="2"/>
          <w:sz w:val="24"/>
          <w:szCs w:val="24"/>
          <w:lang w:eastAsia="es-PE"/>
          <w14:ligatures w14:val="standardContextual"/>
        </w:rPr>
      </w:pPr>
      <w:hyperlink w:anchor="_Toc165133674" w:history="1">
        <w:r w:rsidR="00B06423" w:rsidRPr="008C0577">
          <w:rPr>
            <w:rStyle w:val="Hipervnculo"/>
            <w:sz w:val="24"/>
            <w:szCs w:val="24"/>
          </w:rPr>
          <w:t>A</w:t>
        </w:r>
        <w:r w:rsidR="00820918" w:rsidRPr="008C0577">
          <w:rPr>
            <w:rStyle w:val="Hipervnculo"/>
            <w:sz w:val="24"/>
            <w:szCs w:val="24"/>
          </w:rPr>
          <w:t>péndices</w:t>
        </w:r>
        <w:r w:rsidR="00820918" w:rsidRPr="008C0577">
          <w:rPr>
            <w:webHidden/>
            <w:sz w:val="24"/>
            <w:szCs w:val="24"/>
          </w:rPr>
          <w:tab/>
        </w:r>
        <w:r w:rsidR="00820918" w:rsidRPr="008C0577">
          <w:rPr>
            <w:webHidden/>
            <w:sz w:val="24"/>
            <w:szCs w:val="24"/>
          </w:rPr>
          <w:fldChar w:fldCharType="begin"/>
        </w:r>
        <w:r w:rsidR="00820918" w:rsidRPr="008C0577">
          <w:rPr>
            <w:webHidden/>
            <w:sz w:val="24"/>
            <w:szCs w:val="24"/>
          </w:rPr>
          <w:instrText xml:space="preserve"> PAGEREF _Toc165133674 \h </w:instrText>
        </w:r>
        <w:r w:rsidR="00820918" w:rsidRPr="008C0577">
          <w:rPr>
            <w:webHidden/>
            <w:sz w:val="24"/>
            <w:szCs w:val="24"/>
          </w:rPr>
        </w:r>
        <w:r w:rsidR="00820918" w:rsidRPr="008C0577">
          <w:rPr>
            <w:webHidden/>
            <w:sz w:val="24"/>
            <w:szCs w:val="24"/>
          </w:rPr>
          <w:fldChar w:fldCharType="separate"/>
        </w:r>
        <w:r w:rsidR="00715283" w:rsidRPr="008C0577">
          <w:rPr>
            <w:webHidden/>
            <w:sz w:val="24"/>
            <w:szCs w:val="24"/>
          </w:rPr>
          <w:t>27</w:t>
        </w:r>
        <w:r w:rsidR="00820918" w:rsidRPr="008C0577">
          <w:rPr>
            <w:webHidden/>
            <w:sz w:val="24"/>
            <w:szCs w:val="24"/>
          </w:rPr>
          <w:fldChar w:fldCharType="end"/>
        </w:r>
      </w:hyperlink>
    </w:p>
    <w:p w14:paraId="65B32386" w14:textId="5AC046C2" w:rsidR="00820918" w:rsidRPr="008C0577" w:rsidRDefault="001378C3" w:rsidP="008A6A9C">
      <w:pPr>
        <w:pStyle w:val="TDC2"/>
        <w:rPr>
          <w:rFonts w:eastAsiaTheme="minorEastAsia"/>
          <w:noProof w:val="0"/>
          <w:kern w:val="2"/>
          <w:lang w:eastAsia="es-PE"/>
          <w14:ligatures w14:val="standardContextual"/>
        </w:rPr>
      </w:pPr>
      <w:hyperlink w:anchor="_Toc165133675" w:history="1">
        <w:r w:rsidR="00820918" w:rsidRPr="008C0577">
          <w:rPr>
            <w:rStyle w:val="Hipervnculo"/>
            <w:noProof w:val="0"/>
          </w:rPr>
          <w:t>Apéndice A. Título del apéndice</w:t>
        </w:r>
        <w:r w:rsidR="00820918" w:rsidRPr="008C0577">
          <w:rPr>
            <w:noProof w:val="0"/>
            <w:webHidden/>
          </w:rPr>
          <w:tab/>
        </w:r>
        <w:r w:rsidR="00820918" w:rsidRPr="008C0577">
          <w:rPr>
            <w:noProof w:val="0"/>
            <w:webHidden/>
          </w:rPr>
          <w:fldChar w:fldCharType="begin"/>
        </w:r>
        <w:r w:rsidR="00820918" w:rsidRPr="008C0577">
          <w:rPr>
            <w:noProof w:val="0"/>
            <w:webHidden/>
          </w:rPr>
          <w:instrText xml:space="preserve"> PAGEREF _Toc165133675 \h </w:instrText>
        </w:r>
        <w:r w:rsidR="00820918" w:rsidRPr="008C0577">
          <w:rPr>
            <w:noProof w:val="0"/>
            <w:webHidden/>
          </w:rPr>
        </w:r>
        <w:r w:rsidR="00820918" w:rsidRPr="008C0577">
          <w:rPr>
            <w:noProof w:val="0"/>
            <w:webHidden/>
          </w:rPr>
          <w:fldChar w:fldCharType="separate"/>
        </w:r>
        <w:r w:rsidR="00715283" w:rsidRPr="008C0577">
          <w:rPr>
            <w:noProof w:val="0"/>
            <w:webHidden/>
          </w:rPr>
          <w:t>28</w:t>
        </w:r>
        <w:r w:rsidR="00820918" w:rsidRPr="008C0577">
          <w:rPr>
            <w:noProof w:val="0"/>
            <w:webHidden/>
          </w:rPr>
          <w:fldChar w:fldCharType="end"/>
        </w:r>
      </w:hyperlink>
    </w:p>
    <w:p w14:paraId="2466A5D2" w14:textId="28761821" w:rsidR="00820918" w:rsidRPr="00B62EA2" w:rsidRDefault="001378C3" w:rsidP="008F02DE">
      <w:pPr>
        <w:pStyle w:val="TDC1"/>
        <w:tabs>
          <w:tab w:val="right" w:leader="dot" w:pos="9060"/>
        </w:tabs>
        <w:spacing w:before="0" w:after="0" w:line="240" w:lineRule="auto"/>
        <w:rPr>
          <w:rFonts w:eastAsiaTheme="minorEastAsia"/>
          <w:kern w:val="2"/>
          <w:sz w:val="24"/>
          <w:szCs w:val="24"/>
          <w:lang w:eastAsia="es-PE"/>
          <w14:ligatures w14:val="standardContextual"/>
        </w:rPr>
      </w:pPr>
      <w:hyperlink w:anchor="_Toc165133676" w:history="1">
        <w:r w:rsidR="00B06423" w:rsidRPr="008C0577">
          <w:rPr>
            <w:rStyle w:val="Hipervnculo"/>
            <w:sz w:val="24"/>
            <w:szCs w:val="24"/>
          </w:rPr>
          <w:t>A</w:t>
        </w:r>
        <w:r w:rsidR="00820918" w:rsidRPr="008C0577">
          <w:rPr>
            <w:rStyle w:val="Hipervnculo"/>
            <w:sz w:val="24"/>
            <w:szCs w:val="24"/>
          </w:rPr>
          <w:t>nexos</w:t>
        </w:r>
        <w:r w:rsidR="00820918" w:rsidRPr="008C0577">
          <w:rPr>
            <w:webHidden/>
            <w:sz w:val="24"/>
            <w:szCs w:val="24"/>
          </w:rPr>
          <w:tab/>
        </w:r>
        <w:r w:rsidR="00820918" w:rsidRPr="008C0577">
          <w:rPr>
            <w:webHidden/>
            <w:sz w:val="24"/>
            <w:szCs w:val="24"/>
          </w:rPr>
          <w:fldChar w:fldCharType="begin"/>
        </w:r>
        <w:r w:rsidR="00820918" w:rsidRPr="008C0577">
          <w:rPr>
            <w:webHidden/>
            <w:sz w:val="24"/>
            <w:szCs w:val="24"/>
          </w:rPr>
          <w:instrText xml:space="preserve"> PAGEREF _Toc165133676 \h </w:instrText>
        </w:r>
        <w:r w:rsidR="00820918" w:rsidRPr="008C0577">
          <w:rPr>
            <w:webHidden/>
            <w:sz w:val="24"/>
            <w:szCs w:val="24"/>
          </w:rPr>
        </w:r>
        <w:r w:rsidR="00820918" w:rsidRPr="008C0577">
          <w:rPr>
            <w:webHidden/>
            <w:sz w:val="24"/>
            <w:szCs w:val="24"/>
          </w:rPr>
          <w:fldChar w:fldCharType="separate"/>
        </w:r>
        <w:r w:rsidR="00715283" w:rsidRPr="008C0577">
          <w:rPr>
            <w:webHidden/>
            <w:sz w:val="24"/>
            <w:szCs w:val="24"/>
          </w:rPr>
          <w:t>29</w:t>
        </w:r>
        <w:r w:rsidR="00820918" w:rsidRPr="008C0577">
          <w:rPr>
            <w:webHidden/>
            <w:sz w:val="24"/>
            <w:szCs w:val="24"/>
          </w:rPr>
          <w:fldChar w:fldCharType="end"/>
        </w:r>
      </w:hyperlink>
    </w:p>
    <w:p w14:paraId="10F43079" w14:textId="0E7B66E7" w:rsidR="00820918" w:rsidRPr="00B62EA2" w:rsidRDefault="001378C3" w:rsidP="008A6A9C">
      <w:pPr>
        <w:pStyle w:val="TDC2"/>
        <w:rPr>
          <w:rFonts w:eastAsiaTheme="minorEastAsia"/>
          <w:noProof w:val="0"/>
          <w:kern w:val="2"/>
          <w:lang w:eastAsia="es-PE"/>
          <w14:ligatures w14:val="standardContextual"/>
        </w:rPr>
      </w:pPr>
      <w:hyperlink w:anchor="_Toc165133677" w:history="1">
        <w:r w:rsidR="00820918" w:rsidRPr="00B62EA2">
          <w:rPr>
            <w:rStyle w:val="Hipervnculo"/>
            <w:noProof w:val="0"/>
          </w:rPr>
          <w:t>Anexo A. Título del anexo</w:t>
        </w:r>
        <w:r w:rsidR="00820918" w:rsidRPr="00B62EA2">
          <w:rPr>
            <w:noProof w:val="0"/>
            <w:webHidden/>
          </w:rPr>
          <w:tab/>
        </w:r>
        <w:r w:rsidR="00820918" w:rsidRPr="00B62EA2">
          <w:rPr>
            <w:noProof w:val="0"/>
            <w:webHidden/>
          </w:rPr>
          <w:fldChar w:fldCharType="begin"/>
        </w:r>
        <w:r w:rsidR="00820918" w:rsidRPr="00B62EA2">
          <w:rPr>
            <w:noProof w:val="0"/>
            <w:webHidden/>
          </w:rPr>
          <w:instrText xml:space="preserve"> PAGEREF _Toc165133677 \h </w:instrText>
        </w:r>
        <w:r w:rsidR="00820918" w:rsidRPr="00B62EA2">
          <w:rPr>
            <w:noProof w:val="0"/>
            <w:webHidden/>
          </w:rPr>
        </w:r>
        <w:r w:rsidR="00820918" w:rsidRPr="00B62EA2">
          <w:rPr>
            <w:noProof w:val="0"/>
            <w:webHidden/>
          </w:rPr>
          <w:fldChar w:fldCharType="separate"/>
        </w:r>
        <w:r w:rsidR="00715283" w:rsidRPr="00B62EA2">
          <w:rPr>
            <w:noProof w:val="0"/>
            <w:webHidden/>
          </w:rPr>
          <w:t>30</w:t>
        </w:r>
        <w:r w:rsidR="00820918" w:rsidRPr="00B62EA2">
          <w:rPr>
            <w:noProof w:val="0"/>
            <w:webHidden/>
          </w:rPr>
          <w:fldChar w:fldCharType="end"/>
        </w:r>
      </w:hyperlink>
    </w:p>
    <w:p w14:paraId="02F45ADE" w14:textId="44499E90" w:rsidR="00820918" w:rsidRPr="00B62EA2" w:rsidRDefault="001378C3" w:rsidP="008F02DE">
      <w:pPr>
        <w:pStyle w:val="TDC1"/>
        <w:tabs>
          <w:tab w:val="right" w:leader="dot" w:pos="9060"/>
        </w:tabs>
        <w:spacing w:before="0" w:after="0" w:line="240" w:lineRule="auto"/>
        <w:rPr>
          <w:rFonts w:eastAsiaTheme="minorEastAsia"/>
          <w:kern w:val="2"/>
          <w:sz w:val="24"/>
          <w:szCs w:val="24"/>
          <w:lang w:eastAsia="es-PE"/>
          <w14:ligatures w14:val="standardContextual"/>
        </w:rPr>
      </w:pPr>
      <w:hyperlink w:anchor="_Toc165133678" w:history="1">
        <w:r w:rsidR="00820918" w:rsidRPr="00B62EA2">
          <w:rPr>
            <w:rStyle w:val="Hipervnculo"/>
            <w:sz w:val="24"/>
            <w:szCs w:val="24"/>
          </w:rPr>
          <w:t>Planos</w:t>
        </w:r>
        <w:r w:rsidR="00820918" w:rsidRPr="00B62EA2">
          <w:rPr>
            <w:webHidden/>
            <w:sz w:val="24"/>
            <w:szCs w:val="24"/>
          </w:rPr>
          <w:tab/>
        </w:r>
        <w:r w:rsidR="00820918" w:rsidRPr="00B62EA2">
          <w:rPr>
            <w:webHidden/>
            <w:sz w:val="24"/>
            <w:szCs w:val="24"/>
          </w:rPr>
          <w:fldChar w:fldCharType="begin"/>
        </w:r>
        <w:r w:rsidR="00820918" w:rsidRPr="00B62EA2">
          <w:rPr>
            <w:webHidden/>
            <w:sz w:val="24"/>
            <w:szCs w:val="24"/>
          </w:rPr>
          <w:instrText xml:space="preserve"> PAGEREF _Toc165133678 \h </w:instrText>
        </w:r>
        <w:r w:rsidR="00820918" w:rsidRPr="00B62EA2">
          <w:rPr>
            <w:webHidden/>
            <w:sz w:val="24"/>
            <w:szCs w:val="24"/>
          </w:rPr>
        </w:r>
        <w:r w:rsidR="00820918" w:rsidRPr="00B62EA2">
          <w:rPr>
            <w:webHidden/>
            <w:sz w:val="24"/>
            <w:szCs w:val="24"/>
          </w:rPr>
          <w:fldChar w:fldCharType="separate"/>
        </w:r>
        <w:r w:rsidR="00715283" w:rsidRPr="00B62EA2">
          <w:rPr>
            <w:webHidden/>
            <w:sz w:val="24"/>
            <w:szCs w:val="24"/>
          </w:rPr>
          <w:t>31</w:t>
        </w:r>
        <w:r w:rsidR="00820918" w:rsidRPr="00B62EA2">
          <w:rPr>
            <w:webHidden/>
            <w:sz w:val="24"/>
            <w:szCs w:val="24"/>
          </w:rPr>
          <w:fldChar w:fldCharType="end"/>
        </w:r>
      </w:hyperlink>
    </w:p>
    <w:p w14:paraId="734EA002" w14:textId="7954C788" w:rsidR="00820918" w:rsidRPr="00B62EA2" w:rsidRDefault="001378C3" w:rsidP="008A6A9C">
      <w:pPr>
        <w:pStyle w:val="TDC2"/>
        <w:rPr>
          <w:rFonts w:eastAsiaTheme="minorEastAsia"/>
          <w:noProof w:val="0"/>
          <w:kern w:val="2"/>
          <w:lang w:eastAsia="es-PE"/>
          <w14:ligatures w14:val="standardContextual"/>
        </w:rPr>
      </w:pPr>
      <w:hyperlink w:anchor="_Toc165133679" w:history="1">
        <w:r w:rsidR="00820918" w:rsidRPr="00B62EA2">
          <w:rPr>
            <w:rStyle w:val="Hipervnculo"/>
            <w:noProof w:val="0"/>
          </w:rPr>
          <w:t>Plano A. Título del plano</w:t>
        </w:r>
        <w:r w:rsidR="00820918" w:rsidRPr="00B62EA2">
          <w:rPr>
            <w:noProof w:val="0"/>
            <w:webHidden/>
          </w:rPr>
          <w:tab/>
        </w:r>
        <w:r w:rsidR="00820918" w:rsidRPr="00B62EA2">
          <w:rPr>
            <w:noProof w:val="0"/>
            <w:webHidden/>
          </w:rPr>
          <w:fldChar w:fldCharType="begin"/>
        </w:r>
        <w:r w:rsidR="00820918" w:rsidRPr="00B62EA2">
          <w:rPr>
            <w:noProof w:val="0"/>
            <w:webHidden/>
          </w:rPr>
          <w:instrText xml:space="preserve"> PAGEREF _Toc165133679 \h </w:instrText>
        </w:r>
        <w:r w:rsidR="00820918" w:rsidRPr="00B62EA2">
          <w:rPr>
            <w:noProof w:val="0"/>
            <w:webHidden/>
          </w:rPr>
        </w:r>
        <w:r w:rsidR="00820918" w:rsidRPr="00B62EA2">
          <w:rPr>
            <w:noProof w:val="0"/>
            <w:webHidden/>
          </w:rPr>
          <w:fldChar w:fldCharType="separate"/>
        </w:r>
        <w:r w:rsidR="00715283" w:rsidRPr="00B62EA2">
          <w:rPr>
            <w:noProof w:val="0"/>
            <w:webHidden/>
          </w:rPr>
          <w:t>32</w:t>
        </w:r>
        <w:r w:rsidR="00820918" w:rsidRPr="00B62EA2">
          <w:rPr>
            <w:noProof w:val="0"/>
            <w:webHidden/>
          </w:rPr>
          <w:fldChar w:fldCharType="end"/>
        </w:r>
      </w:hyperlink>
    </w:p>
    <w:p w14:paraId="4D650143" w14:textId="08A066DB" w:rsidR="00E90F03" w:rsidRPr="00B62EA2" w:rsidRDefault="00653E04" w:rsidP="00AB6E17">
      <w:pPr>
        <w:spacing w:before="0" w:after="0" w:line="360" w:lineRule="auto"/>
        <w:contextualSpacing/>
        <w:jc w:val="left"/>
      </w:pPr>
      <w:r w:rsidRPr="00B62EA2">
        <w:rPr>
          <w:rFonts w:cstheme="minorHAnsi"/>
          <w:sz w:val="24"/>
          <w:szCs w:val="24"/>
        </w:rPr>
        <w:fldChar w:fldCharType="end"/>
      </w:r>
    </w:p>
    <w:p w14:paraId="03A44B57" w14:textId="64A0B1E1" w:rsidR="00C22A10" w:rsidRPr="00B62EA2" w:rsidRDefault="00C22A10" w:rsidP="00C22A10">
      <w:pPr>
        <w:spacing w:line="259" w:lineRule="auto"/>
        <w:jc w:val="left"/>
        <w:rPr>
          <w:rFonts w:eastAsia="Times New Roman" w:cs="Times New Roman"/>
          <w:b/>
          <w:bCs/>
          <w:szCs w:val="24"/>
        </w:rPr>
      </w:pPr>
    </w:p>
    <w:p w14:paraId="6442675D" w14:textId="6467D90C" w:rsidR="00E43200" w:rsidRPr="00B62EA2" w:rsidRDefault="00E43200" w:rsidP="00E43200">
      <w:pPr>
        <w:rPr>
          <w:rFonts w:eastAsia="Times New Roman" w:cs="Times New Roman"/>
          <w:szCs w:val="24"/>
        </w:rPr>
      </w:pPr>
    </w:p>
    <w:p w14:paraId="09673BD0" w14:textId="625928E6" w:rsidR="00E43200" w:rsidRPr="00B62EA2" w:rsidRDefault="00E43200" w:rsidP="00E43200">
      <w:pPr>
        <w:rPr>
          <w:rFonts w:eastAsia="Times New Roman" w:cs="Times New Roman"/>
          <w:szCs w:val="24"/>
        </w:rPr>
      </w:pPr>
    </w:p>
    <w:p w14:paraId="1995343D" w14:textId="569ABBBA" w:rsidR="00E43200" w:rsidRPr="00B62EA2" w:rsidRDefault="00E43200" w:rsidP="00E43200">
      <w:pPr>
        <w:rPr>
          <w:rFonts w:eastAsia="Times New Roman" w:cs="Times New Roman"/>
          <w:szCs w:val="24"/>
        </w:rPr>
      </w:pPr>
    </w:p>
    <w:p w14:paraId="3DBB3D85" w14:textId="7F065AEB" w:rsidR="00E43200" w:rsidRPr="00B62EA2" w:rsidRDefault="00E43200" w:rsidP="00E43200">
      <w:pPr>
        <w:rPr>
          <w:rFonts w:eastAsia="Times New Roman" w:cs="Times New Roman"/>
          <w:szCs w:val="24"/>
        </w:rPr>
      </w:pPr>
    </w:p>
    <w:p w14:paraId="09A3699F" w14:textId="0C5ADAE9" w:rsidR="00E43200" w:rsidRPr="00B62EA2" w:rsidRDefault="00E43200" w:rsidP="00E43200">
      <w:pPr>
        <w:rPr>
          <w:rFonts w:eastAsia="Times New Roman" w:cs="Times New Roman"/>
          <w:szCs w:val="24"/>
        </w:rPr>
      </w:pPr>
    </w:p>
    <w:p w14:paraId="71F21DEA" w14:textId="46C32118" w:rsidR="00E43200" w:rsidRPr="00B62EA2" w:rsidRDefault="00E43200" w:rsidP="00E43200">
      <w:pPr>
        <w:rPr>
          <w:rFonts w:eastAsia="Times New Roman" w:cs="Times New Roman"/>
          <w:szCs w:val="24"/>
        </w:rPr>
      </w:pPr>
    </w:p>
    <w:p w14:paraId="74628017" w14:textId="2EDE6D43" w:rsidR="00E43200" w:rsidRPr="00B62EA2" w:rsidRDefault="00E43200" w:rsidP="00E43200">
      <w:pPr>
        <w:rPr>
          <w:rFonts w:eastAsia="Times New Roman" w:cs="Times New Roman"/>
          <w:szCs w:val="24"/>
        </w:rPr>
      </w:pPr>
    </w:p>
    <w:p w14:paraId="7906BEE7" w14:textId="0942EA59" w:rsidR="00E43200" w:rsidRPr="00B62EA2" w:rsidRDefault="00E43200" w:rsidP="00E43200">
      <w:pPr>
        <w:rPr>
          <w:rFonts w:eastAsia="Times New Roman" w:cs="Times New Roman"/>
          <w:szCs w:val="24"/>
        </w:rPr>
      </w:pPr>
    </w:p>
    <w:p w14:paraId="4E29D01C" w14:textId="77777777" w:rsidR="00E43200" w:rsidRPr="00B62EA2" w:rsidRDefault="00E43200" w:rsidP="00E43200">
      <w:pPr>
        <w:rPr>
          <w:rFonts w:eastAsia="Times New Roman" w:cs="Times New Roman"/>
          <w:szCs w:val="24"/>
        </w:rPr>
      </w:pPr>
    </w:p>
    <w:p w14:paraId="635CE86D" w14:textId="650D0109" w:rsidR="00E43200" w:rsidRPr="00B62EA2" w:rsidRDefault="00E43200" w:rsidP="00E43200">
      <w:pPr>
        <w:rPr>
          <w:rFonts w:eastAsia="Times New Roman" w:cs="Times New Roman"/>
          <w:szCs w:val="24"/>
        </w:rPr>
      </w:pPr>
    </w:p>
    <w:p w14:paraId="00A34A8F" w14:textId="4F4B7810" w:rsidR="00E43200" w:rsidRPr="00B62EA2" w:rsidRDefault="00E43200" w:rsidP="00E43200">
      <w:pPr>
        <w:tabs>
          <w:tab w:val="left" w:pos="5250"/>
        </w:tabs>
        <w:rPr>
          <w:rFonts w:eastAsia="Times New Roman" w:cs="Times New Roman"/>
          <w:b/>
          <w:bCs/>
          <w:szCs w:val="24"/>
        </w:rPr>
      </w:pPr>
      <w:r w:rsidRPr="00B62EA2">
        <w:rPr>
          <w:rFonts w:eastAsia="Times New Roman" w:cs="Times New Roman"/>
          <w:b/>
          <w:bCs/>
          <w:szCs w:val="24"/>
        </w:rPr>
        <w:tab/>
      </w:r>
    </w:p>
    <w:p w14:paraId="0356926A" w14:textId="094DEAD5" w:rsidR="00E43200" w:rsidRPr="00B62EA2" w:rsidRDefault="00E43200" w:rsidP="00E43200">
      <w:pPr>
        <w:tabs>
          <w:tab w:val="left" w:pos="5250"/>
        </w:tabs>
        <w:rPr>
          <w:rFonts w:eastAsia="Times New Roman" w:cs="Times New Roman"/>
          <w:szCs w:val="24"/>
        </w:rPr>
        <w:sectPr w:rsidR="00E43200" w:rsidRPr="00B62EA2" w:rsidSect="009A5A5D">
          <w:headerReference w:type="even" r:id="rId34"/>
          <w:headerReference w:type="default" r:id="rId35"/>
          <w:footerReference w:type="default" r:id="rId36"/>
          <w:headerReference w:type="first" r:id="rId37"/>
          <w:footerReference w:type="first" r:id="rId38"/>
          <w:pgSz w:w="11906" w:h="16838" w:code="9"/>
          <w:pgMar w:top="1418" w:right="1418" w:bottom="1418" w:left="1418" w:header="720" w:footer="720" w:gutter="0"/>
          <w:cols w:space="720"/>
          <w:titlePg/>
          <w:docGrid w:linePitch="360"/>
        </w:sectPr>
      </w:pPr>
      <w:r w:rsidRPr="00B62EA2">
        <w:rPr>
          <w:rFonts w:eastAsia="Times New Roman" w:cs="Times New Roman"/>
          <w:szCs w:val="24"/>
        </w:rPr>
        <w:tab/>
      </w:r>
    </w:p>
    <w:p w14:paraId="04C23840" w14:textId="26461C6A" w:rsidR="00D902AA" w:rsidRPr="00B62EA2" w:rsidRDefault="00D902AA" w:rsidP="00B8529B">
      <w:pPr>
        <w:pStyle w:val="Ttuloapartados"/>
        <w:rPr>
          <w:lang w:val="es-PE"/>
        </w:rPr>
      </w:pPr>
      <w:r w:rsidRPr="00B62EA2">
        <w:rPr>
          <w:lang w:val="es-PE"/>
        </w:rPr>
        <w:lastRenderedPageBreak/>
        <w:t xml:space="preserve">Lista de </w:t>
      </w:r>
      <w:r w:rsidR="00540A08" w:rsidRPr="00B62EA2">
        <w:rPr>
          <w:lang w:val="es-PE"/>
        </w:rPr>
        <w:t>t</w:t>
      </w:r>
      <w:r w:rsidRPr="00B62EA2">
        <w:rPr>
          <w:lang w:val="es-PE"/>
        </w:rPr>
        <w:t>ablas</w:t>
      </w:r>
    </w:p>
    <w:p w14:paraId="5D143F62" w14:textId="5F105FAB" w:rsidR="008213DD" w:rsidRPr="00B62EA2" w:rsidRDefault="00D902AA" w:rsidP="00865CB3">
      <w:pPr>
        <w:pStyle w:val="Tabladeilustraciones"/>
        <w:tabs>
          <w:tab w:val="right" w:leader="dot" w:pos="9060"/>
        </w:tabs>
        <w:spacing w:before="0" w:line="240" w:lineRule="auto"/>
        <w:rPr>
          <w:rFonts w:eastAsiaTheme="minorEastAsia"/>
          <w:kern w:val="2"/>
          <w:lang w:eastAsia="es-PE"/>
          <w14:ligatures w14:val="standardContextual"/>
        </w:rPr>
      </w:pPr>
      <w:r w:rsidRPr="00B62EA2">
        <w:rPr>
          <w:rFonts w:cstheme="minorHAnsi"/>
        </w:rPr>
        <w:fldChar w:fldCharType="begin"/>
      </w:r>
      <w:r w:rsidRPr="00B62EA2">
        <w:rPr>
          <w:rFonts w:cstheme="minorHAnsi"/>
        </w:rPr>
        <w:instrText xml:space="preserve"> TOC \h \z \c "Tabla" </w:instrText>
      </w:r>
      <w:r w:rsidRPr="00B62EA2">
        <w:rPr>
          <w:rFonts w:cstheme="minorHAnsi"/>
        </w:rPr>
        <w:fldChar w:fldCharType="separate"/>
      </w:r>
      <w:hyperlink w:anchor="_Toc165136093" w:history="1">
        <w:r w:rsidR="008213DD" w:rsidRPr="00B62EA2">
          <w:rPr>
            <w:rStyle w:val="Hipervnculo"/>
            <w:b/>
          </w:rPr>
          <w:t>Tabla 1</w:t>
        </w:r>
        <w:r w:rsidR="008213DD" w:rsidRPr="00B62EA2">
          <w:rPr>
            <w:rStyle w:val="Hipervnculo"/>
          </w:rPr>
          <w:t xml:space="preserve"> Título de la tabla de ejemplo</w:t>
        </w:r>
        <w:r w:rsidR="008213DD" w:rsidRPr="00B62EA2">
          <w:rPr>
            <w:webHidden/>
          </w:rPr>
          <w:tab/>
        </w:r>
        <w:r w:rsidR="008213DD" w:rsidRPr="00B62EA2">
          <w:rPr>
            <w:webHidden/>
          </w:rPr>
          <w:fldChar w:fldCharType="begin"/>
        </w:r>
        <w:r w:rsidR="008213DD" w:rsidRPr="00B62EA2">
          <w:rPr>
            <w:webHidden/>
          </w:rPr>
          <w:instrText xml:space="preserve"> PAGEREF _Toc165136093 \h </w:instrText>
        </w:r>
        <w:r w:rsidR="008213DD" w:rsidRPr="00B62EA2">
          <w:rPr>
            <w:webHidden/>
          </w:rPr>
        </w:r>
        <w:r w:rsidR="008213DD" w:rsidRPr="00B62EA2">
          <w:rPr>
            <w:webHidden/>
          </w:rPr>
          <w:fldChar w:fldCharType="separate"/>
        </w:r>
        <w:r w:rsidR="00715283" w:rsidRPr="00B62EA2">
          <w:rPr>
            <w:webHidden/>
          </w:rPr>
          <w:t>14</w:t>
        </w:r>
        <w:r w:rsidR="008213DD" w:rsidRPr="00B62EA2">
          <w:rPr>
            <w:webHidden/>
          </w:rPr>
          <w:fldChar w:fldCharType="end"/>
        </w:r>
      </w:hyperlink>
    </w:p>
    <w:p w14:paraId="6CD079C7" w14:textId="24EE5468" w:rsidR="008213DD" w:rsidRPr="00B62EA2" w:rsidRDefault="001378C3" w:rsidP="00865CB3">
      <w:pPr>
        <w:pStyle w:val="Tabladeilustraciones"/>
        <w:tabs>
          <w:tab w:val="right" w:leader="dot" w:pos="9060"/>
        </w:tabs>
        <w:spacing w:before="0" w:line="240" w:lineRule="auto"/>
        <w:rPr>
          <w:rFonts w:eastAsiaTheme="minorEastAsia"/>
          <w:kern w:val="2"/>
          <w:lang w:eastAsia="es-PE"/>
          <w14:ligatures w14:val="standardContextual"/>
        </w:rPr>
      </w:pPr>
      <w:hyperlink w:anchor="_Toc165136094" w:history="1">
        <w:r w:rsidR="008213DD" w:rsidRPr="00B62EA2">
          <w:rPr>
            <w:rStyle w:val="Hipervnculo"/>
            <w:b/>
          </w:rPr>
          <w:t>Tabla 2</w:t>
        </w:r>
        <w:r w:rsidR="008213DD" w:rsidRPr="00B62EA2">
          <w:rPr>
            <w:rStyle w:val="Hipervnculo"/>
          </w:rPr>
          <w:t xml:space="preserve"> </w:t>
        </w:r>
        <w:r w:rsidR="00D31270" w:rsidRPr="00B62EA2">
          <w:rPr>
            <w:rStyle w:val="Hipervnculo"/>
          </w:rPr>
          <w:t>Nuev</w:t>
        </w:r>
        <w:r w:rsidR="00B13AED" w:rsidRPr="00B62EA2">
          <w:rPr>
            <w:rStyle w:val="Hipervnculo"/>
          </w:rPr>
          <w:t>o t</w:t>
        </w:r>
        <w:r w:rsidR="008213DD" w:rsidRPr="00B62EA2">
          <w:rPr>
            <w:rStyle w:val="Hipervnculo"/>
          </w:rPr>
          <w:t>ítulo de la tabla de ejemplo</w:t>
        </w:r>
        <w:r w:rsidR="008213DD" w:rsidRPr="00B62EA2">
          <w:rPr>
            <w:webHidden/>
          </w:rPr>
          <w:tab/>
        </w:r>
        <w:r w:rsidR="008213DD" w:rsidRPr="00B62EA2">
          <w:rPr>
            <w:webHidden/>
          </w:rPr>
          <w:fldChar w:fldCharType="begin"/>
        </w:r>
        <w:r w:rsidR="008213DD" w:rsidRPr="00B62EA2">
          <w:rPr>
            <w:webHidden/>
          </w:rPr>
          <w:instrText xml:space="preserve"> PAGEREF _Toc165136094 \h </w:instrText>
        </w:r>
        <w:r w:rsidR="008213DD" w:rsidRPr="00B62EA2">
          <w:rPr>
            <w:webHidden/>
          </w:rPr>
        </w:r>
        <w:r w:rsidR="008213DD" w:rsidRPr="00B62EA2">
          <w:rPr>
            <w:webHidden/>
          </w:rPr>
          <w:fldChar w:fldCharType="separate"/>
        </w:r>
        <w:r w:rsidR="00715283" w:rsidRPr="00B62EA2">
          <w:rPr>
            <w:webHidden/>
          </w:rPr>
          <w:t>19</w:t>
        </w:r>
        <w:r w:rsidR="008213DD" w:rsidRPr="00B62EA2">
          <w:rPr>
            <w:webHidden/>
          </w:rPr>
          <w:fldChar w:fldCharType="end"/>
        </w:r>
      </w:hyperlink>
    </w:p>
    <w:p w14:paraId="14DCA5B5" w14:textId="35C20037" w:rsidR="008213DD" w:rsidRPr="00B62EA2" w:rsidRDefault="001378C3" w:rsidP="00865CB3">
      <w:pPr>
        <w:pStyle w:val="Tabladeilustraciones"/>
        <w:tabs>
          <w:tab w:val="right" w:leader="dot" w:pos="9060"/>
        </w:tabs>
        <w:spacing w:before="0" w:line="240" w:lineRule="auto"/>
        <w:rPr>
          <w:rFonts w:eastAsiaTheme="minorEastAsia"/>
          <w:kern w:val="2"/>
          <w:lang w:eastAsia="es-PE"/>
          <w14:ligatures w14:val="standardContextual"/>
        </w:rPr>
      </w:pPr>
      <w:hyperlink w:anchor="_Toc165136095" w:history="1">
        <w:r w:rsidR="008213DD" w:rsidRPr="00B62EA2">
          <w:rPr>
            <w:rStyle w:val="Hipervnculo"/>
            <w:b/>
          </w:rPr>
          <w:t xml:space="preserve">Tabla 3 </w:t>
        </w:r>
        <w:r w:rsidR="004E57BD" w:rsidRPr="00B62EA2">
          <w:rPr>
            <w:rStyle w:val="Hipervnculo"/>
          </w:rPr>
          <w:t>Otro título de la tabla de ejemplo</w:t>
        </w:r>
        <w:r w:rsidR="008213DD" w:rsidRPr="00B62EA2">
          <w:rPr>
            <w:webHidden/>
          </w:rPr>
          <w:tab/>
        </w:r>
        <w:r w:rsidR="008213DD" w:rsidRPr="00B62EA2">
          <w:rPr>
            <w:webHidden/>
          </w:rPr>
          <w:fldChar w:fldCharType="begin"/>
        </w:r>
        <w:r w:rsidR="008213DD" w:rsidRPr="00B62EA2">
          <w:rPr>
            <w:webHidden/>
          </w:rPr>
          <w:instrText xml:space="preserve"> PAGEREF _Toc165136095 \h </w:instrText>
        </w:r>
        <w:r w:rsidR="008213DD" w:rsidRPr="00B62EA2">
          <w:rPr>
            <w:webHidden/>
          </w:rPr>
        </w:r>
        <w:r w:rsidR="008213DD" w:rsidRPr="00B62EA2">
          <w:rPr>
            <w:webHidden/>
          </w:rPr>
          <w:fldChar w:fldCharType="separate"/>
        </w:r>
        <w:r w:rsidR="00715283" w:rsidRPr="00B62EA2">
          <w:rPr>
            <w:webHidden/>
          </w:rPr>
          <w:t>21</w:t>
        </w:r>
        <w:r w:rsidR="008213DD" w:rsidRPr="00B62EA2">
          <w:rPr>
            <w:webHidden/>
          </w:rPr>
          <w:fldChar w:fldCharType="end"/>
        </w:r>
      </w:hyperlink>
    </w:p>
    <w:p w14:paraId="0A105ABA" w14:textId="777F2856" w:rsidR="00D902AA" w:rsidRDefault="00D902AA" w:rsidP="00D902AA">
      <w:pPr>
        <w:rPr>
          <w:rFonts w:cstheme="minorHAnsi"/>
        </w:rPr>
      </w:pPr>
      <w:r w:rsidRPr="00B62EA2">
        <w:rPr>
          <w:rFonts w:cstheme="minorHAnsi"/>
        </w:rPr>
        <w:fldChar w:fldCharType="end"/>
      </w:r>
    </w:p>
    <w:p w14:paraId="4B7AEE1E" w14:textId="02580A0F" w:rsidR="00E56467" w:rsidRDefault="00E56467" w:rsidP="00D902AA">
      <w:pPr>
        <w:rPr>
          <w:rFonts w:cstheme="minorHAnsi"/>
        </w:rPr>
      </w:pPr>
    </w:p>
    <w:p w14:paraId="1A0622BE" w14:textId="032CA14C" w:rsidR="00E56467" w:rsidRDefault="00E56467" w:rsidP="00D902AA">
      <w:pPr>
        <w:rPr>
          <w:rFonts w:cstheme="minorHAnsi"/>
        </w:rPr>
      </w:pPr>
    </w:p>
    <w:p w14:paraId="695C901C" w14:textId="7F1035A0" w:rsidR="00E56467" w:rsidRDefault="00E56467" w:rsidP="00D902AA">
      <w:pPr>
        <w:rPr>
          <w:rFonts w:cstheme="minorHAnsi"/>
        </w:rPr>
      </w:pPr>
    </w:p>
    <w:p w14:paraId="02203257" w14:textId="3F41202F" w:rsidR="00EF4848" w:rsidRDefault="00EF4848" w:rsidP="00D902AA">
      <w:pPr>
        <w:rPr>
          <w:rFonts w:cstheme="minorHAnsi"/>
        </w:rPr>
      </w:pPr>
    </w:p>
    <w:p w14:paraId="35682A19" w14:textId="44983302" w:rsidR="00EF4848" w:rsidRDefault="00EF4848" w:rsidP="00D902AA">
      <w:pPr>
        <w:rPr>
          <w:rFonts w:cstheme="minorHAnsi"/>
        </w:rPr>
      </w:pPr>
    </w:p>
    <w:p w14:paraId="10451BEC" w14:textId="197839ED" w:rsidR="00EF4848" w:rsidRDefault="00EF4848" w:rsidP="00D902AA">
      <w:pPr>
        <w:rPr>
          <w:rFonts w:cstheme="minorHAnsi"/>
        </w:rPr>
      </w:pPr>
    </w:p>
    <w:p w14:paraId="0E538884" w14:textId="4656F15F" w:rsidR="00EF4848" w:rsidRDefault="00EF4848" w:rsidP="00D902AA">
      <w:pPr>
        <w:rPr>
          <w:rFonts w:cstheme="minorHAnsi"/>
        </w:rPr>
      </w:pPr>
    </w:p>
    <w:p w14:paraId="2D23ADDF" w14:textId="598BFD8E" w:rsidR="00EF4848" w:rsidRDefault="00EF4848" w:rsidP="00D902AA">
      <w:pPr>
        <w:rPr>
          <w:rFonts w:cstheme="minorHAnsi"/>
        </w:rPr>
      </w:pPr>
    </w:p>
    <w:p w14:paraId="704A9D97" w14:textId="3666A8BA" w:rsidR="00EF4848" w:rsidRDefault="00EF4848" w:rsidP="00D902AA">
      <w:pPr>
        <w:rPr>
          <w:rFonts w:cstheme="minorHAnsi"/>
        </w:rPr>
      </w:pPr>
    </w:p>
    <w:p w14:paraId="1E617FCD" w14:textId="77777777" w:rsidR="00EF4848" w:rsidRDefault="00EF4848" w:rsidP="00D902AA">
      <w:pPr>
        <w:rPr>
          <w:rFonts w:cstheme="minorHAnsi"/>
        </w:rPr>
        <w:sectPr w:rsidR="00EF4848" w:rsidSect="000D6E8F">
          <w:headerReference w:type="even" r:id="rId39"/>
          <w:headerReference w:type="default" r:id="rId40"/>
          <w:headerReference w:type="first" r:id="rId41"/>
          <w:type w:val="continuous"/>
          <w:pgSz w:w="11906" w:h="16838" w:code="9"/>
          <w:pgMar w:top="1418" w:right="1418" w:bottom="1418" w:left="1418" w:header="720" w:footer="720" w:gutter="0"/>
          <w:cols w:space="720"/>
          <w:titlePg/>
          <w:docGrid w:linePitch="360"/>
        </w:sectPr>
      </w:pPr>
    </w:p>
    <w:p w14:paraId="1C3E8317" w14:textId="585E6F2B" w:rsidR="00D902AA" w:rsidRPr="007D25E4" w:rsidRDefault="00D902AA" w:rsidP="00EF4848">
      <w:pPr>
        <w:jc w:val="center"/>
        <w:rPr>
          <w:b/>
          <w:bCs/>
          <w:sz w:val="24"/>
          <w:szCs w:val="24"/>
        </w:rPr>
      </w:pPr>
      <w:r w:rsidRPr="007D25E4">
        <w:rPr>
          <w:b/>
          <w:bCs/>
          <w:sz w:val="24"/>
          <w:szCs w:val="24"/>
        </w:rPr>
        <w:lastRenderedPageBreak/>
        <w:t xml:space="preserve">Lista de </w:t>
      </w:r>
      <w:r w:rsidR="00540A08" w:rsidRPr="007D25E4">
        <w:rPr>
          <w:b/>
          <w:bCs/>
          <w:sz w:val="24"/>
          <w:szCs w:val="24"/>
        </w:rPr>
        <w:t>f</w:t>
      </w:r>
      <w:r w:rsidRPr="007D25E4">
        <w:rPr>
          <w:b/>
          <w:bCs/>
          <w:sz w:val="24"/>
          <w:szCs w:val="24"/>
        </w:rPr>
        <w:t>iguras</w:t>
      </w:r>
    </w:p>
    <w:p w14:paraId="61A8CE22" w14:textId="01FB5F3F" w:rsidR="00347A25" w:rsidRPr="00B62EA2" w:rsidRDefault="00D902AA" w:rsidP="009A2B1F">
      <w:pPr>
        <w:pStyle w:val="Tabladeilustraciones"/>
        <w:tabs>
          <w:tab w:val="right" w:leader="dot" w:pos="9060"/>
        </w:tabs>
        <w:spacing w:before="0" w:line="240" w:lineRule="auto"/>
        <w:rPr>
          <w:rFonts w:eastAsiaTheme="minorEastAsia"/>
          <w:kern w:val="2"/>
          <w:lang w:eastAsia="es-PE"/>
          <w14:ligatures w14:val="standardContextual"/>
        </w:rPr>
      </w:pPr>
      <w:r w:rsidRPr="00B62EA2">
        <w:fldChar w:fldCharType="begin"/>
      </w:r>
      <w:r w:rsidRPr="00B62EA2">
        <w:instrText xml:space="preserve"> TOC \h \z \c "Figura" </w:instrText>
      </w:r>
      <w:r w:rsidRPr="00B62EA2">
        <w:fldChar w:fldCharType="separate"/>
      </w:r>
      <w:hyperlink w:anchor="_Toc165138205" w:history="1">
        <w:r w:rsidR="00347A25" w:rsidRPr="00B62EA2">
          <w:rPr>
            <w:rStyle w:val="Hipervnculo"/>
            <w:b/>
          </w:rPr>
          <w:t xml:space="preserve">Figura 1 </w:t>
        </w:r>
        <w:r w:rsidR="00347A25" w:rsidRPr="00B62EA2">
          <w:rPr>
            <w:rStyle w:val="Hipervnculo"/>
            <w:rFonts w:ascii="Calibri" w:hAnsi="Calibri"/>
            <w:iCs/>
          </w:rPr>
          <w:t>Título de la figura</w:t>
        </w:r>
        <w:r w:rsidR="00347A25" w:rsidRPr="00B62EA2">
          <w:rPr>
            <w:webHidden/>
          </w:rPr>
          <w:tab/>
        </w:r>
        <w:r w:rsidR="00347A25" w:rsidRPr="00B62EA2">
          <w:rPr>
            <w:webHidden/>
          </w:rPr>
          <w:fldChar w:fldCharType="begin"/>
        </w:r>
        <w:r w:rsidR="00347A25" w:rsidRPr="00B62EA2">
          <w:rPr>
            <w:webHidden/>
          </w:rPr>
          <w:instrText xml:space="preserve"> PAGEREF _Toc165138205 \h </w:instrText>
        </w:r>
        <w:r w:rsidR="00347A25" w:rsidRPr="00B62EA2">
          <w:rPr>
            <w:webHidden/>
          </w:rPr>
        </w:r>
        <w:r w:rsidR="00347A25" w:rsidRPr="00B62EA2">
          <w:rPr>
            <w:webHidden/>
          </w:rPr>
          <w:fldChar w:fldCharType="separate"/>
        </w:r>
        <w:r w:rsidR="00715283" w:rsidRPr="00B62EA2">
          <w:rPr>
            <w:webHidden/>
          </w:rPr>
          <w:t>11</w:t>
        </w:r>
        <w:r w:rsidR="00347A25" w:rsidRPr="00B62EA2">
          <w:rPr>
            <w:webHidden/>
          </w:rPr>
          <w:fldChar w:fldCharType="end"/>
        </w:r>
      </w:hyperlink>
    </w:p>
    <w:p w14:paraId="23F8D501" w14:textId="680852EB" w:rsidR="00347A25" w:rsidRPr="00B62EA2" w:rsidRDefault="001378C3" w:rsidP="009A2B1F">
      <w:pPr>
        <w:pStyle w:val="Tabladeilustraciones"/>
        <w:tabs>
          <w:tab w:val="right" w:leader="dot" w:pos="9060"/>
        </w:tabs>
        <w:spacing w:before="0" w:line="240" w:lineRule="auto"/>
        <w:rPr>
          <w:rFonts w:eastAsiaTheme="minorEastAsia"/>
          <w:kern w:val="2"/>
          <w:lang w:eastAsia="es-PE"/>
          <w14:ligatures w14:val="standardContextual"/>
        </w:rPr>
      </w:pPr>
      <w:hyperlink w:anchor="_Toc165138206" w:history="1">
        <w:r w:rsidR="00347A25" w:rsidRPr="00B62EA2">
          <w:rPr>
            <w:rStyle w:val="Hipervnculo"/>
            <w:b/>
          </w:rPr>
          <w:t>Figura 2</w:t>
        </w:r>
        <w:r w:rsidR="00347A25" w:rsidRPr="00B62EA2">
          <w:rPr>
            <w:rStyle w:val="Hipervnculo"/>
          </w:rPr>
          <w:t xml:space="preserve"> </w:t>
        </w:r>
        <w:r w:rsidR="00347A25" w:rsidRPr="00B62EA2">
          <w:rPr>
            <w:rStyle w:val="Hipervnculo"/>
            <w:rFonts w:ascii="Calibri" w:hAnsi="Calibri"/>
            <w:iCs/>
          </w:rPr>
          <w:t>Estructura de LSTM empleada</w:t>
        </w:r>
        <w:r w:rsidR="00347A25" w:rsidRPr="00B62EA2">
          <w:rPr>
            <w:webHidden/>
          </w:rPr>
          <w:tab/>
        </w:r>
        <w:r w:rsidR="00347A25" w:rsidRPr="00B62EA2">
          <w:rPr>
            <w:webHidden/>
          </w:rPr>
          <w:fldChar w:fldCharType="begin"/>
        </w:r>
        <w:r w:rsidR="00347A25" w:rsidRPr="00B62EA2">
          <w:rPr>
            <w:webHidden/>
          </w:rPr>
          <w:instrText xml:space="preserve"> PAGEREF _Toc165138206 \h </w:instrText>
        </w:r>
        <w:r w:rsidR="00347A25" w:rsidRPr="00B62EA2">
          <w:rPr>
            <w:webHidden/>
          </w:rPr>
        </w:r>
        <w:r w:rsidR="00347A25" w:rsidRPr="00B62EA2">
          <w:rPr>
            <w:webHidden/>
          </w:rPr>
          <w:fldChar w:fldCharType="separate"/>
        </w:r>
        <w:r w:rsidR="00715283" w:rsidRPr="00B62EA2">
          <w:rPr>
            <w:webHidden/>
          </w:rPr>
          <w:t>12</w:t>
        </w:r>
        <w:r w:rsidR="00347A25" w:rsidRPr="00B62EA2">
          <w:rPr>
            <w:webHidden/>
          </w:rPr>
          <w:fldChar w:fldCharType="end"/>
        </w:r>
      </w:hyperlink>
    </w:p>
    <w:p w14:paraId="1C105B5C" w14:textId="41019613" w:rsidR="00347A25" w:rsidRPr="00B62EA2" w:rsidRDefault="001378C3" w:rsidP="009A2B1F">
      <w:pPr>
        <w:pStyle w:val="Tabladeilustraciones"/>
        <w:tabs>
          <w:tab w:val="right" w:leader="dot" w:pos="9060"/>
        </w:tabs>
        <w:spacing w:before="0" w:line="240" w:lineRule="auto"/>
        <w:rPr>
          <w:rFonts w:eastAsiaTheme="minorEastAsia"/>
          <w:kern w:val="2"/>
          <w:lang w:eastAsia="es-PE"/>
          <w14:ligatures w14:val="standardContextual"/>
        </w:rPr>
      </w:pPr>
      <w:hyperlink w:anchor="_Toc165138207" w:history="1">
        <w:r w:rsidR="00347A25" w:rsidRPr="00B62EA2">
          <w:rPr>
            <w:rStyle w:val="Hipervnculo"/>
            <w:b/>
            <w:bCs/>
          </w:rPr>
          <w:t>Figura 3</w:t>
        </w:r>
        <w:r w:rsidR="00347A25" w:rsidRPr="00B62EA2">
          <w:rPr>
            <w:rStyle w:val="Hipervnculo"/>
            <w:b/>
          </w:rPr>
          <w:t xml:space="preserve"> </w:t>
        </w:r>
        <w:r w:rsidR="00347A25" w:rsidRPr="00B62EA2">
          <w:rPr>
            <w:rStyle w:val="Hipervnculo"/>
            <w:bCs/>
            <w:iCs/>
          </w:rPr>
          <w:t>Evolución de la deuda mundial a lo largo del último siglo</w:t>
        </w:r>
        <w:r w:rsidR="00347A25" w:rsidRPr="00B62EA2">
          <w:rPr>
            <w:webHidden/>
          </w:rPr>
          <w:tab/>
        </w:r>
        <w:r w:rsidR="00347A25" w:rsidRPr="00B62EA2">
          <w:rPr>
            <w:webHidden/>
          </w:rPr>
          <w:fldChar w:fldCharType="begin"/>
        </w:r>
        <w:r w:rsidR="00347A25" w:rsidRPr="00B62EA2">
          <w:rPr>
            <w:webHidden/>
          </w:rPr>
          <w:instrText xml:space="preserve"> PAGEREF _Toc165138207 \h </w:instrText>
        </w:r>
        <w:r w:rsidR="00347A25" w:rsidRPr="00B62EA2">
          <w:rPr>
            <w:webHidden/>
          </w:rPr>
        </w:r>
        <w:r w:rsidR="00347A25" w:rsidRPr="00B62EA2">
          <w:rPr>
            <w:webHidden/>
          </w:rPr>
          <w:fldChar w:fldCharType="separate"/>
        </w:r>
        <w:r w:rsidR="00715283" w:rsidRPr="00B62EA2">
          <w:rPr>
            <w:webHidden/>
          </w:rPr>
          <w:t>16</w:t>
        </w:r>
        <w:r w:rsidR="00347A25" w:rsidRPr="00B62EA2">
          <w:rPr>
            <w:webHidden/>
          </w:rPr>
          <w:fldChar w:fldCharType="end"/>
        </w:r>
      </w:hyperlink>
    </w:p>
    <w:p w14:paraId="3A8DA3A7" w14:textId="7EC37172" w:rsidR="00347A25" w:rsidRPr="00B62EA2" w:rsidRDefault="001378C3" w:rsidP="009A2B1F">
      <w:pPr>
        <w:pStyle w:val="Tabladeilustraciones"/>
        <w:tabs>
          <w:tab w:val="right" w:leader="dot" w:pos="9060"/>
        </w:tabs>
        <w:spacing w:before="0" w:line="240" w:lineRule="auto"/>
        <w:rPr>
          <w:rFonts w:eastAsiaTheme="minorEastAsia"/>
          <w:kern w:val="2"/>
          <w:lang w:eastAsia="es-PE"/>
          <w14:ligatures w14:val="standardContextual"/>
        </w:rPr>
      </w:pPr>
      <w:hyperlink w:anchor="_Toc165138208" w:history="1">
        <w:r w:rsidR="00347A25" w:rsidRPr="00B62EA2">
          <w:rPr>
            <w:rStyle w:val="Hipervnculo"/>
            <w:b/>
          </w:rPr>
          <w:t xml:space="preserve">Figura 4 </w:t>
        </w:r>
        <w:r w:rsidR="00347A25" w:rsidRPr="00B62EA2">
          <w:rPr>
            <w:rStyle w:val="Hipervnculo"/>
            <w:rFonts w:ascii="Calibri" w:hAnsi="Calibri"/>
            <w:iCs/>
          </w:rPr>
          <w:t>Mapa político del departamento de Piura</w:t>
        </w:r>
        <w:r w:rsidR="00347A25" w:rsidRPr="00B62EA2">
          <w:rPr>
            <w:webHidden/>
          </w:rPr>
          <w:tab/>
        </w:r>
        <w:r w:rsidR="00347A25" w:rsidRPr="00B62EA2">
          <w:rPr>
            <w:webHidden/>
          </w:rPr>
          <w:fldChar w:fldCharType="begin"/>
        </w:r>
        <w:r w:rsidR="00347A25" w:rsidRPr="00B62EA2">
          <w:rPr>
            <w:webHidden/>
          </w:rPr>
          <w:instrText xml:space="preserve"> PAGEREF _Toc165138208 \h </w:instrText>
        </w:r>
        <w:r w:rsidR="00347A25" w:rsidRPr="00B62EA2">
          <w:rPr>
            <w:webHidden/>
          </w:rPr>
        </w:r>
        <w:r w:rsidR="00347A25" w:rsidRPr="00B62EA2">
          <w:rPr>
            <w:webHidden/>
          </w:rPr>
          <w:fldChar w:fldCharType="separate"/>
        </w:r>
        <w:r w:rsidR="00715283" w:rsidRPr="00B62EA2">
          <w:rPr>
            <w:webHidden/>
          </w:rPr>
          <w:t>17</w:t>
        </w:r>
        <w:r w:rsidR="00347A25" w:rsidRPr="00B62EA2">
          <w:rPr>
            <w:webHidden/>
          </w:rPr>
          <w:fldChar w:fldCharType="end"/>
        </w:r>
      </w:hyperlink>
    </w:p>
    <w:p w14:paraId="66CBFF3A" w14:textId="59F7A3CB" w:rsidR="00347A25" w:rsidRPr="00B62EA2" w:rsidRDefault="001378C3" w:rsidP="009A2B1F">
      <w:pPr>
        <w:pStyle w:val="Tabladeilustraciones"/>
        <w:tabs>
          <w:tab w:val="right" w:leader="dot" w:pos="9060"/>
        </w:tabs>
        <w:spacing w:before="0" w:line="240" w:lineRule="auto"/>
        <w:rPr>
          <w:rFonts w:eastAsiaTheme="minorEastAsia"/>
          <w:kern w:val="2"/>
          <w:lang w:eastAsia="es-PE"/>
          <w14:ligatures w14:val="standardContextual"/>
        </w:rPr>
      </w:pPr>
      <w:hyperlink w:anchor="_Toc165138209" w:history="1">
        <w:r w:rsidR="00347A25" w:rsidRPr="00B62EA2">
          <w:rPr>
            <w:rStyle w:val="Hipervnculo"/>
            <w:b/>
          </w:rPr>
          <w:t>Figura 5</w:t>
        </w:r>
        <w:r w:rsidR="00347A25" w:rsidRPr="00B62EA2">
          <w:rPr>
            <w:rStyle w:val="Hipervnculo"/>
          </w:rPr>
          <w:t xml:space="preserve"> </w:t>
        </w:r>
        <w:r w:rsidR="00347A25" w:rsidRPr="00B62EA2">
          <w:rPr>
            <w:rStyle w:val="Hipervnculo"/>
            <w:rFonts w:ascii="Calibri" w:hAnsi="Calibri"/>
            <w:iCs/>
          </w:rPr>
          <w:t>Análisis FODA</w:t>
        </w:r>
        <w:r w:rsidR="00347A25" w:rsidRPr="00B62EA2">
          <w:rPr>
            <w:webHidden/>
          </w:rPr>
          <w:tab/>
        </w:r>
        <w:r w:rsidR="00347A25" w:rsidRPr="00B62EA2">
          <w:rPr>
            <w:webHidden/>
          </w:rPr>
          <w:fldChar w:fldCharType="begin"/>
        </w:r>
        <w:r w:rsidR="00347A25" w:rsidRPr="00B62EA2">
          <w:rPr>
            <w:webHidden/>
          </w:rPr>
          <w:instrText xml:space="preserve"> PAGEREF _Toc165138209 \h </w:instrText>
        </w:r>
        <w:r w:rsidR="00347A25" w:rsidRPr="00B62EA2">
          <w:rPr>
            <w:webHidden/>
          </w:rPr>
        </w:r>
        <w:r w:rsidR="00347A25" w:rsidRPr="00B62EA2">
          <w:rPr>
            <w:webHidden/>
          </w:rPr>
          <w:fldChar w:fldCharType="separate"/>
        </w:r>
        <w:r w:rsidR="00715283" w:rsidRPr="00B62EA2">
          <w:rPr>
            <w:webHidden/>
          </w:rPr>
          <w:t>20</w:t>
        </w:r>
        <w:r w:rsidR="00347A25" w:rsidRPr="00B62EA2">
          <w:rPr>
            <w:webHidden/>
          </w:rPr>
          <w:fldChar w:fldCharType="end"/>
        </w:r>
      </w:hyperlink>
    </w:p>
    <w:p w14:paraId="5686C345" w14:textId="105E15D4" w:rsidR="007964CB" w:rsidRPr="00B62EA2" w:rsidRDefault="00D902AA" w:rsidP="009C3FEC">
      <w:pPr>
        <w:pStyle w:val="Normalsinsangrado"/>
        <w:rPr>
          <w:b/>
        </w:rPr>
      </w:pPr>
      <w:r w:rsidRPr="00B62EA2">
        <w:rPr>
          <w:b/>
        </w:rPr>
        <w:fldChar w:fldCharType="end"/>
      </w:r>
      <w:bookmarkStart w:id="3" w:name="_Toc50966284"/>
    </w:p>
    <w:p w14:paraId="50CC8692" w14:textId="16BCF2EF" w:rsidR="00216B73" w:rsidRPr="00B62EA2" w:rsidRDefault="00216B73" w:rsidP="00110513">
      <w:pPr>
        <w:pStyle w:val="NormalSangrado"/>
        <w:ind w:firstLine="0"/>
        <w:rPr>
          <w:lang w:val="es-PE"/>
        </w:rPr>
      </w:pPr>
    </w:p>
    <w:p w14:paraId="49AA0222" w14:textId="2C1C243D" w:rsidR="00216B73" w:rsidRPr="00B62EA2" w:rsidRDefault="00216B73" w:rsidP="00110513">
      <w:pPr>
        <w:pStyle w:val="NormalSangrado"/>
        <w:ind w:firstLine="0"/>
        <w:rPr>
          <w:lang w:val="es-PE"/>
        </w:rPr>
      </w:pPr>
    </w:p>
    <w:p w14:paraId="0508712A" w14:textId="77777777" w:rsidR="00E43200" w:rsidRPr="00B62EA2" w:rsidRDefault="00E43200" w:rsidP="00E43200"/>
    <w:p w14:paraId="4072213D" w14:textId="77777777" w:rsidR="00E43200" w:rsidRPr="00B62EA2" w:rsidRDefault="00E43200" w:rsidP="00E43200"/>
    <w:p w14:paraId="2E07FF95" w14:textId="731EE0EF" w:rsidR="00E43200" w:rsidRPr="00B62EA2" w:rsidRDefault="00E43200" w:rsidP="00E43200"/>
    <w:p w14:paraId="7A432202" w14:textId="38ED25E6" w:rsidR="00E43200" w:rsidRPr="00B62EA2" w:rsidRDefault="00E43200" w:rsidP="00E43200"/>
    <w:p w14:paraId="52092DA4" w14:textId="4C0981D3" w:rsidR="00E43200" w:rsidRDefault="00E43200" w:rsidP="00E43200">
      <w:pPr>
        <w:ind w:firstLine="708"/>
        <w:rPr>
          <w:sz w:val="24"/>
        </w:rPr>
      </w:pPr>
    </w:p>
    <w:p w14:paraId="44F590D2" w14:textId="39F0267E" w:rsidR="000B3877" w:rsidRDefault="000B3877" w:rsidP="00E43200">
      <w:pPr>
        <w:ind w:firstLine="708"/>
        <w:rPr>
          <w:sz w:val="24"/>
        </w:rPr>
      </w:pPr>
    </w:p>
    <w:p w14:paraId="2776FE79" w14:textId="58BE4893" w:rsidR="000B3877" w:rsidRDefault="000B3877" w:rsidP="00E43200">
      <w:pPr>
        <w:ind w:firstLine="708"/>
        <w:rPr>
          <w:sz w:val="24"/>
        </w:rPr>
      </w:pPr>
    </w:p>
    <w:p w14:paraId="63F01FD1" w14:textId="513E9789" w:rsidR="000B3877" w:rsidRPr="00B62EA2" w:rsidRDefault="000B3877" w:rsidP="00E43200">
      <w:pPr>
        <w:ind w:firstLine="708"/>
        <w:rPr>
          <w:sz w:val="24"/>
        </w:rPr>
      </w:pPr>
    </w:p>
    <w:p w14:paraId="1D9AC1FC" w14:textId="28FBF496" w:rsidR="00E43200" w:rsidRPr="00B62EA2" w:rsidRDefault="00E43200" w:rsidP="00E43200">
      <w:pPr>
        <w:tabs>
          <w:tab w:val="left" w:pos="750"/>
        </w:tabs>
      </w:pPr>
      <w:r w:rsidRPr="00B62EA2">
        <w:tab/>
      </w:r>
    </w:p>
    <w:p w14:paraId="1A2C98D5" w14:textId="77777777" w:rsidR="005A68DC" w:rsidRDefault="005A68DC" w:rsidP="00E43200">
      <w:pPr>
        <w:sectPr w:rsidR="005A68DC" w:rsidSect="00EF4848">
          <w:pgSz w:w="11906" w:h="16838" w:code="9"/>
          <w:pgMar w:top="1418" w:right="1418" w:bottom="1418" w:left="1418" w:header="720" w:footer="720" w:gutter="0"/>
          <w:cols w:space="720"/>
          <w:titlePg/>
          <w:docGrid w:linePitch="360"/>
        </w:sectPr>
      </w:pPr>
    </w:p>
    <w:p w14:paraId="1E1AB4EC" w14:textId="3AA75706" w:rsidR="00FF4883" w:rsidRPr="00B62EA2" w:rsidRDefault="00FF4883" w:rsidP="00FF4883">
      <w:pPr>
        <w:pStyle w:val="Ttulo1"/>
        <w:numPr>
          <w:ilvl w:val="0"/>
          <w:numId w:val="0"/>
        </w:numPr>
      </w:pPr>
      <w:bookmarkStart w:id="4" w:name="_Toc165133656"/>
      <w:r w:rsidRPr="008C0577">
        <w:lastRenderedPageBreak/>
        <w:t>Introducción</w:t>
      </w:r>
      <w:bookmarkEnd w:id="3"/>
      <w:bookmarkEnd w:id="4"/>
    </w:p>
    <w:p w14:paraId="7ED4AC2F" w14:textId="169055CE" w:rsidR="00167D26" w:rsidRPr="00B62EA2" w:rsidRDefault="00167D26" w:rsidP="50163661">
      <w:pPr>
        <w:pStyle w:val="NormalSangrado"/>
        <w:rPr>
          <w:lang w:val="es-PE"/>
        </w:rPr>
      </w:pPr>
      <w:r w:rsidRPr="00B62EA2">
        <w:rPr>
          <w:lang w:val="es-PE"/>
        </w:rPr>
        <w:t>Lorem ipsum dolor sit amet, consectetuer adipiscing elit. Maecenas porttitor congue massa. Fusce posuere, magna sed pulvinar ultricies, purus lectus malesuada libero, sit amet commodo magna eros quis urna.</w:t>
      </w:r>
    </w:p>
    <w:p w14:paraId="770EC6B4" w14:textId="47B0A1FF" w:rsidR="00167D26" w:rsidRPr="00B62EA2" w:rsidRDefault="00167D26" w:rsidP="50163661">
      <w:pPr>
        <w:pStyle w:val="NormalSangrado"/>
        <w:rPr>
          <w:lang w:val="es-PE"/>
        </w:rPr>
      </w:pPr>
      <w:r w:rsidRPr="00B62EA2">
        <w:rPr>
          <w:lang w:val="es-PE"/>
        </w:rPr>
        <w:t>Nunc viverra imperdiet enim. Fusce est. Vivamus a tellus.</w:t>
      </w:r>
    </w:p>
    <w:p w14:paraId="52DD3F78" w14:textId="77777777" w:rsidR="00167D26" w:rsidRPr="00B62EA2" w:rsidRDefault="00167D26" w:rsidP="50163661">
      <w:pPr>
        <w:pStyle w:val="NormalSangrado"/>
        <w:rPr>
          <w:lang w:val="es-PE"/>
        </w:rPr>
      </w:pPr>
      <w:r w:rsidRPr="00B62EA2">
        <w:rPr>
          <w:lang w:val="es-PE"/>
        </w:rPr>
        <w:t>Pellentesque habitant morbi tristique senectus et netus et malesuada fames ac turpis egestas. Proin pharetra nonummy pede. Mauris et orci.</w:t>
      </w:r>
    </w:p>
    <w:p w14:paraId="34474EB1" w14:textId="77777777" w:rsidR="00167D26" w:rsidRPr="00B62EA2" w:rsidRDefault="00167D26" w:rsidP="50163661">
      <w:pPr>
        <w:pStyle w:val="NormalSangrado"/>
        <w:rPr>
          <w:lang w:val="es-PE"/>
        </w:rPr>
      </w:pPr>
      <w:r w:rsidRPr="00B62EA2">
        <w:rPr>
          <w:lang w:val="es-PE"/>
        </w:rPr>
        <w:t>Aenean nec lorem. In porttitor. Donec laoreet nonummy augue.</w:t>
      </w:r>
    </w:p>
    <w:p w14:paraId="157BEF1E" w14:textId="1D368E34" w:rsidR="00167D26" w:rsidRPr="00B62EA2" w:rsidRDefault="00167D26" w:rsidP="50163661">
      <w:pPr>
        <w:pStyle w:val="NormalSangrado"/>
        <w:rPr>
          <w:lang w:val="es-PE"/>
        </w:rPr>
      </w:pPr>
      <w:r w:rsidRPr="00B62EA2">
        <w:rPr>
          <w:lang w:val="es-PE"/>
        </w:rPr>
        <w:t>Suspendisse dui purus, scelerisque at, vulputate vitae, pretium mattis, nunc. Mauris eget neque at sem venenatis eleifend. Ut nonummy.</w:t>
      </w:r>
    </w:p>
    <w:p w14:paraId="715F11B5" w14:textId="296ECF91" w:rsidR="00167D26" w:rsidRPr="00B62EA2" w:rsidRDefault="00167D26" w:rsidP="50163661">
      <w:pPr>
        <w:pStyle w:val="NormalSangrado"/>
        <w:rPr>
          <w:lang w:val="es-PE"/>
        </w:rPr>
      </w:pPr>
    </w:p>
    <w:p w14:paraId="2C5CE77D" w14:textId="1048E413" w:rsidR="00167D26" w:rsidRPr="00B62EA2" w:rsidRDefault="00167D26" w:rsidP="50163661">
      <w:pPr>
        <w:pStyle w:val="NormalSangrado"/>
        <w:rPr>
          <w:lang w:val="es-PE"/>
        </w:rPr>
      </w:pPr>
    </w:p>
    <w:p w14:paraId="67DCA36E" w14:textId="3EF425F6" w:rsidR="00167D26" w:rsidRPr="00B62EA2" w:rsidRDefault="00167D26" w:rsidP="50163661">
      <w:pPr>
        <w:pStyle w:val="NormalSangrado"/>
        <w:rPr>
          <w:lang w:val="es-PE"/>
        </w:rPr>
      </w:pPr>
    </w:p>
    <w:p w14:paraId="62D29A49" w14:textId="77777777" w:rsidR="00167D26" w:rsidRPr="00B62EA2" w:rsidRDefault="00167D26" w:rsidP="50163661">
      <w:pPr>
        <w:pStyle w:val="NormalSangrado"/>
        <w:rPr>
          <w:lang w:val="es-PE"/>
        </w:rPr>
      </w:pPr>
    </w:p>
    <w:p w14:paraId="750418DD" w14:textId="77777777" w:rsidR="00167D26" w:rsidRPr="00B62EA2" w:rsidRDefault="00167D26" w:rsidP="50163661">
      <w:pPr>
        <w:pStyle w:val="NormalSangrado"/>
        <w:rPr>
          <w:lang w:val="es-PE"/>
        </w:rPr>
      </w:pPr>
    </w:p>
    <w:p w14:paraId="22403FC7" w14:textId="77777777" w:rsidR="00167D26" w:rsidRPr="00B62EA2" w:rsidRDefault="00167D26" w:rsidP="50163661">
      <w:pPr>
        <w:pStyle w:val="NormalSangrado"/>
        <w:rPr>
          <w:lang w:val="es-PE"/>
        </w:rPr>
      </w:pPr>
    </w:p>
    <w:p w14:paraId="216E0FC7" w14:textId="7CAA7CF8" w:rsidR="00167D26" w:rsidRPr="00B62EA2" w:rsidRDefault="00167D26" w:rsidP="50163661">
      <w:pPr>
        <w:pStyle w:val="NormalSangrado"/>
        <w:rPr>
          <w:lang w:val="es-PE"/>
        </w:rPr>
      </w:pPr>
    </w:p>
    <w:p w14:paraId="7E1629DC" w14:textId="77777777" w:rsidR="00167D26" w:rsidRDefault="00167D26" w:rsidP="50163661">
      <w:pPr>
        <w:pStyle w:val="NormalSangrado"/>
        <w:rPr>
          <w:lang w:val="es-PE"/>
        </w:rPr>
      </w:pPr>
    </w:p>
    <w:p w14:paraId="15B61EC5" w14:textId="77777777" w:rsidR="000B3877" w:rsidRDefault="000B3877" w:rsidP="50163661">
      <w:pPr>
        <w:pStyle w:val="NormalSangrado"/>
        <w:rPr>
          <w:lang w:val="es-PE"/>
        </w:rPr>
      </w:pPr>
    </w:p>
    <w:p w14:paraId="493196D4" w14:textId="77777777" w:rsidR="000B3877" w:rsidRDefault="000B3877" w:rsidP="50163661">
      <w:pPr>
        <w:pStyle w:val="NormalSangrado"/>
        <w:rPr>
          <w:lang w:val="es-PE"/>
        </w:rPr>
      </w:pPr>
    </w:p>
    <w:p w14:paraId="2F3382AB" w14:textId="77777777" w:rsidR="007753B9" w:rsidRDefault="007753B9" w:rsidP="007753B9">
      <w:pPr>
        <w:pStyle w:val="NormalSangrado"/>
        <w:ind w:firstLine="0"/>
        <w:rPr>
          <w:lang w:val="es-PE"/>
        </w:rPr>
        <w:sectPr w:rsidR="007753B9" w:rsidSect="005A68DC">
          <w:pgSz w:w="11906" w:h="16838" w:code="9"/>
          <w:pgMar w:top="1418" w:right="1418" w:bottom="1418" w:left="1418" w:header="720" w:footer="720" w:gutter="0"/>
          <w:cols w:space="720"/>
          <w:titlePg/>
          <w:docGrid w:linePitch="360"/>
        </w:sectPr>
      </w:pPr>
    </w:p>
    <w:p w14:paraId="4BBA4D2D" w14:textId="64EEAFF8" w:rsidR="0057728E" w:rsidRPr="008C0577" w:rsidRDefault="248960E2" w:rsidP="00C66A36">
      <w:pPr>
        <w:pStyle w:val="Ttulo1"/>
      </w:pPr>
      <w:bookmarkStart w:id="5" w:name="_Toc165133657"/>
      <w:r w:rsidRPr="008C0577">
        <w:lastRenderedPageBreak/>
        <w:t>Capítulo</w:t>
      </w:r>
      <w:r w:rsidR="27074A85" w:rsidRPr="008C0577">
        <w:t xml:space="preserve"> 1</w:t>
      </w:r>
      <w:r w:rsidR="282FB350" w:rsidRPr="008C0577">
        <w:t xml:space="preserve"> </w:t>
      </w:r>
    </w:p>
    <w:p w14:paraId="3617CD5E" w14:textId="7B0CBFE0" w:rsidR="000747CE" w:rsidRPr="00B62EA2" w:rsidRDefault="0061201C" w:rsidP="00201DD0">
      <w:pPr>
        <w:pStyle w:val="Ttulo1"/>
        <w:numPr>
          <w:ilvl w:val="0"/>
          <w:numId w:val="0"/>
        </w:numPr>
      </w:pPr>
      <w:r w:rsidRPr="008C0577">
        <w:t>I</w:t>
      </w:r>
      <w:r w:rsidR="27074A85" w:rsidRPr="008C0577">
        <w:t>nformación general</w:t>
      </w:r>
      <w:bookmarkEnd w:id="5"/>
    </w:p>
    <w:p w14:paraId="5AB7E332" w14:textId="4B8387C6" w:rsidR="000747CE" w:rsidRPr="00B62EA2" w:rsidRDefault="000747CE" w:rsidP="008507AC">
      <w:pPr>
        <w:pStyle w:val="NormalSangrado"/>
        <w:rPr>
          <w:lang w:val="es-PE"/>
        </w:rPr>
      </w:pPr>
      <w:r w:rsidRPr="00B62EA2">
        <w:rPr>
          <w:lang w:val="es-PE"/>
        </w:rPr>
        <w:t>Lorem ipsum dolor sit amet consectetur adipiscing elit gravida imperdiet interdum, magnis inceptos arcu cursus fames rutrum cubilia fermentum porta metus quam, ac risus bibendum turpis molestie ornare accumsan viverra sociis. Aliquam orci sem dictumst scelerisque placerat elementum sodales habitasse nam dapibus, urna luctus felis mollis sed sociis penatibus mauris dictum, in platea congue enim feugiat tempor torquent vulputate at. Augue class habitant scelerisque eget id platea nullam sed dictumst aptent convallis, consequat hendrerit magnis ut senectus penatibus ultrices duis interdum.</w:t>
      </w:r>
    </w:p>
    <w:p w14:paraId="6FEF72CF" w14:textId="3A5B1BFC" w:rsidR="000747CE" w:rsidRPr="00B62EA2" w:rsidRDefault="000747CE" w:rsidP="008507AC">
      <w:pPr>
        <w:pStyle w:val="NormalSangrado"/>
        <w:rPr>
          <w:lang w:val="es-PE"/>
        </w:rPr>
      </w:pPr>
      <w:r w:rsidRPr="00B62EA2">
        <w:rPr>
          <w:lang w:val="es-PE"/>
        </w:rPr>
        <w:t>Sociosqu arcu penatibus facilisis cum est ullamcorper lacinia torquent, in fermentum elementum duis nascetur enim eleifend, congue mattis mauris purus parturient dictumst nulla. Interdum phasellus lacus conubia neque vehicula volutpat cursus dapibus iaculis, vivamus mauris malesuada tempus fames dui elementum penatibus magna eros, facilisi velit tortor integer arcu litora ullamcorper tristique. Eget tempus vitae sociosqu ultricies netus nunc malesuada sociis justo, euismod phasellus proin nullam sagittis penatibus bibendum massa, hac vivamus ullamcorper a inceptos sollicitudin leo mattis.</w:t>
      </w:r>
    </w:p>
    <w:p w14:paraId="0F9016E5" w14:textId="39A2BF5F" w:rsidR="009B364C" w:rsidRPr="008C0577" w:rsidRDefault="000747CE" w:rsidP="000C1259">
      <w:pPr>
        <w:pStyle w:val="Ttulo2"/>
        <w:rPr>
          <w:noProof w:val="0"/>
        </w:rPr>
      </w:pPr>
      <w:bookmarkStart w:id="6" w:name="_Toc165133658"/>
      <w:r w:rsidRPr="008C0577">
        <w:rPr>
          <w:noProof w:val="0"/>
        </w:rPr>
        <w:t xml:space="preserve">Ejemplo de </w:t>
      </w:r>
      <w:r w:rsidR="006B26B1" w:rsidRPr="008C0577">
        <w:rPr>
          <w:noProof w:val="0"/>
        </w:rPr>
        <w:t>título</w:t>
      </w:r>
      <w:r w:rsidRPr="008C0577">
        <w:rPr>
          <w:noProof w:val="0"/>
        </w:rPr>
        <w:t xml:space="preserve"> nivel do</w:t>
      </w:r>
      <w:r w:rsidR="009B364C" w:rsidRPr="008C0577">
        <w:rPr>
          <w:noProof w:val="0"/>
        </w:rPr>
        <w:t>s</w:t>
      </w:r>
      <w:bookmarkEnd w:id="6"/>
    </w:p>
    <w:p w14:paraId="435E7668" w14:textId="544D6EDC" w:rsidR="00BF5795" w:rsidRPr="00B62EA2" w:rsidRDefault="00CE5A95" w:rsidP="008507AC">
      <w:pPr>
        <w:pStyle w:val="NormalSangrado"/>
        <w:rPr>
          <w:lang w:val="es-PE"/>
        </w:rPr>
      </w:pPr>
      <w:r w:rsidRPr="008C0577">
        <w:rPr>
          <w:lang w:val="es-PE"/>
        </w:rPr>
        <w:t>Ac tempor mus auctor at proin facilisi purus curae, ad habitasse velit hendrerit aliquet sociis fringilla accumsan, euismod est primis id pretium cras malesuada. Condimentum inceptos felis odio mollis quisque eu duis, sed conubia bibendum justo turpis sagittis vel, id et neque quam mus fermentum. Tristique cubilia massa felis dictumst orci, tempus porttitor eleifend. Libero donec sociis litora morbi gravida justo dis, massa pulvinar tellus nisi euismod class, tortor lacus malesuada nostra ultrices torquent.</w:t>
      </w:r>
    </w:p>
    <w:p w14:paraId="26F66D4A" w14:textId="681AA091" w:rsidR="00CE5A95" w:rsidRPr="00B62EA2" w:rsidRDefault="00CE5A95" w:rsidP="008507AC">
      <w:pPr>
        <w:pStyle w:val="NormalSangrado"/>
        <w:rPr>
          <w:lang w:val="es-PE"/>
        </w:rPr>
      </w:pPr>
      <w:r w:rsidRPr="00B62EA2">
        <w:rPr>
          <w:lang w:val="es-PE"/>
        </w:rPr>
        <w:t>Lorem ipsum dolor sit amet consectetur adipiscing elit, non torquent dignissim conubia nullam gravida condimentum sapien, scelerisque eu aptent luctus ornare habitasse. Nibh laoreet felis fusce suspendisse in mauris nisl mus placerat metus, dapibus commodo dignissim duis maecenas neque fermentum lectus conubia, cum nam dui id sagittis sollicitudin augue tempus erat. Justo phasellus morbi fermentum a tempor pulvinar nostra volutpat, nec arcu hac fames ligula habitasse habitant dui et, consequat mauris facilisi non luctus convallis lacinia.</w:t>
      </w:r>
    </w:p>
    <w:p w14:paraId="61968A1B" w14:textId="339463FF" w:rsidR="009B364C" w:rsidRPr="008C0577" w:rsidRDefault="000747CE" w:rsidP="000C1259">
      <w:pPr>
        <w:pStyle w:val="Ttulo3"/>
        <w:rPr>
          <w:noProof w:val="0"/>
        </w:rPr>
      </w:pPr>
      <w:bookmarkStart w:id="7" w:name="_Toc165133659"/>
      <w:r w:rsidRPr="008C0577">
        <w:rPr>
          <w:noProof w:val="0"/>
        </w:rPr>
        <w:t>Ejemplo de t</w:t>
      </w:r>
      <w:r w:rsidR="003710E1" w:rsidRPr="008C0577">
        <w:rPr>
          <w:noProof w:val="0"/>
        </w:rPr>
        <w:t>í</w:t>
      </w:r>
      <w:r w:rsidRPr="008C0577">
        <w:rPr>
          <w:noProof w:val="0"/>
        </w:rPr>
        <w:t>tulo nivel tre</w:t>
      </w:r>
      <w:r w:rsidR="009B364C" w:rsidRPr="008C0577">
        <w:rPr>
          <w:noProof w:val="0"/>
        </w:rPr>
        <w:t>s</w:t>
      </w:r>
      <w:bookmarkEnd w:id="7"/>
    </w:p>
    <w:p w14:paraId="616427E5" w14:textId="77777777" w:rsidR="00050EC7" w:rsidRPr="00B62EA2" w:rsidRDefault="000747CE" w:rsidP="008507AC">
      <w:pPr>
        <w:pStyle w:val="NormalSangrado"/>
        <w:rPr>
          <w:lang w:val="es-PE"/>
        </w:rPr>
      </w:pPr>
      <w:r w:rsidRPr="00B62EA2">
        <w:rPr>
          <w:lang w:val="es-PE"/>
        </w:rPr>
        <w:t>Lorem ipsum dolor sit amet consectetur adipiscing elit, non torquent dignissim conubia nullam gravida condimentum sapien, scelerisque eu aptent luctus ornare habitasse. Nibh laoreet felis fusce suspendisse in mauris nisl mus placerat metus, dapibus commodo dignissim duis maecenas neque fermentum lecus conubia, cum nam dui</w:t>
      </w:r>
      <w:r w:rsidR="0097727E" w:rsidRPr="00B62EA2">
        <w:rPr>
          <w:lang w:val="es-PE"/>
        </w:rPr>
        <w:t>.</w:t>
      </w:r>
    </w:p>
    <w:p w14:paraId="7F648707" w14:textId="77777777" w:rsidR="00F00A66" w:rsidRPr="00B62EA2" w:rsidRDefault="00F00A66" w:rsidP="008507AC">
      <w:pPr>
        <w:pStyle w:val="NormalSangrado"/>
        <w:rPr>
          <w:lang w:val="es-PE"/>
        </w:rPr>
      </w:pPr>
    </w:p>
    <w:p w14:paraId="2015F3CE" w14:textId="33570392" w:rsidR="005350EB" w:rsidRPr="00B62EA2" w:rsidRDefault="2811E436" w:rsidP="00096996">
      <w:pPr>
        <w:pStyle w:val="NormalSangrado"/>
        <w:rPr>
          <w:lang w:val="es-PE"/>
        </w:rPr>
      </w:pPr>
      <w:r w:rsidRPr="00B62EA2">
        <w:rPr>
          <w:lang w:val="es-PE"/>
        </w:rPr>
        <w:lastRenderedPageBreak/>
        <w:t>I</w:t>
      </w:r>
      <w:r w:rsidR="27074A85" w:rsidRPr="00B62EA2">
        <w:rPr>
          <w:lang w:val="es-PE"/>
        </w:rPr>
        <w:t>d sagittis sollicitudin augue tempus erat. Justo phasellus morbi fermentum a tempor pulvinar nostra volutpat, nec arcu hac fames ligula habitasse habitant dui et, consequat mauris facilisi non luctus convallis lacinia.</w:t>
      </w:r>
    </w:p>
    <w:p w14:paraId="267888A5" w14:textId="2E4F59B1" w:rsidR="00124361" w:rsidRPr="00B62EA2" w:rsidRDefault="00124361" w:rsidP="004D0568">
      <w:pPr>
        <w:pStyle w:val="Descripcin"/>
        <w:keepNext/>
        <w:spacing w:before="240"/>
        <w:ind w:left="426"/>
        <w:jc w:val="left"/>
        <w:rPr>
          <w:rStyle w:val="TtulofigurasytablasCar"/>
        </w:rPr>
      </w:pPr>
      <w:bookmarkStart w:id="8" w:name="_Toc165138205"/>
      <w:r w:rsidRPr="00B62EA2">
        <w:rPr>
          <w:rStyle w:val="FigurasyTablasChar"/>
          <w:highlight w:val="lightGray"/>
        </w:rPr>
        <w:t xml:space="preserve">Figura </w:t>
      </w:r>
      <w:r w:rsidRPr="00B62EA2">
        <w:rPr>
          <w:rStyle w:val="FigurasyTablasChar"/>
          <w:highlight w:val="lightGray"/>
        </w:rPr>
        <w:fldChar w:fldCharType="begin"/>
      </w:r>
      <w:r w:rsidRPr="00B62EA2">
        <w:rPr>
          <w:rStyle w:val="FigurasyTablasChar"/>
          <w:highlight w:val="lightGray"/>
        </w:rPr>
        <w:instrText xml:space="preserve"> SEQ Figura \* ARABIC </w:instrText>
      </w:r>
      <w:r w:rsidRPr="00B62EA2">
        <w:rPr>
          <w:rStyle w:val="FigurasyTablasChar"/>
          <w:highlight w:val="lightGray"/>
        </w:rPr>
        <w:fldChar w:fldCharType="separate"/>
      </w:r>
      <w:r w:rsidR="00A20BFF" w:rsidRPr="00B62EA2">
        <w:rPr>
          <w:rStyle w:val="FigurasyTablasChar"/>
          <w:highlight w:val="lightGray"/>
        </w:rPr>
        <w:t>1</w:t>
      </w:r>
      <w:r w:rsidRPr="00B62EA2">
        <w:rPr>
          <w:rStyle w:val="FigurasyTablasChar"/>
          <w:highlight w:val="lightGray"/>
        </w:rPr>
        <w:fldChar w:fldCharType="end"/>
      </w:r>
      <w:r w:rsidR="00915F78" w:rsidRPr="00B62EA2">
        <w:rPr>
          <w:rStyle w:val="FigurasyTablasChar"/>
        </w:rPr>
        <w:br/>
      </w:r>
      <w:r w:rsidRPr="00B62EA2">
        <w:rPr>
          <w:rStyle w:val="TtulofigurasytablasCar"/>
          <w:szCs w:val="24"/>
          <w:highlight w:val="lightGray"/>
        </w:rPr>
        <w:t>Título de la figura</w:t>
      </w:r>
      <w:bookmarkEnd w:id="8"/>
    </w:p>
    <w:p w14:paraId="2B449899" w14:textId="7403EC89" w:rsidR="00837FC9" w:rsidRPr="00B62EA2" w:rsidRDefault="00FC5D53" w:rsidP="0083666D">
      <w:pPr>
        <w:pStyle w:val="FigurasyTablas"/>
        <w:jc w:val="center"/>
      </w:pPr>
      <w:r w:rsidRPr="00B62EA2">
        <w:rPr>
          <w:noProof/>
          <w:lang w:eastAsia="es-PE"/>
        </w:rPr>
        <w:drawing>
          <wp:inline distT="0" distB="0" distL="0" distR="0" wp14:anchorId="7B29A7B5" wp14:editId="55963031">
            <wp:extent cx="5121688" cy="2786057"/>
            <wp:effectExtent l="0" t="0" r="3175" b="14605"/>
            <wp:docPr id="2" name="Chart 2" descr="Clustered column chart showing the values of 3 series for 4 categories"/>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1FCD52A2" w14:textId="195A6A60" w:rsidR="00837FC9" w:rsidRPr="00B62EA2" w:rsidRDefault="00B91FC6" w:rsidP="00943645">
      <w:pPr>
        <w:pStyle w:val="FuentedeFigura"/>
        <w:ind w:left="426" w:right="423"/>
      </w:pPr>
      <w:r w:rsidRPr="008C0577">
        <w:rPr>
          <w:i/>
          <w:iCs w:val="0"/>
        </w:rPr>
        <w:t>Nota</w:t>
      </w:r>
      <w:r w:rsidR="00F30E6B" w:rsidRPr="008C0577">
        <w:rPr>
          <w:i/>
          <w:iCs w:val="0"/>
        </w:rPr>
        <w:t>.</w:t>
      </w:r>
      <w:r w:rsidR="0FF9CF5B" w:rsidRPr="008C0577">
        <w:t xml:space="preserve"> </w:t>
      </w:r>
      <w:r w:rsidR="00984D51" w:rsidRPr="008C0577">
        <w:t>Tomado de Perú: compendio estadístico 2016 (p. 120), por Instituto Nacional de Estadística e Informática.</w:t>
      </w:r>
    </w:p>
    <w:p w14:paraId="0D69F570" w14:textId="3CAFB62C" w:rsidR="00653E04" w:rsidRPr="00B62EA2" w:rsidRDefault="00CE5A95" w:rsidP="00EB19BF">
      <w:pPr>
        <w:pStyle w:val="NormalSangrado"/>
        <w:rPr>
          <w:lang w:val="es-PE"/>
        </w:rPr>
      </w:pPr>
      <w:r w:rsidRPr="00B62EA2">
        <w:rPr>
          <w:lang w:val="es-PE"/>
        </w:rPr>
        <w:t>Orci diam vestibulum malesuada nisl taciti fringilla parturient sed lobortis facilisis rhoncus tempor viverra nam, penatibus integer magna massa ante conubia elementum ac curabitur ultricies fusce aliquet. Porta aliquam felis facilisis magnis nascetur quam ac, proin blandit justo primis dis per, risus natoque vivamus bibendum himenaeos litora. Vulputate orci nunc gravida facilisis interdum ante nostra elementum tincidunt id, semper volutpat condimentum porttitor himenaeos duis dictumst neque arcu, feugiat hendrerit aptent eros nulla enim pretium velit litora</w:t>
      </w:r>
      <w:r w:rsidR="00C447AF" w:rsidRPr="00B62EA2">
        <w:rPr>
          <w:lang w:val="es-PE"/>
        </w:rPr>
        <w:t>.</w:t>
      </w:r>
    </w:p>
    <w:p w14:paraId="261EF180" w14:textId="3BEC92E5" w:rsidR="00CE5A95" w:rsidRPr="00B62EA2" w:rsidRDefault="00CE5A95" w:rsidP="000C1259">
      <w:pPr>
        <w:pStyle w:val="Ttulo4"/>
        <w:rPr>
          <w:rStyle w:val="NormalsinsangradoChar"/>
          <w:b w:val="0"/>
          <w:bCs w:val="0"/>
          <w:noProof w:val="0"/>
        </w:rPr>
      </w:pPr>
      <w:r w:rsidRPr="008C0577">
        <w:rPr>
          <w:noProof w:val="0"/>
        </w:rPr>
        <w:t xml:space="preserve">Ejemplo de </w:t>
      </w:r>
      <w:r w:rsidR="008D5B9C" w:rsidRPr="008C0577">
        <w:rPr>
          <w:noProof w:val="0"/>
        </w:rPr>
        <w:t>título</w:t>
      </w:r>
      <w:r w:rsidRPr="008C0577">
        <w:rPr>
          <w:noProof w:val="0"/>
        </w:rPr>
        <w:t xml:space="preserve"> de nivel cuatr</w:t>
      </w:r>
      <w:r w:rsidR="009B364C" w:rsidRPr="008C0577">
        <w:rPr>
          <w:noProof w:val="0"/>
        </w:rPr>
        <w:t>o</w:t>
      </w:r>
      <w:r w:rsidR="00E54E33" w:rsidRPr="008C0577">
        <w:rPr>
          <w:noProof w:val="0"/>
        </w:rPr>
        <w:t>.</w:t>
      </w:r>
      <w:r w:rsidR="00E54E33" w:rsidRPr="00B62EA2">
        <w:rPr>
          <w:noProof w:val="0"/>
        </w:rPr>
        <w:t xml:space="preserve"> </w:t>
      </w:r>
      <w:r w:rsidR="007627D0" w:rsidRPr="00B62EA2">
        <w:rPr>
          <w:rStyle w:val="NormalsinsangradoChar"/>
          <w:b w:val="0"/>
          <w:bCs w:val="0"/>
          <w:noProof w:val="0"/>
        </w:rPr>
        <w:t>Orci diam vestibulum malesuada nisl taciti fringilla parturient sed lobortis facilisis rhoncus tempor viverra nam, penatibus integer magna massa ante conubia elementum ac curabitur ultricies fusce aliquet. Porta aliquam felis facilisis magnis nascetur quam ac, proin blandit justo primis dis per, risus natoque vivamus bibendum himenaeos litora. Vulputate orci nunc gravida facilisis interdum ante nostra elementum</w:t>
      </w:r>
      <w:r w:rsidR="00DC0FE5" w:rsidRPr="00B62EA2">
        <w:rPr>
          <w:rStyle w:val="NormalsinsangradoChar"/>
          <w:b w:val="0"/>
          <w:bCs w:val="0"/>
          <w:noProof w:val="0"/>
        </w:rPr>
        <w:t xml:space="preserve"> </w:t>
      </w:r>
      <w:r w:rsidR="00D40FBE" w:rsidRPr="00B62EA2">
        <w:rPr>
          <w:rStyle w:val="NormalsinsangradoChar"/>
          <w:b w:val="0"/>
          <w:bCs w:val="0"/>
          <w:noProof w:val="0"/>
        </w:rPr>
        <w:t>tincidunt</w:t>
      </w:r>
      <w:r w:rsidR="007627D0" w:rsidRPr="00B62EA2">
        <w:rPr>
          <w:rStyle w:val="NormalsinsangradoChar"/>
          <w:b w:val="0"/>
          <w:bCs w:val="0"/>
          <w:noProof w:val="0"/>
        </w:rPr>
        <w:t xml:space="preserve"> id, semper volutpat</w:t>
      </w:r>
      <w:r w:rsidR="00D32325" w:rsidRPr="00B62EA2">
        <w:rPr>
          <w:rStyle w:val="NormalsinsangradoChar"/>
          <w:b w:val="0"/>
          <w:bCs w:val="0"/>
          <w:noProof w:val="0"/>
        </w:rPr>
        <w:t xml:space="preserve"> </w:t>
      </w:r>
      <w:r w:rsidR="007627D0" w:rsidRPr="00B62EA2">
        <w:rPr>
          <w:rStyle w:val="NormalsinsangradoChar"/>
          <w:b w:val="0"/>
          <w:bCs w:val="0"/>
          <w:noProof w:val="0"/>
        </w:rPr>
        <w:t>condimentum porttitor himenaeos duis dictumst neque arcu, feugiat hendrerit aptent eros nulla enim pretium velit litora.</w:t>
      </w:r>
    </w:p>
    <w:p w14:paraId="3101F6B6" w14:textId="5452EAAA" w:rsidR="00A85C80" w:rsidRPr="00B62EA2" w:rsidRDefault="00A85C80" w:rsidP="00A85C80">
      <w:pPr>
        <w:pStyle w:val="NormalSangrado"/>
        <w:rPr>
          <w:lang w:val="es-PE" w:eastAsia="es-PE"/>
        </w:rPr>
      </w:pPr>
    </w:p>
    <w:p w14:paraId="1875E74E" w14:textId="34AD2617" w:rsidR="00474468" w:rsidRPr="00B62EA2" w:rsidRDefault="00474468" w:rsidP="00535960">
      <w:pPr>
        <w:pStyle w:val="NormalSangrado"/>
        <w:rPr>
          <w:lang w:val="es-PE"/>
        </w:rPr>
      </w:pPr>
    </w:p>
    <w:p w14:paraId="3F8B51BD" w14:textId="59AD6A5B" w:rsidR="007627D0" w:rsidRPr="00B62EA2" w:rsidRDefault="007627D0" w:rsidP="00535960">
      <w:pPr>
        <w:pStyle w:val="NormalSangrado"/>
        <w:rPr>
          <w:lang w:val="es-PE"/>
        </w:rPr>
      </w:pPr>
      <w:r w:rsidRPr="00B62EA2">
        <w:rPr>
          <w:lang w:val="es-PE"/>
        </w:rPr>
        <w:lastRenderedPageBreak/>
        <w:t>Orci diam vestibulum malesuada nisl taciti fringilla parturient sed lobortis facilisis rhoncus tempor viverra nam, penatibus integer magna massa ante conubia elementum ac curabitur ultricies fusce aliquet. Porta aliquam felis facilisis magnis nascetur quam ac, proin blandit justo primis dis per, risus natoque vivamus bibendum himenaeos litora. Vulputate orci nunc gravida facilisis interdum ante nostra elementum tincidunt id, semper volutpat condimentum porttitor himenaeos duis dictumst neque arcu, feugiat hendrerit aptent eros nulla enim pretium velit litora.</w:t>
      </w:r>
    </w:p>
    <w:p w14:paraId="4BED21A5" w14:textId="4646CE9D" w:rsidR="00535960" w:rsidRPr="00B62EA2" w:rsidRDefault="00535960" w:rsidP="008200DF">
      <w:pPr>
        <w:pStyle w:val="Descripcin"/>
        <w:keepNext/>
        <w:spacing w:before="240"/>
        <w:ind w:left="1418"/>
        <w:jc w:val="left"/>
        <w:rPr>
          <w:rStyle w:val="FigurasyTablasChar"/>
          <w:b w:val="0"/>
          <w:bCs/>
          <w:szCs w:val="22"/>
        </w:rPr>
      </w:pPr>
      <w:bookmarkStart w:id="9" w:name="_Hlk165136711"/>
      <w:bookmarkStart w:id="10" w:name="_Toc165138206"/>
      <w:r w:rsidRPr="00B62EA2">
        <w:rPr>
          <w:rStyle w:val="FigurasyTablasChar"/>
        </w:rPr>
        <w:t xml:space="preserve">Figura </w:t>
      </w:r>
      <w:r w:rsidR="00124361" w:rsidRPr="00B62EA2">
        <w:rPr>
          <w:rStyle w:val="FigurasyTablasChar"/>
        </w:rPr>
        <w:fldChar w:fldCharType="begin"/>
      </w:r>
      <w:r w:rsidR="00124361" w:rsidRPr="00B62EA2">
        <w:rPr>
          <w:rStyle w:val="FigurasyTablasChar"/>
        </w:rPr>
        <w:instrText xml:space="preserve"> SEQ Figura \* ARABIC </w:instrText>
      </w:r>
      <w:r w:rsidR="00124361" w:rsidRPr="00B62EA2">
        <w:rPr>
          <w:rStyle w:val="FigurasyTablasChar"/>
        </w:rPr>
        <w:fldChar w:fldCharType="separate"/>
      </w:r>
      <w:r w:rsidR="00A20BFF" w:rsidRPr="00B62EA2">
        <w:rPr>
          <w:rStyle w:val="FigurasyTablasChar"/>
        </w:rPr>
        <w:t>2</w:t>
      </w:r>
      <w:r w:rsidR="00124361" w:rsidRPr="00B62EA2">
        <w:rPr>
          <w:rStyle w:val="FigurasyTablasChar"/>
        </w:rPr>
        <w:fldChar w:fldCharType="end"/>
      </w:r>
      <w:r w:rsidR="008213DD" w:rsidRPr="00B62EA2">
        <w:br/>
      </w:r>
      <w:bookmarkEnd w:id="9"/>
      <w:r w:rsidRPr="001378C3">
        <w:rPr>
          <w:rStyle w:val="TtulofigurasytablasCar"/>
          <w:szCs w:val="24"/>
        </w:rPr>
        <w:t>Estructura de LSTM empleada</w:t>
      </w:r>
      <w:bookmarkEnd w:id="10"/>
    </w:p>
    <w:p w14:paraId="0159F67B" w14:textId="44DB3E1A" w:rsidR="00383C24" w:rsidRPr="00B62EA2" w:rsidRDefault="00383C24" w:rsidP="00FB2C4B">
      <w:pPr>
        <w:pStyle w:val="FigurasyTablas"/>
        <w:jc w:val="center"/>
      </w:pPr>
      <w:r w:rsidRPr="00B62EA2">
        <w:rPr>
          <w:noProof/>
          <w:lang w:eastAsia="es-PE"/>
        </w:rPr>
        <w:drawing>
          <wp:inline distT="0" distB="0" distL="0" distR="0" wp14:anchorId="472B2CDA" wp14:editId="29EA3F4B">
            <wp:extent cx="3931920" cy="2646665"/>
            <wp:effectExtent l="19050" t="19050" r="11430" b="20955"/>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931920" cy="2646665"/>
                    </a:xfrm>
                    <a:prstGeom prst="rect">
                      <a:avLst/>
                    </a:prstGeom>
                    <a:ln w="6350">
                      <a:solidFill>
                        <a:schemeClr val="bg1">
                          <a:lumMod val="50000"/>
                        </a:schemeClr>
                      </a:solidFill>
                    </a:ln>
                  </pic:spPr>
                </pic:pic>
              </a:graphicData>
            </a:graphic>
          </wp:inline>
        </w:drawing>
      </w:r>
    </w:p>
    <w:p w14:paraId="5EB9E82A" w14:textId="1A8AF48B" w:rsidR="00517777" w:rsidRPr="00B62EA2" w:rsidRDefault="00B1678D" w:rsidP="00AB1A67">
      <w:pPr>
        <w:pStyle w:val="Fuentedetabla"/>
        <w:ind w:left="1418" w:right="1415"/>
        <w:jc w:val="both"/>
      </w:pPr>
      <w:r w:rsidRPr="00B62EA2">
        <w:rPr>
          <w:i/>
        </w:rPr>
        <w:t>Nota</w:t>
      </w:r>
      <w:r w:rsidR="00F30E6B" w:rsidRPr="00B62EA2">
        <w:rPr>
          <w:iCs w:val="0"/>
        </w:rPr>
        <w:t>.</w:t>
      </w:r>
      <w:r w:rsidR="003B0D09" w:rsidRPr="00B62EA2">
        <w:t xml:space="preserve"> Tomado de Research on Agricultural Enviroment Prediction Based on Deep Learning (p. 35), por S. Chen et al., 2018, Procedia Comput. Sci.</w:t>
      </w:r>
    </w:p>
    <w:p w14:paraId="37F152D5" w14:textId="147195D6" w:rsidR="0024311E" w:rsidRPr="00B62EA2" w:rsidRDefault="007627D0" w:rsidP="00535960">
      <w:pPr>
        <w:pStyle w:val="NormalSangrado"/>
        <w:rPr>
          <w:lang w:val="es-PE"/>
        </w:rPr>
      </w:pPr>
      <w:r w:rsidRPr="00B62EA2">
        <w:rPr>
          <w:lang w:val="es-PE"/>
        </w:rPr>
        <w:t>Orci diam vestibulum malesuada nisl taciti fringilla parturient sed lobortis facilisis rhoncus tempor viverra nam, penatibus integer magna massa ante conubia elementum ac curabitur ultricies fusce aliquet.</w:t>
      </w:r>
    </w:p>
    <w:p w14:paraId="42738DF8" w14:textId="68C71158" w:rsidR="007627D0" w:rsidRPr="00B62EA2" w:rsidRDefault="007627D0" w:rsidP="00535960">
      <w:pPr>
        <w:pStyle w:val="NormalSangrado"/>
        <w:rPr>
          <w:lang w:val="es-PE"/>
        </w:rPr>
      </w:pPr>
      <w:r w:rsidRPr="00B62EA2">
        <w:rPr>
          <w:lang w:val="es-PE"/>
        </w:rPr>
        <w:t>Porta aliquam felis facilisis magnis nascetur quam ac, proin blandit justo primis dis per, risus natoque vivamus bibendum himenaeos litora. Vulputate orci nunc gravida facilisis interdum ante nostra elementum tincidunt id, semper volutpat condimentum porttitor himenaeos duis dictumst neque arcu, feugiat hendrerit aptent eros nulla enim pretium velit litora.</w:t>
      </w:r>
    </w:p>
    <w:p w14:paraId="1BAD4845" w14:textId="20091F4D" w:rsidR="007627D0" w:rsidRPr="00B62EA2" w:rsidRDefault="007627D0" w:rsidP="00BF60A2">
      <w:pPr>
        <w:pStyle w:val="NormalSangrado"/>
        <w:rPr>
          <w:lang w:val="es-PE"/>
        </w:rPr>
      </w:pPr>
      <w:r w:rsidRPr="00B62EA2">
        <w:rPr>
          <w:lang w:val="es-PE"/>
        </w:rPr>
        <w:t xml:space="preserve">Orci diam vestibulum malesuada nisl taciti fringilla parturient sed lobortis facilisis rhoncus tempor viverra nam, penatibus integer magna massa ante conubia elementum ac curabitur ultricies fusce aliquet. Porta aliquam felis facilisis magnis nascetur quam ac, proin blandit justo primis dis per, risus natoque vivamus bibendum himenaeos litora. Vulputate orci nunc gravida facilisis interdum ante nostra elementum tincidunt id, semper volutpat </w:t>
      </w:r>
      <w:r w:rsidRPr="00B62EA2">
        <w:rPr>
          <w:lang w:val="es-PE"/>
        </w:rPr>
        <w:lastRenderedPageBreak/>
        <w:t>condimentum porttitor himenaeos duis dictumst neque arcu, feugiat hendrerit aptent eros nulla enim pretium velit litora.</w:t>
      </w:r>
    </w:p>
    <w:p w14:paraId="4C31713D" w14:textId="0961DF44" w:rsidR="000747CE" w:rsidRPr="008C0577" w:rsidRDefault="000747CE" w:rsidP="000C1259">
      <w:pPr>
        <w:pStyle w:val="Ttulo2"/>
        <w:rPr>
          <w:noProof w:val="0"/>
        </w:rPr>
      </w:pPr>
      <w:bookmarkStart w:id="11" w:name="_Toc165133660"/>
      <w:r w:rsidRPr="008C0577">
        <w:rPr>
          <w:noProof w:val="0"/>
        </w:rPr>
        <w:t xml:space="preserve">Ejemplo de </w:t>
      </w:r>
      <w:r w:rsidR="006B26B1" w:rsidRPr="008C0577">
        <w:rPr>
          <w:noProof w:val="0"/>
        </w:rPr>
        <w:t>título</w:t>
      </w:r>
      <w:r w:rsidRPr="008C0577">
        <w:rPr>
          <w:noProof w:val="0"/>
        </w:rPr>
        <w:t xml:space="preserve"> nivel do</w:t>
      </w:r>
      <w:r w:rsidR="009B364C" w:rsidRPr="008C0577">
        <w:rPr>
          <w:noProof w:val="0"/>
        </w:rPr>
        <w:t>s</w:t>
      </w:r>
      <w:bookmarkEnd w:id="11"/>
    </w:p>
    <w:p w14:paraId="28A68E0B" w14:textId="77777777" w:rsidR="0024311E" w:rsidRPr="00B62EA2" w:rsidRDefault="00710EBC" w:rsidP="00535960">
      <w:pPr>
        <w:pStyle w:val="NormalSangrado"/>
        <w:rPr>
          <w:lang w:val="es-PE"/>
        </w:rPr>
      </w:pPr>
      <w:r w:rsidRPr="00B62EA2">
        <w:rPr>
          <w:lang w:val="es-PE"/>
        </w:rPr>
        <w:t>Orci diam vestibulum malesuada nisl taciti fringilla parturient sed lobortis facilisis rhoncus tempor viverra nam, penatibus integer magna massa ante conubia elementum ac curabitur ultricies fusce aliquet. Porta aliquam felis facilisis magnis nascetur quam ac, proin blandit justo primis dis per, risus natoque vivamus bibendum himenaeos litora.</w:t>
      </w:r>
    </w:p>
    <w:p w14:paraId="0A89740C" w14:textId="032861B7" w:rsidR="00710EBC" w:rsidRPr="00B62EA2" w:rsidRDefault="00710EBC" w:rsidP="00535960">
      <w:pPr>
        <w:pStyle w:val="NormalSangrado"/>
        <w:rPr>
          <w:lang w:val="es-PE"/>
        </w:rPr>
      </w:pPr>
      <w:r w:rsidRPr="00B62EA2">
        <w:rPr>
          <w:lang w:val="es-PE"/>
        </w:rPr>
        <w:t>Vulputate orci nunc gravida facilisis interdum ante nostra elementum tincidunt id, semper volutpat condimentum porttitor himenaeos duis dictumst neque arcu, feugiat hendrerit aptent eros nulla enim pretium velit litora.</w:t>
      </w:r>
    </w:p>
    <w:p w14:paraId="38409A79" w14:textId="0ABEE216" w:rsidR="003E68F5" w:rsidRPr="008C0577" w:rsidRDefault="000747CE" w:rsidP="000C1259">
      <w:pPr>
        <w:pStyle w:val="Ttulo3"/>
        <w:rPr>
          <w:noProof w:val="0"/>
        </w:rPr>
      </w:pPr>
      <w:bookmarkStart w:id="12" w:name="_Toc165133661"/>
      <w:r w:rsidRPr="008C0577">
        <w:rPr>
          <w:noProof w:val="0"/>
        </w:rPr>
        <w:t xml:space="preserve">Ejemplo de </w:t>
      </w:r>
      <w:r w:rsidR="00264AF6" w:rsidRPr="008C0577">
        <w:rPr>
          <w:noProof w:val="0"/>
        </w:rPr>
        <w:t>título</w:t>
      </w:r>
      <w:r w:rsidRPr="008C0577">
        <w:rPr>
          <w:noProof w:val="0"/>
        </w:rPr>
        <w:t xml:space="preserve"> nivel tre</w:t>
      </w:r>
      <w:r w:rsidR="009B364C" w:rsidRPr="008C0577">
        <w:rPr>
          <w:noProof w:val="0"/>
        </w:rPr>
        <w:t>s</w:t>
      </w:r>
      <w:bookmarkEnd w:id="12"/>
    </w:p>
    <w:p w14:paraId="1A94CBBC" w14:textId="1F601DB3" w:rsidR="0024311E" w:rsidRPr="00B62EA2" w:rsidRDefault="00710EBC" w:rsidP="00614126">
      <w:pPr>
        <w:pStyle w:val="NormalSangrado"/>
        <w:rPr>
          <w:lang w:val="es-PE"/>
        </w:rPr>
      </w:pPr>
      <w:r w:rsidRPr="00B62EA2">
        <w:rPr>
          <w:lang w:val="es-PE"/>
        </w:rPr>
        <w:t>Orci diam vestibulum malesuada nisl taciti fringilla parturient sed lobortis facilisis rhoncus tempor viverra nam, penatibus integer magna massa ante conubia elementum ac curabitur ultricies fusce aliquet.</w:t>
      </w:r>
    </w:p>
    <w:p w14:paraId="4CAF8410" w14:textId="74FFF632" w:rsidR="00D01FE2" w:rsidRPr="00B62EA2" w:rsidRDefault="00710EBC" w:rsidP="00614126">
      <w:pPr>
        <w:pStyle w:val="NormalSangrado"/>
        <w:rPr>
          <w:lang w:val="es-PE"/>
        </w:rPr>
      </w:pPr>
      <w:r w:rsidRPr="00B62EA2">
        <w:rPr>
          <w:lang w:val="es-PE"/>
        </w:rPr>
        <w:t>Porta aliquam felis facilisis magnis nascetur quam ac, proin blandit justo primis dis per, risus natoque vivamus bibendum himenaeos litora. Vulputate orci nunc gravida facilisis interdum ante nostra elementum tincidunt id, semper volutpat condimentum porttitor himenaeos duis dictumst neque arcu, feugiat hendrerit aptent eros nulla enim pretium velit litora.</w:t>
      </w:r>
    </w:p>
    <w:p w14:paraId="42D1D650" w14:textId="77777777" w:rsidR="0024311E" w:rsidRPr="00B62EA2" w:rsidRDefault="00710EBC" w:rsidP="00614126">
      <w:pPr>
        <w:pStyle w:val="NormalSangrado"/>
        <w:rPr>
          <w:lang w:val="es-PE"/>
        </w:rPr>
      </w:pPr>
      <w:r w:rsidRPr="00B62EA2">
        <w:rPr>
          <w:lang w:val="es-PE"/>
        </w:rPr>
        <w:t>Orci diam vestibulum malesuada nisl taciti fringilla parturient sed lobortis facilisis rhoncus tempor viverra nam, penatibus integer magna massa ante conubia elementum ac curabitur ultricies fusce aliquet. Porta aliquam felis facilisis magnis nascetur quam ac, proin blandit justo primis dis per, risus natoque vivamus bibendum himenaeos litora.</w:t>
      </w:r>
    </w:p>
    <w:p w14:paraId="1459BA6B" w14:textId="79EAEA88" w:rsidR="00463C23" w:rsidRPr="00B62EA2" w:rsidRDefault="00710EBC" w:rsidP="00614126">
      <w:pPr>
        <w:pStyle w:val="NormalSangrado"/>
        <w:rPr>
          <w:lang w:val="es-PE"/>
        </w:rPr>
      </w:pPr>
      <w:r w:rsidRPr="00B62EA2">
        <w:rPr>
          <w:lang w:val="es-PE"/>
        </w:rPr>
        <w:t>Vulputate orci nunc gravida facilisis interdum ante nostra elementum tincidunt id, semper volutpat</w:t>
      </w:r>
      <w:r w:rsidR="001B100F" w:rsidRPr="00B62EA2">
        <w:rPr>
          <w:lang w:val="es-PE"/>
        </w:rPr>
        <w:t>.</w:t>
      </w:r>
    </w:p>
    <w:p w14:paraId="0DC93369" w14:textId="545E4CA8" w:rsidR="00A86CC2" w:rsidRPr="00B62EA2" w:rsidRDefault="00A86CC2" w:rsidP="000C1259">
      <w:pPr>
        <w:pStyle w:val="Ttulo4"/>
        <w:rPr>
          <w:noProof w:val="0"/>
        </w:rPr>
      </w:pPr>
      <w:r w:rsidRPr="008C0577">
        <w:rPr>
          <w:noProof w:val="0"/>
        </w:rPr>
        <w:t xml:space="preserve">Ejemplo de nivel </w:t>
      </w:r>
      <w:r w:rsidR="00212285" w:rsidRPr="008C0577">
        <w:rPr>
          <w:noProof w:val="0"/>
        </w:rPr>
        <w:t>cuat</w:t>
      </w:r>
      <w:r w:rsidR="00534AEB" w:rsidRPr="008C0577">
        <w:rPr>
          <w:noProof w:val="0"/>
        </w:rPr>
        <w:t>r</w:t>
      </w:r>
      <w:r w:rsidR="00212285" w:rsidRPr="008C0577">
        <w:rPr>
          <w:noProof w:val="0"/>
        </w:rPr>
        <w:t>o</w:t>
      </w:r>
      <w:r w:rsidRPr="00B62EA2">
        <w:rPr>
          <w:noProof w:val="0"/>
        </w:rPr>
        <w:t xml:space="preserve">. </w:t>
      </w:r>
      <w:r w:rsidRPr="00B62EA2">
        <w:rPr>
          <w:b w:val="0"/>
          <w:bCs w:val="0"/>
          <w:noProof w:val="0"/>
        </w:rPr>
        <w:t>Porta aliquam felis facilisis magnis nascetur quam ac, proin blandit justo primis dis per, risus natoque vivamus bibendum himenaeos litora.</w:t>
      </w:r>
      <w:r w:rsidRPr="00B62EA2">
        <w:rPr>
          <w:noProof w:val="0"/>
        </w:rPr>
        <w:t xml:space="preserve"> </w:t>
      </w:r>
    </w:p>
    <w:p w14:paraId="19A07E20" w14:textId="68BFB4FB" w:rsidR="00A86CC2" w:rsidRPr="00B62EA2" w:rsidRDefault="00A86CC2" w:rsidP="00614126">
      <w:pPr>
        <w:pStyle w:val="NormalSangrado"/>
        <w:rPr>
          <w:lang w:val="es-PE"/>
        </w:rPr>
      </w:pPr>
      <w:r w:rsidRPr="00B62EA2">
        <w:rPr>
          <w:lang w:val="es-PE"/>
        </w:rPr>
        <w:t>Vulputate orci nunc gravida facilisis interdum ante nostra elementum tincidunt id, semper volutpat condimentum porttitor himenaeos duis dictumst neque arcu</w:t>
      </w:r>
      <w:r w:rsidR="009C7971" w:rsidRPr="00B62EA2">
        <w:rPr>
          <w:lang w:val="es-PE"/>
        </w:rPr>
        <w:t>.</w:t>
      </w:r>
    </w:p>
    <w:p w14:paraId="44AA8327" w14:textId="4434640F" w:rsidR="00A86CC2" w:rsidRPr="00B62EA2" w:rsidRDefault="00A86CC2" w:rsidP="00424DAC">
      <w:pPr>
        <w:pStyle w:val="Ttuloquinto"/>
        <w:rPr>
          <w:rStyle w:val="TtuloquintoCar"/>
          <w:noProof w:val="0"/>
          <w:lang w:val="es-PE"/>
        </w:rPr>
      </w:pPr>
      <w:r w:rsidRPr="008C0577">
        <w:rPr>
          <w:noProof w:val="0"/>
        </w:rPr>
        <w:t xml:space="preserve">Ejemplo de nivel </w:t>
      </w:r>
      <w:r w:rsidR="00534AEB" w:rsidRPr="008C0577">
        <w:rPr>
          <w:noProof w:val="0"/>
        </w:rPr>
        <w:t>cinco</w:t>
      </w:r>
      <w:r w:rsidRPr="008C0577">
        <w:rPr>
          <w:noProof w:val="0"/>
        </w:rPr>
        <w:t>.</w:t>
      </w:r>
      <w:r w:rsidRPr="00B62EA2">
        <w:rPr>
          <w:noProof w:val="0"/>
        </w:rPr>
        <w:t xml:space="preserve"> </w:t>
      </w:r>
      <w:r w:rsidR="007330D1" w:rsidRPr="00B62EA2">
        <w:rPr>
          <w:rStyle w:val="NormalsinsangradoChar"/>
          <w:b w:val="0"/>
          <w:bCs/>
          <w:i w:val="0"/>
          <w:iCs/>
          <w:noProof w:val="0"/>
        </w:rPr>
        <w:t>Vulputate orci nunc gravida facilisis interdum ante nostra elem</w:t>
      </w:r>
      <w:r w:rsidR="00D725D7" w:rsidRPr="00B62EA2">
        <w:rPr>
          <w:rStyle w:val="NormalsinsangradoChar"/>
          <w:b w:val="0"/>
          <w:bCs/>
          <w:i w:val="0"/>
          <w:iCs/>
          <w:noProof w:val="0"/>
        </w:rPr>
        <w:t>entum tincidunt id, semper colutpat</w:t>
      </w:r>
      <w:r w:rsidR="00D64FF0" w:rsidRPr="00B62EA2">
        <w:rPr>
          <w:rStyle w:val="NormalsinsangradoChar"/>
          <w:b w:val="0"/>
          <w:bCs/>
          <w:i w:val="0"/>
          <w:iCs/>
          <w:noProof w:val="0"/>
        </w:rPr>
        <w:t>.</w:t>
      </w:r>
    </w:p>
    <w:p w14:paraId="194CFE81" w14:textId="04A958C2" w:rsidR="009C7971" w:rsidRPr="00B62EA2" w:rsidRDefault="009C7971" w:rsidP="009C7971">
      <w:pPr>
        <w:pStyle w:val="Normalsinsangrado"/>
      </w:pPr>
    </w:p>
    <w:p w14:paraId="1F0F1E68" w14:textId="77777777" w:rsidR="000C163B" w:rsidRPr="00B62EA2" w:rsidRDefault="000C163B" w:rsidP="000C163B">
      <w:pPr>
        <w:pStyle w:val="NormalSangrado"/>
        <w:rPr>
          <w:lang w:val="es-PE"/>
        </w:rPr>
      </w:pPr>
    </w:p>
    <w:p w14:paraId="64F3FB5F" w14:textId="0D83F1A7" w:rsidR="00706D38" w:rsidRPr="00B62EA2" w:rsidRDefault="006411E5" w:rsidP="00D64FF0">
      <w:pPr>
        <w:pStyle w:val="Ttulo2"/>
        <w:rPr>
          <w:noProof w:val="0"/>
        </w:rPr>
      </w:pPr>
      <w:bookmarkStart w:id="13" w:name="_Toc165133662"/>
      <w:r w:rsidRPr="00B62EA2">
        <w:rPr>
          <w:noProof w:val="0"/>
        </w:rPr>
        <w:lastRenderedPageBreak/>
        <w:t xml:space="preserve">Ejemplo de </w:t>
      </w:r>
      <w:r w:rsidR="009C3FEC" w:rsidRPr="00B62EA2">
        <w:rPr>
          <w:noProof w:val="0"/>
        </w:rPr>
        <w:t>t</w:t>
      </w:r>
      <w:r w:rsidRPr="00B62EA2">
        <w:rPr>
          <w:noProof w:val="0"/>
        </w:rPr>
        <w:t>abla</w:t>
      </w:r>
      <w:r w:rsidR="009B364C" w:rsidRPr="00B62EA2">
        <w:rPr>
          <w:noProof w:val="0"/>
        </w:rPr>
        <w:t>s</w:t>
      </w:r>
      <w:bookmarkEnd w:id="13"/>
    </w:p>
    <w:p w14:paraId="56F42DA9" w14:textId="047815AF" w:rsidR="006411E5" w:rsidRPr="00B62EA2" w:rsidRDefault="006411E5" w:rsidP="00614126">
      <w:pPr>
        <w:pStyle w:val="NormalSangrado"/>
        <w:rPr>
          <w:rFonts w:cstheme="minorHAnsi"/>
          <w:lang w:val="es-PE"/>
        </w:rPr>
      </w:pPr>
      <w:r w:rsidRPr="00B62EA2">
        <w:rPr>
          <w:rFonts w:cstheme="minorHAnsi"/>
          <w:lang w:val="es-PE"/>
        </w:rPr>
        <w:t>A continuación, se colocará una tabla de ejemplo.</w:t>
      </w:r>
    </w:p>
    <w:p w14:paraId="577977AF" w14:textId="20847E52" w:rsidR="00DB0C56" w:rsidRPr="00B62EA2" w:rsidRDefault="00F04CA0" w:rsidP="009848A1">
      <w:pPr>
        <w:pStyle w:val="Ttulofigurasytablas"/>
        <w:spacing w:before="240"/>
      </w:pPr>
      <w:bookmarkStart w:id="14" w:name="_Toc165136093"/>
      <w:r w:rsidRPr="00B62EA2">
        <w:rPr>
          <w:rStyle w:val="FigurasyTablasChar"/>
          <w:i w:val="0"/>
          <w:iCs w:val="0"/>
        </w:rPr>
        <w:t xml:space="preserve">Tabla </w:t>
      </w:r>
      <w:r w:rsidR="00E90F03" w:rsidRPr="00B62EA2">
        <w:rPr>
          <w:rStyle w:val="FigurasyTablasChar"/>
          <w:i w:val="0"/>
          <w:iCs w:val="0"/>
        </w:rPr>
        <w:fldChar w:fldCharType="begin"/>
      </w:r>
      <w:r w:rsidR="00E90F03" w:rsidRPr="00B62EA2">
        <w:rPr>
          <w:rStyle w:val="FigurasyTablasChar"/>
          <w:i w:val="0"/>
          <w:iCs w:val="0"/>
        </w:rPr>
        <w:instrText xml:space="preserve"> SEQ Tabla \* ARABIC </w:instrText>
      </w:r>
      <w:r w:rsidR="00E90F03" w:rsidRPr="00B62EA2">
        <w:rPr>
          <w:rStyle w:val="FigurasyTablasChar"/>
          <w:i w:val="0"/>
          <w:iCs w:val="0"/>
        </w:rPr>
        <w:fldChar w:fldCharType="separate"/>
      </w:r>
      <w:r w:rsidR="00A20BFF" w:rsidRPr="00B62EA2">
        <w:rPr>
          <w:rStyle w:val="FigurasyTablasChar"/>
          <w:i w:val="0"/>
          <w:iCs w:val="0"/>
        </w:rPr>
        <w:t>1</w:t>
      </w:r>
      <w:r w:rsidR="00E90F03" w:rsidRPr="00B62EA2">
        <w:rPr>
          <w:rStyle w:val="FigurasyTablasChar"/>
          <w:i w:val="0"/>
          <w:iCs w:val="0"/>
        </w:rPr>
        <w:fldChar w:fldCharType="end"/>
      </w:r>
      <w:r w:rsidR="004F2298" w:rsidRPr="00B62EA2">
        <w:br/>
      </w:r>
      <w:r w:rsidR="00DB0C56" w:rsidRPr="00B62EA2">
        <w:t>Título de la tabla de ejemplo</w:t>
      </w:r>
      <w:bookmarkEnd w:id="14"/>
      <w:r w:rsidR="00654AC9" w:rsidRPr="00B62EA2">
        <w:t xml:space="preserve"> </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7"/>
        <w:gridCol w:w="1744"/>
        <w:gridCol w:w="1751"/>
        <w:gridCol w:w="1739"/>
        <w:gridCol w:w="1739"/>
      </w:tblGrid>
      <w:tr w:rsidR="00801C9C" w:rsidRPr="00B62EA2" w14:paraId="046CB329" w14:textId="77777777" w:rsidTr="008200DF">
        <w:trPr>
          <w:jc w:val="center"/>
        </w:trPr>
        <w:tc>
          <w:tcPr>
            <w:tcW w:w="2155" w:type="dxa"/>
            <w:vMerge w:val="restart"/>
            <w:tcBorders>
              <w:top w:val="single" w:sz="8" w:space="0" w:color="auto"/>
            </w:tcBorders>
          </w:tcPr>
          <w:p w14:paraId="25F13357" w14:textId="77777777" w:rsidR="00801C9C" w:rsidRPr="00B62EA2" w:rsidRDefault="00801C9C" w:rsidP="00C10762">
            <w:pPr>
              <w:spacing w:after="160" w:line="259" w:lineRule="auto"/>
              <w:jc w:val="center"/>
              <w:rPr>
                <w:rFonts w:cstheme="minorHAnsi"/>
                <w:lang w:val="es-PE"/>
              </w:rPr>
            </w:pPr>
            <w:r w:rsidRPr="00B62EA2">
              <w:rPr>
                <w:rFonts w:cstheme="minorHAnsi"/>
                <w:lang w:val="es-PE"/>
              </w:rPr>
              <w:t>Banco Central</w:t>
            </w:r>
          </w:p>
        </w:tc>
        <w:tc>
          <w:tcPr>
            <w:tcW w:w="3597" w:type="dxa"/>
            <w:gridSpan w:val="2"/>
            <w:tcBorders>
              <w:top w:val="single" w:sz="8" w:space="0" w:color="auto"/>
              <w:bottom w:val="single" w:sz="8" w:space="0" w:color="auto"/>
            </w:tcBorders>
          </w:tcPr>
          <w:p w14:paraId="314B5C36" w14:textId="77777777" w:rsidR="00801C9C" w:rsidRPr="00B62EA2" w:rsidRDefault="00801C9C" w:rsidP="00C10762">
            <w:pPr>
              <w:spacing w:after="160" w:line="259" w:lineRule="auto"/>
              <w:jc w:val="center"/>
              <w:rPr>
                <w:rFonts w:cstheme="minorHAnsi"/>
                <w:lang w:val="es-PE"/>
              </w:rPr>
            </w:pPr>
            <w:r w:rsidRPr="00B62EA2">
              <w:rPr>
                <w:rFonts w:cstheme="minorHAnsi"/>
                <w:lang w:val="es-PE"/>
              </w:rPr>
              <w:t>QE electrónico</w:t>
            </w:r>
          </w:p>
        </w:tc>
        <w:tc>
          <w:tcPr>
            <w:tcW w:w="3598" w:type="dxa"/>
            <w:gridSpan w:val="2"/>
            <w:tcBorders>
              <w:top w:val="single" w:sz="8" w:space="0" w:color="auto"/>
              <w:bottom w:val="single" w:sz="8" w:space="0" w:color="auto"/>
            </w:tcBorders>
          </w:tcPr>
          <w:p w14:paraId="331D41A9" w14:textId="77777777" w:rsidR="00801C9C" w:rsidRPr="00B62EA2" w:rsidRDefault="00801C9C" w:rsidP="00C10762">
            <w:pPr>
              <w:spacing w:after="160" w:line="259" w:lineRule="auto"/>
              <w:jc w:val="center"/>
              <w:rPr>
                <w:rFonts w:cstheme="minorHAnsi"/>
                <w:lang w:val="es-PE"/>
              </w:rPr>
            </w:pPr>
            <w:r w:rsidRPr="00B62EA2">
              <w:rPr>
                <w:rFonts w:cstheme="minorHAnsi"/>
                <w:lang w:val="es-PE"/>
              </w:rPr>
              <w:t>QE físico</w:t>
            </w:r>
          </w:p>
        </w:tc>
      </w:tr>
      <w:tr w:rsidR="00801C9C" w:rsidRPr="00B62EA2" w14:paraId="4E6AD0D4" w14:textId="77777777" w:rsidTr="008200DF">
        <w:trPr>
          <w:jc w:val="center"/>
        </w:trPr>
        <w:tc>
          <w:tcPr>
            <w:tcW w:w="2155" w:type="dxa"/>
            <w:vMerge/>
            <w:tcBorders>
              <w:bottom w:val="single" w:sz="8" w:space="0" w:color="auto"/>
            </w:tcBorders>
          </w:tcPr>
          <w:p w14:paraId="5921D94D" w14:textId="77777777" w:rsidR="00801C9C" w:rsidRPr="00B62EA2" w:rsidRDefault="00801C9C" w:rsidP="00C10762">
            <w:pPr>
              <w:spacing w:after="160" w:line="259" w:lineRule="auto"/>
              <w:rPr>
                <w:rFonts w:cstheme="minorHAnsi"/>
                <w:lang w:val="es-PE"/>
              </w:rPr>
            </w:pPr>
          </w:p>
        </w:tc>
        <w:tc>
          <w:tcPr>
            <w:tcW w:w="1798" w:type="dxa"/>
            <w:tcBorders>
              <w:top w:val="single" w:sz="8" w:space="0" w:color="auto"/>
              <w:bottom w:val="single" w:sz="8" w:space="0" w:color="auto"/>
            </w:tcBorders>
          </w:tcPr>
          <w:p w14:paraId="029A3BAA" w14:textId="77777777" w:rsidR="00801C9C" w:rsidRPr="00B62EA2" w:rsidRDefault="00801C9C" w:rsidP="00C10762">
            <w:pPr>
              <w:spacing w:after="160" w:line="259" w:lineRule="auto"/>
              <w:jc w:val="center"/>
              <w:rPr>
                <w:rFonts w:cstheme="minorHAnsi"/>
                <w:i/>
                <w:lang w:val="es-PE"/>
              </w:rPr>
            </w:pPr>
            <w:r w:rsidRPr="00B62EA2">
              <w:rPr>
                <w:rFonts w:cstheme="minorHAnsi"/>
                <w:i/>
                <w:lang w:val="es-PE"/>
              </w:rPr>
              <w:t>2019</w:t>
            </w:r>
          </w:p>
        </w:tc>
        <w:tc>
          <w:tcPr>
            <w:tcW w:w="1799" w:type="dxa"/>
            <w:tcBorders>
              <w:top w:val="single" w:sz="8" w:space="0" w:color="auto"/>
              <w:bottom w:val="single" w:sz="8" w:space="0" w:color="auto"/>
            </w:tcBorders>
          </w:tcPr>
          <w:p w14:paraId="71EF9051" w14:textId="77777777" w:rsidR="00801C9C" w:rsidRPr="00B62EA2" w:rsidRDefault="00801C9C" w:rsidP="00C10762">
            <w:pPr>
              <w:spacing w:after="160" w:line="259" w:lineRule="auto"/>
              <w:jc w:val="center"/>
              <w:rPr>
                <w:rFonts w:cstheme="minorHAnsi"/>
                <w:i/>
                <w:lang w:val="es-PE"/>
              </w:rPr>
            </w:pPr>
            <w:r w:rsidRPr="00B62EA2">
              <w:rPr>
                <w:rFonts w:cstheme="minorHAnsi"/>
                <w:i/>
                <w:lang w:val="es-PE"/>
              </w:rPr>
              <w:t>2020</w:t>
            </w:r>
          </w:p>
        </w:tc>
        <w:tc>
          <w:tcPr>
            <w:tcW w:w="1799" w:type="dxa"/>
            <w:tcBorders>
              <w:top w:val="single" w:sz="8" w:space="0" w:color="auto"/>
              <w:bottom w:val="single" w:sz="8" w:space="0" w:color="auto"/>
            </w:tcBorders>
          </w:tcPr>
          <w:p w14:paraId="0E80700A" w14:textId="77777777" w:rsidR="00801C9C" w:rsidRPr="00B62EA2" w:rsidRDefault="00801C9C" w:rsidP="00C10762">
            <w:pPr>
              <w:spacing w:after="160" w:line="259" w:lineRule="auto"/>
              <w:jc w:val="center"/>
              <w:rPr>
                <w:rFonts w:cstheme="minorHAnsi"/>
                <w:i/>
                <w:lang w:val="es-PE"/>
              </w:rPr>
            </w:pPr>
            <w:r w:rsidRPr="00B62EA2">
              <w:rPr>
                <w:rFonts w:cstheme="minorHAnsi"/>
                <w:i/>
                <w:lang w:val="es-PE"/>
              </w:rPr>
              <w:t>2019</w:t>
            </w:r>
          </w:p>
        </w:tc>
        <w:tc>
          <w:tcPr>
            <w:tcW w:w="1799" w:type="dxa"/>
            <w:tcBorders>
              <w:top w:val="single" w:sz="8" w:space="0" w:color="auto"/>
              <w:bottom w:val="single" w:sz="8" w:space="0" w:color="auto"/>
            </w:tcBorders>
          </w:tcPr>
          <w:p w14:paraId="7056D65E" w14:textId="77777777" w:rsidR="00801C9C" w:rsidRPr="00B62EA2" w:rsidRDefault="00801C9C" w:rsidP="00C10762">
            <w:pPr>
              <w:spacing w:after="160" w:line="259" w:lineRule="auto"/>
              <w:jc w:val="center"/>
              <w:rPr>
                <w:rFonts w:cstheme="minorHAnsi"/>
                <w:i/>
                <w:lang w:val="es-PE"/>
              </w:rPr>
            </w:pPr>
            <w:r w:rsidRPr="00B62EA2">
              <w:rPr>
                <w:rFonts w:cstheme="minorHAnsi"/>
                <w:i/>
                <w:lang w:val="es-PE"/>
              </w:rPr>
              <w:t>2020</w:t>
            </w:r>
          </w:p>
        </w:tc>
      </w:tr>
      <w:tr w:rsidR="00801C9C" w:rsidRPr="00B62EA2" w14:paraId="195BFDED" w14:textId="77777777" w:rsidTr="008200DF">
        <w:trPr>
          <w:jc w:val="center"/>
        </w:trPr>
        <w:tc>
          <w:tcPr>
            <w:tcW w:w="2155" w:type="dxa"/>
            <w:tcBorders>
              <w:top w:val="single" w:sz="8" w:space="0" w:color="auto"/>
            </w:tcBorders>
          </w:tcPr>
          <w:p w14:paraId="72DA3871" w14:textId="77777777" w:rsidR="00801C9C" w:rsidRPr="00B62EA2" w:rsidRDefault="00801C9C" w:rsidP="00C10762">
            <w:pPr>
              <w:spacing w:after="160" w:line="259" w:lineRule="auto"/>
              <w:rPr>
                <w:rFonts w:cstheme="minorHAnsi"/>
                <w:lang w:val="es-PE"/>
              </w:rPr>
            </w:pPr>
            <w:r w:rsidRPr="00B62EA2">
              <w:rPr>
                <w:rFonts w:cstheme="minorHAnsi"/>
                <w:lang w:val="es-PE"/>
              </w:rPr>
              <w:t>Estados Unidos</w:t>
            </w:r>
          </w:p>
        </w:tc>
        <w:tc>
          <w:tcPr>
            <w:tcW w:w="1798" w:type="dxa"/>
            <w:tcBorders>
              <w:top w:val="single" w:sz="8" w:space="0" w:color="auto"/>
            </w:tcBorders>
          </w:tcPr>
          <w:p w14:paraId="38B448AD" w14:textId="77777777" w:rsidR="00801C9C" w:rsidRPr="00B62EA2" w:rsidRDefault="00801C9C" w:rsidP="00C10762">
            <w:pPr>
              <w:spacing w:after="160" w:line="259" w:lineRule="auto"/>
              <w:jc w:val="center"/>
              <w:rPr>
                <w:rFonts w:cstheme="minorHAnsi"/>
                <w:lang w:val="es-PE"/>
              </w:rPr>
            </w:pPr>
            <w:r w:rsidRPr="00B62EA2">
              <w:rPr>
                <w:rFonts w:cstheme="minorHAnsi"/>
                <w:lang w:val="es-PE"/>
              </w:rPr>
              <w:t>105.75</w:t>
            </w:r>
          </w:p>
        </w:tc>
        <w:tc>
          <w:tcPr>
            <w:tcW w:w="1799" w:type="dxa"/>
            <w:tcBorders>
              <w:top w:val="single" w:sz="8" w:space="0" w:color="auto"/>
            </w:tcBorders>
          </w:tcPr>
          <w:p w14:paraId="7754F7FA" w14:textId="77777777" w:rsidR="00801C9C" w:rsidRPr="00B62EA2" w:rsidRDefault="00801C9C" w:rsidP="00C10762">
            <w:pPr>
              <w:spacing w:after="160" w:line="259" w:lineRule="auto"/>
              <w:jc w:val="center"/>
              <w:rPr>
                <w:rFonts w:cstheme="minorHAnsi"/>
                <w:lang w:val="es-PE"/>
              </w:rPr>
            </w:pPr>
            <w:r w:rsidRPr="00B62EA2">
              <w:rPr>
                <w:rFonts w:cstheme="minorHAnsi"/>
                <w:lang w:val="es-PE"/>
              </w:rPr>
              <w:t>9128.11</w:t>
            </w:r>
          </w:p>
        </w:tc>
        <w:tc>
          <w:tcPr>
            <w:tcW w:w="1799" w:type="dxa"/>
            <w:tcBorders>
              <w:top w:val="single" w:sz="8" w:space="0" w:color="auto"/>
            </w:tcBorders>
          </w:tcPr>
          <w:p w14:paraId="11BA1793" w14:textId="77777777" w:rsidR="00801C9C" w:rsidRPr="00B62EA2" w:rsidRDefault="00801C9C" w:rsidP="00C10762">
            <w:pPr>
              <w:spacing w:after="160" w:line="259" w:lineRule="auto"/>
              <w:jc w:val="center"/>
              <w:rPr>
                <w:rFonts w:cstheme="minorHAnsi"/>
                <w:lang w:val="es-PE"/>
              </w:rPr>
            </w:pPr>
            <w:r w:rsidRPr="00B62EA2">
              <w:rPr>
                <w:rFonts w:cstheme="minorHAnsi"/>
                <w:lang w:val="es-PE"/>
              </w:rPr>
              <w:t>64.12</w:t>
            </w:r>
          </w:p>
        </w:tc>
        <w:tc>
          <w:tcPr>
            <w:tcW w:w="1799" w:type="dxa"/>
            <w:tcBorders>
              <w:top w:val="single" w:sz="8" w:space="0" w:color="auto"/>
            </w:tcBorders>
          </w:tcPr>
          <w:p w14:paraId="2B272FA8" w14:textId="77777777" w:rsidR="00801C9C" w:rsidRPr="00B62EA2" w:rsidRDefault="00801C9C" w:rsidP="00C10762">
            <w:pPr>
              <w:spacing w:after="160" w:line="259" w:lineRule="auto"/>
              <w:jc w:val="center"/>
              <w:rPr>
                <w:rFonts w:cstheme="minorHAnsi"/>
                <w:lang w:val="es-PE"/>
              </w:rPr>
            </w:pPr>
            <w:r w:rsidRPr="00B62EA2">
              <w:rPr>
                <w:rFonts w:cstheme="minorHAnsi"/>
                <w:lang w:val="es-PE"/>
              </w:rPr>
              <w:t>86.77</w:t>
            </w:r>
          </w:p>
        </w:tc>
      </w:tr>
      <w:tr w:rsidR="00801C9C" w:rsidRPr="00B62EA2" w14:paraId="4A75C569" w14:textId="77777777" w:rsidTr="008200DF">
        <w:trPr>
          <w:jc w:val="center"/>
        </w:trPr>
        <w:tc>
          <w:tcPr>
            <w:tcW w:w="2155" w:type="dxa"/>
          </w:tcPr>
          <w:p w14:paraId="792921EB" w14:textId="77777777" w:rsidR="00801C9C" w:rsidRPr="00B62EA2" w:rsidRDefault="00801C9C" w:rsidP="00C10762">
            <w:pPr>
              <w:spacing w:after="160" w:line="259" w:lineRule="auto"/>
              <w:rPr>
                <w:rFonts w:cstheme="minorHAnsi"/>
                <w:lang w:val="es-PE"/>
              </w:rPr>
            </w:pPr>
            <w:r w:rsidRPr="00B62EA2">
              <w:rPr>
                <w:rFonts w:cstheme="minorHAnsi"/>
                <w:lang w:val="es-PE"/>
              </w:rPr>
              <w:t>Europeo</w:t>
            </w:r>
          </w:p>
        </w:tc>
        <w:tc>
          <w:tcPr>
            <w:tcW w:w="1798" w:type="dxa"/>
          </w:tcPr>
          <w:p w14:paraId="3A0736BF" w14:textId="77777777" w:rsidR="00801C9C" w:rsidRPr="00B62EA2" w:rsidRDefault="00801C9C" w:rsidP="00C10762">
            <w:pPr>
              <w:spacing w:after="160" w:line="259" w:lineRule="auto"/>
              <w:jc w:val="center"/>
              <w:rPr>
                <w:rFonts w:cstheme="minorHAnsi"/>
                <w:lang w:val="es-PE"/>
              </w:rPr>
            </w:pPr>
            <w:r w:rsidRPr="00B62EA2">
              <w:rPr>
                <w:rFonts w:cstheme="minorHAnsi"/>
                <w:lang w:val="es-PE"/>
              </w:rPr>
              <w:t>121.87</w:t>
            </w:r>
          </w:p>
        </w:tc>
        <w:tc>
          <w:tcPr>
            <w:tcW w:w="1799" w:type="dxa"/>
          </w:tcPr>
          <w:p w14:paraId="41CC1953" w14:textId="77777777" w:rsidR="00801C9C" w:rsidRPr="00B62EA2" w:rsidRDefault="00801C9C" w:rsidP="00C10762">
            <w:pPr>
              <w:spacing w:after="160" w:line="259" w:lineRule="auto"/>
              <w:jc w:val="center"/>
              <w:rPr>
                <w:rFonts w:cstheme="minorHAnsi"/>
                <w:lang w:val="es-PE"/>
              </w:rPr>
            </w:pPr>
            <w:r w:rsidRPr="00B62EA2">
              <w:rPr>
                <w:rFonts w:cstheme="minorHAnsi"/>
                <w:lang w:val="es-PE"/>
              </w:rPr>
              <w:t>98.41</w:t>
            </w:r>
          </w:p>
        </w:tc>
        <w:tc>
          <w:tcPr>
            <w:tcW w:w="1799" w:type="dxa"/>
          </w:tcPr>
          <w:p w14:paraId="4DF45A1F" w14:textId="77777777" w:rsidR="00801C9C" w:rsidRPr="00B62EA2" w:rsidRDefault="00801C9C" w:rsidP="00C10762">
            <w:pPr>
              <w:spacing w:after="160" w:line="259" w:lineRule="auto"/>
              <w:jc w:val="center"/>
              <w:rPr>
                <w:rFonts w:cstheme="minorHAnsi"/>
                <w:lang w:val="es-PE"/>
              </w:rPr>
            </w:pPr>
            <w:r w:rsidRPr="00B62EA2">
              <w:rPr>
                <w:rFonts w:cstheme="minorHAnsi"/>
                <w:lang w:val="es-PE"/>
              </w:rPr>
              <w:t>76.21</w:t>
            </w:r>
          </w:p>
        </w:tc>
        <w:tc>
          <w:tcPr>
            <w:tcW w:w="1799" w:type="dxa"/>
          </w:tcPr>
          <w:p w14:paraId="3232305A" w14:textId="77777777" w:rsidR="00801C9C" w:rsidRPr="00B62EA2" w:rsidRDefault="00801C9C" w:rsidP="00C10762">
            <w:pPr>
              <w:spacing w:after="160" w:line="259" w:lineRule="auto"/>
              <w:jc w:val="center"/>
              <w:rPr>
                <w:rFonts w:cstheme="minorHAnsi"/>
                <w:lang w:val="es-PE"/>
              </w:rPr>
            </w:pPr>
            <w:r w:rsidRPr="00B62EA2">
              <w:rPr>
                <w:rFonts w:cstheme="minorHAnsi"/>
                <w:lang w:val="es-PE"/>
              </w:rPr>
              <w:t>96.33</w:t>
            </w:r>
          </w:p>
        </w:tc>
      </w:tr>
      <w:tr w:rsidR="00801C9C" w:rsidRPr="00B62EA2" w14:paraId="3D98794F" w14:textId="77777777" w:rsidTr="008200DF">
        <w:trPr>
          <w:jc w:val="center"/>
        </w:trPr>
        <w:tc>
          <w:tcPr>
            <w:tcW w:w="2155" w:type="dxa"/>
            <w:tcBorders>
              <w:bottom w:val="single" w:sz="8" w:space="0" w:color="auto"/>
            </w:tcBorders>
          </w:tcPr>
          <w:p w14:paraId="23232962" w14:textId="77777777" w:rsidR="00801C9C" w:rsidRPr="00B62EA2" w:rsidRDefault="00801C9C" w:rsidP="00C10762">
            <w:pPr>
              <w:spacing w:after="160" w:line="259" w:lineRule="auto"/>
              <w:rPr>
                <w:rFonts w:cstheme="minorHAnsi"/>
                <w:lang w:val="es-PE"/>
              </w:rPr>
            </w:pPr>
            <w:r w:rsidRPr="00B62EA2">
              <w:rPr>
                <w:rFonts w:cstheme="minorHAnsi"/>
                <w:lang w:val="es-PE"/>
              </w:rPr>
              <w:t>Inglaterra</w:t>
            </w:r>
          </w:p>
        </w:tc>
        <w:tc>
          <w:tcPr>
            <w:tcW w:w="1798" w:type="dxa"/>
            <w:tcBorders>
              <w:bottom w:val="single" w:sz="8" w:space="0" w:color="auto"/>
            </w:tcBorders>
          </w:tcPr>
          <w:p w14:paraId="16F75F15" w14:textId="77777777" w:rsidR="00801C9C" w:rsidRPr="00B62EA2" w:rsidRDefault="00801C9C" w:rsidP="00C10762">
            <w:pPr>
              <w:spacing w:after="160" w:line="259" w:lineRule="auto"/>
              <w:jc w:val="center"/>
              <w:rPr>
                <w:rFonts w:cstheme="minorHAnsi"/>
                <w:lang w:val="es-PE"/>
              </w:rPr>
            </w:pPr>
            <w:r w:rsidRPr="00B62EA2">
              <w:rPr>
                <w:rFonts w:cstheme="minorHAnsi"/>
                <w:lang w:val="es-PE"/>
              </w:rPr>
              <w:t>212.91</w:t>
            </w:r>
          </w:p>
        </w:tc>
        <w:tc>
          <w:tcPr>
            <w:tcW w:w="1799" w:type="dxa"/>
            <w:tcBorders>
              <w:bottom w:val="single" w:sz="8" w:space="0" w:color="auto"/>
            </w:tcBorders>
          </w:tcPr>
          <w:p w14:paraId="2B07713C" w14:textId="77777777" w:rsidR="00801C9C" w:rsidRPr="00B62EA2" w:rsidRDefault="00801C9C" w:rsidP="00C10762">
            <w:pPr>
              <w:spacing w:after="160" w:line="259" w:lineRule="auto"/>
              <w:jc w:val="center"/>
              <w:rPr>
                <w:rFonts w:cstheme="minorHAnsi"/>
                <w:lang w:val="es-PE"/>
              </w:rPr>
            </w:pPr>
            <w:r w:rsidRPr="00B62EA2">
              <w:rPr>
                <w:rFonts w:cstheme="minorHAnsi"/>
                <w:lang w:val="es-PE"/>
              </w:rPr>
              <w:t>412.12</w:t>
            </w:r>
          </w:p>
        </w:tc>
        <w:tc>
          <w:tcPr>
            <w:tcW w:w="1799" w:type="dxa"/>
            <w:tcBorders>
              <w:bottom w:val="single" w:sz="8" w:space="0" w:color="auto"/>
            </w:tcBorders>
          </w:tcPr>
          <w:p w14:paraId="578FE502" w14:textId="77777777" w:rsidR="00801C9C" w:rsidRPr="00B62EA2" w:rsidRDefault="00801C9C" w:rsidP="00C10762">
            <w:pPr>
              <w:spacing w:after="160" w:line="259" w:lineRule="auto"/>
              <w:jc w:val="center"/>
              <w:rPr>
                <w:rFonts w:cstheme="minorHAnsi"/>
                <w:lang w:val="es-PE"/>
              </w:rPr>
            </w:pPr>
            <w:r w:rsidRPr="00B62EA2">
              <w:rPr>
                <w:rFonts w:cstheme="minorHAnsi"/>
                <w:lang w:val="es-PE"/>
              </w:rPr>
              <w:t>21.86</w:t>
            </w:r>
          </w:p>
        </w:tc>
        <w:tc>
          <w:tcPr>
            <w:tcW w:w="1799" w:type="dxa"/>
            <w:tcBorders>
              <w:bottom w:val="single" w:sz="8" w:space="0" w:color="auto"/>
            </w:tcBorders>
          </w:tcPr>
          <w:p w14:paraId="4651723D" w14:textId="77777777" w:rsidR="00801C9C" w:rsidRPr="00B62EA2" w:rsidRDefault="00801C9C" w:rsidP="00C10762">
            <w:pPr>
              <w:spacing w:after="160" w:line="259" w:lineRule="auto"/>
              <w:jc w:val="center"/>
              <w:rPr>
                <w:rFonts w:cstheme="minorHAnsi"/>
                <w:lang w:val="es-PE"/>
              </w:rPr>
            </w:pPr>
            <w:r w:rsidRPr="00B62EA2">
              <w:rPr>
                <w:rFonts w:cstheme="minorHAnsi"/>
                <w:lang w:val="es-PE"/>
              </w:rPr>
              <w:t>56.32</w:t>
            </w:r>
          </w:p>
        </w:tc>
      </w:tr>
    </w:tbl>
    <w:p w14:paraId="500FD4D0" w14:textId="2528DF6B" w:rsidR="00254BF8" w:rsidRPr="00B62EA2" w:rsidRDefault="00863F98" w:rsidP="00DB6797">
      <w:pPr>
        <w:pStyle w:val="NotadeTabla"/>
        <w:spacing w:after="240"/>
        <w:rPr>
          <w:sz w:val="24"/>
          <w:szCs w:val="24"/>
        </w:rPr>
      </w:pPr>
      <w:r w:rsidRPr="00B62EA2">
        <w:rPr>
          <w:i/>
          <w:iCs/>
          <w:sz w:val="24"/>
          <w:szCs w:val="24"/>
        </w:rPr>
        <w:t>Nota</w:t>
      </w:r>
      <w:r w:rsidR="006976A2" w:rsidRPr="00B62EA2">
        <w:rPr>
          <w:i/>
          <w:iCs/>
          <w:sz w:val="24"/>
          <w:szCs w:val="24"/>
        </w:rPr>
        <w:t>.</w:t>
      </w:r>
      <w:r w:rsidRPr="00B62EA2">
        <w:rPr>
          <w:sz w:val="24"/>
          <w:szCs w:val="24"/>
        </w:rPr>
        <w:t xml:space="preserve"> </w:t>
      </w:r>
      <w:r w:rsidR="00801C9C" w:rsidRPr="00B62EA2">
        <w:rPr>
          <w:sz w:val="24"/>
          <w:szCs w:val="24"/>
        </w:rPr>
        <w:t>Valores expresados en miles millones de dólares americanos</w:t>
      </w:r>
      <w:r w:rsidR="00144D7D" w:rsidRPr="00B62EA2">
        <w:rPr>
          <w:sz w:val="24"/>
          <w:szCs w:val="24"/>
        </w:rPr>
        <w:t>.</w:t>
      </w:r>
    </w:p>
    <w:p w14:paraId="4F0080EF" w14:textId="482A5DC4" w:rsidR="000D6E8F" w:rsidRPr="00B62EA2" w:rsidRDefault="00887558" w:rsidP="00DB0C56">
      <w:pPr>
        <w:pStyle w:val="NormalSangrado"/>
        <w:rPr>
          <w:lang w:val="es-PE"/>
        </w:rPr>
        <w:sectPr w:rsidR="000D6E8F" w:rsidRPr="00B62EA2" w:rsidSect="005A68DC">
          <w:pgSz w:w="11906" w:h="16838" w:code="9"/>
          <w:pgMar w:top="1418" w:right="1418" w:bottom="1418" w:left="1418" w:header="720" w:footer="720" w:gutter="0"/>
          <w:cols w:space="720"/>
          <w:titlePg/>
          <w:docGrid w:linePitch="360"/>
        </w:sectPr>
      </w:pPr>
      <w:r w:rsidRPr="00B62EA2">
        <w:rPr>
          <w:lang w:val="es-PE"/>
        </w:rPr>
        <w:t>Vulputate orci nunc gravida facilisis interdum ante nostra elementum tincidunt id, semper volutpat condimentum porttitor himenaeos duis dictumst neque arcu, feugiat hendrerit aptent eros nulla enim pretium velit litora.</w:t>
      </w:r>
      <w:r w:rsidR="000D6E8F" w:rsidRPr="00B62EA2">
        <w:rPr>
          <w:rStyle w:val="Refdenotaalpie"/>
          <w:lang w:val="es-PE"/>
        </w:rPr>
        <w:footnoteReference w:id="1"/>
      </w:r>
    </w:p>
    <w:p w14:paraId="7877CEE1" w14:textId="77777777" w:rsidR="0052569B" w:rsidRPr="00B62EA2" w:rsidRDefault="0052569B" w:rsidP="00887558">
      <w:pPr>
        <w:pStyle w:val="NormalSangrado"/>
        <w:rPr>
          <w:rFonts w:cstheme="minorHAnsi"/>
          <w:lang w:val="es-PE"/>
        </w:rPr>
      </w:pPr>
      <w:r w:rsidRPr="00B62EA2">
        <w:rPr>
          <w:rFonts w:cstheme="minorHAnsi"/>
          <w:lang w:val="es-PE"/>
        </w:rPr>
        <w:t>Nunc viverra imperdiet enim. Fusce est. Vivamus a tellus.</w:t>
      </w:r>
    </w:p>
    <w:p w14:paraId="4E99FBF6" w14:textId="6C186397" w:rsidR="00826655" w:rsidRPr="00B62EA2" w:rsidRDefault="00826655" w:rsidP="00887558">
      <w:pPr>
        <w:pStyle w:val="NormalSangrado"/>
        <w:rPr>
          <w:rFonts w:cstheme="minorHAnsi"/>
          <w:lang w:val="es-PE"/>
        </w:rPr>
      </w:pPr>
    </w:p>
    <w:p w14:paraId="5982511C" w14:textId="38887495" w:rsidR="00C22A10" w:rsidRPr="00B62EA2" w:rsidRDefault="00C22A10" w:rsidP="00C22A10">
      <w:pPr>
        <w:spacing w:line="259" w:lineRule="auto"/>
        <w:jc w:val="left"/>
        <w:rPr>
          <w:rFonts w:eastAsia="Times New Roman" w:cs="Times New Roman"/>
          <w:b/>
          <w:bCs/>
          <w:szCs w:val="24"/>
        </w:rPr>
      </w:pPr>
    </w:p>
    <w:p w14:paraId="25E1A100" w14:textId="396F665C" w:rsidR="00267B4E" w:rsidRPr="00B62EA2" w:rsidRDefault="00267B4E" w:rsidP="00C22A10">
      <w:pPr>
        <w:spacing w:line="259" w:lineRule="auto"/>
        <w:jc w:val="left"/>
        <w:rPr>
          <w:rFonts w:eastAsia="Times New Roman" w:cs="Times New Roman"/>
          <w:b/>
          <w:bCs/>
          <w:szCs w:val="24"/>
        </w:rPr>
        <w:sectPr w:rsidR="00267B4E" w:rsidRPr="00B62EA2" w:rsidSect="000D6E8F">
          <w:type w:val="continuous"/>
          <w:pgSz w:w="11906" w:h="16838" w:code="9"/>
          <w:pgMar w:top="1418" w:right="1418" w:bottom="1418" w:left="1418" w:header="720" w:footer="720" w:gutter="0"/>
          <w:cols w:space="720"/>
          <w:titlePg/>
          <w:docGrid w:linePitch="360"/>
        </w:sectPr>
      </w:pPr>
    </w:p>
    <w:p w14:paraId="7DF6B42B" w14:textId="7D99CF97" w:rsidR="00453608" w:rsidRPr="00AB1C4E" w:rsidRDefault="00E6338A" w:rsidP="00E6338A">
      <w:pPr>
        <w:pStyle w:val="Ttulo1"/>
      </w:pPr>
      <w:bookmarkStart w:id="15" w:name="_Toc165133663"/>
      <w:r w:rsidRPr="00AB1C4E">
        <w:lastRenderedPageBreak/>
        <w:t>Capítulo 2</w:t>
      </w:r>
      <w:r w:rsidR="00045387" w:rsidRPr="00AB1C4E">
        <w:t xml:space="preserve"> </w:t>
      </w:r>
    </w:p>
    <w:p w14:paraId="18D9A377" w14:textId="61108357" w:rsidR="00E6338A" w:rsidRPr="00B62EA2" w:rsidRDefault="00E6338A" w:rsidP="00453608">
      <w:pPr>
        <w:pStyle w:val="Ttulo1"/>
        <w:numPr>
          <w:ilvl w:val="0"/>
          <w:numId w:val="0"/>
        </w:numPr>
      </w:pPr>
      <w:r w:rsidRPr="00AB1C4E">
        <w:t>Desarrollo del trabajo</w:t>
      </w:r>
      <w:bookmarkEnd w:id="15"/>
    </w:p>
    <w:p w14:paraId="7060BECE" w14:textId="08BBBD50" w:rsidR="00E6338A" w:rsidRPr="00B62EA2" w:rsidRDefault="00E6338A" w:rsidP="00E6338A">
      <w:pPr>
        <w:pStyle w:val="NormalSangrado"/>
        <w:rPr>
          <w:lang w:val="es-PE"/>
        </w:rPr>
      </w:pPr>
      <w:r w:rsidRPr="00B62EA2">
        <w:rPr>
          <w:lang w:val="es-PE"/>
        </w:rPr>
        <w:t>Lorem ipsum dolor sit amet consectetur adipiscing elit gravida imperdiet interdum, magnis inceptos arcu cursus fames rutrum cubilia fermentum porta metus quam, ac risus bibendum turpis molestie ornare accumsan viverra sociis. Aliquam orci sem dictumst scelerisque placerat elementum sodales habitasse nam dapibus, urna luctus felis mollis sed sociis penatibus mauris dictum, in platea congue enim feugiat tempor torquent vulputate at. Augue class habitant scelerisque eget id platea nullam sed dictumst aptent convallis, consequat hendrerit magnis ut senectus penatibus ultrices duis interdum.</w:t>
      </w:r>
    </w:p>
    <w:p w14:paraId="4A84D5FA" w14:textId="2C10A3ED" w:rsidR="00E6338A" w:rsidRPr="00B62EA2" w:rsidRDefault="00E6338A" w:rsidP="00E6338A">
      <w:pPr>
        <w:pStyle w:val="NormalSangrado"/>
        <w:rPr>
          <w:lang w:val="es-PE"/>
        </w:rPr>
      </w:pPr>
      <w:r w:rsidRPr="00B62EA2">
        <w:rPr>
          <w:lang w:val="es-PE"/>
        </w:rPr>
        <w:t>Sociosqu arcu penatibus facilisis cum est ullamcorper lacinia torquent, in fermentum elementum duis nascetur enim eleifend, congue mattis mauris purus parturient dictumst nulla. Interdum phasellus lacus conubia neque vehicula volutpat cursus dapibus iaculis, vivamus mauris malesuada tempus fames dui elementum penatibus magna eros, facilisi velit tortor integer arcu litora ullamcorper tristique. Eget tempus vitae sociosqu ultricies netus nunc malesuada sociis justo, euismod phasellus proin nullam sagittis penatibus bibendum massa, hac vivamus ullamcorper a inceptos sollicitudin leo mattis.</w:t>
      </w:r>
    </w:p>
    <w:p w14:paraId="6511BC72" w14:textId="035C4733" w:rsidR="00E6338A" w:rsidRPr="00AB1C4E" w:rsidRDefault="00E6338A" w:rsidP="000C1259">
      <w:pPr>
        <w:pStyle w:val="Ttulo2"/>
        <w:rPr>
          <w:noProof w:val="0"/>
        </w:rPr>
      </w:pPr>
      <w:bookmarkStart w:id="16" w:name="_Toc165133664"/>
      <w:r w:rsidRPr="00AB1C4E">
        <w:rPr>
          <w:noProof w:val="0"/>
        </w:rPr>
        <w:t>Ejemplo de título nivel dos</w:t>
      </w:r>
      <w:bookmarkEnd w:id="16"/>
    </w:p>
    <w:p w14:paraId="74775F71" w14:textId="156D7AB7" w:rsidR="00E6338A" w:rsidRPr="00B62EA2" w:rsidRDefault="00E6338A" w:rsidP="00E6338A">
      <w:pPr>
        <w:pStyle w:val="NormalSangrado"/>
        <w:rPr>
          <w:lang w:val="es-PE"/>
        </w:rPr>
      </w:pPr>
      <w:r w:rsidRPr="00AB1C4E">
        <w:rPr>
          <w:lang w:val="es-PE"/>
        </w:rPr>
        <w:t>Ac tempor mus auctor at proin facilisi purus curae, ad habitasse velit hendrerit aliquet sociis fringilla accumsan, euismod est primis id pretium cras malesuada. Condimentum inceptos felis odio mollis quisque eu duis, sed conubia bibendum justo turpis sagittis vel, id et neque quam mus fermentum. Tristique cubilia massa felis dictumst orci, tempus porttitor eleifend. Libero donec sociis litora morbi gravida justo dis, massa pulvinar tellus nisi euismod class, tortor lacus malesuada nostra ultrices torquent.</w:t>
      </w:r>
      <w:r w:rsidR="00335497" w:rsidRPr="00B62EA2">
        <w:rPr>
          <w:lang w:val="es-PE"/>
        </w:rPr>
        <w:t xml:space="preserve"> </w:t>
      </w:r>
    </w:p>
    <w:p w14:paraId="22955FD3" w14:textId="3BD1037D" w:rsidR="00E6338A" w:rsidRPr="00B62EA2" w:rsidRDefault="00E6338A" w:rsidP="00E6338A">
      <w:pPr>
        <w:pStyle w:val="NormalSangrado"/>
        <w:rPr>
          <w:lang w:val="es-PE"/>
        </w:rPr>
      </w:pPr>
      <w:r w:rsidRPr="00B62EA2">
        <w:rPr>
          <w:lang w:val="es-PE"/>
        </w:rPr>
        <w:t>Lorem ipsum dolor sit amet consectetur adipiscing elit, non torquent dignissim conubia nullam gravida condimentum sapien, scelerisque eu aptent luctus ornare habitasse. Nibh laoreet felis fusce suspendisse in mauris nisl mus placerat metus, dapibus commodo dignissim duis maecenas neque fermentum lectus conubia, cum nam dui id sagittis sollicitudin augue tempus erat. Justo phasellus morbi fermentum a tempor pulvinar nostra volutpat, nec arcu hac fames ligula habitasse</w:t>
      </w:r>
      <w:r w:rsidR="00611534" w:rsidRPr="00B62EA2">
        <w:rPr>
          <w:lang w:val="es-PE"/>
        </w:rPr>
        <w:t>.</w:t>
      </w:r>
    </w:p>
    <w:p w14:paraId="5789D92C" w14:textId="24097A20" w:rsidR="00E6338A" w:rsidRPr="00AB1C4E" w:rsidRDefault="00E6338A" w:rsidP="00537AE3">
      <w:pPr>
        <w:pStyle w:val="Ttulo3"/>
        <w:rPr>
          <w:noProof w:val="0"/>
        </w:rPr>
      </w:pPr>
      <w:bookmarkStart w:id="17" w:name="_Toc165133665"/>
      <w:r w:rsidRPr="00AB1C4E">
        <w:rPr>
          <w:noProof w:val="0"/>
        </w:rPr>
        <w:t>Ejemplo de título nivel tres</w:t>
      </w:r>
      <w:bookmarkEnd w:id="17"/>
    </w:p>
    <w:p w14:paraId="7403DA2B" w14:textId="0797CB56" w:rsidR="0026142F" w:rsidRPr="00B62EA2" w:rsidRDefault="00E6338A" w:rsidP="00E6338A">
      <w:pPr>
        <w:pStyle w:val="NormalSangrado"/>
        <w:rPr>
          <w:lang w:val="es-PE"/>
        </w:rPr>
      </w:pPr>
      <w:r w:rsidRPr="00B62EA2">
        <w:rPr>
          <w:lang w:val="es-PE"/>
        </w:rPr>
        <w:t>Lorem ipsum dolor sit amet consectetur adipiscing elit, non torquent dignissim conubia nullam gravida condimentum sapien, scelerisque eu aptent luctus ornare habitasse. Nibh laoreet felis fusce suspendisse in mauris nisl mus placerat metus, dapibus commodo dignissim duis maecenas neque fermentum lectus conubia, cum nam dui.</w:t>
      </w:r>
    </w:p>
    <w:p w14:paraId="3EDF96E1" w14:textId="38DCFF78" w:rsidR="00E6338A" w:rsidRPr="00B62EA2" w:rsidRDefault="00E6338A" w:rsidP="00E6338A">
      <w:pPr>
        <w:pStyle w:val="NormalSangrado"/>
        <w:rPr>
          <w:lang w:val="es-PE"/>
        </w:rPr>
      </w:pPr>
      <w:r w:rsidRPr="00B62EA2">
        <w:rPr>
          <w:lang w:val="es-PE"/>
        </w:rPr>
        <w:lastRenderedPageBreak/>
        <w:t>Id sagittis sollicitudin augue tempus erat. Justo phasellus morbi fermentum a tempor pulvinar nostra volutpat, nec arcu hac fames ligula habitasse habitant dui et, consequat mauris facilisi non luctus convallis lacinia.</w:t>
      </w:r>
    </w:p>
    <w:p w14:paraId="6BAF6E4B" w14:textId="7F1D0358" w:rsidR="00A63B7A" w:rsidRPr="00B62EA2" w:rsidRDefault="00A63B7A" w:rsidP="004E0579">
      <w:pPr>
        <w:pStyle w:val="Descripcin"/>
        <w:keepNext/>
        <w:spacing w:before="240"/>
        <w:ind w:left="1418"/>
        <w:jc w:val="left"/>
        <w:rPr>
          <w:rStyle w:val="FigurasyTablasChar"/>
          <w:b w:val="0"/>
          <w:bCs/>
        </w:rPr>
      </w:pPr>
      <w:bookmarkStart w:id="18" w:name="_Toc165138207"/>
      <w:r w:rsidRPr="00B62EA2">
        <w:rPr>
          <w:rStyle w:val="FigurasyTablasChar"/>
        </w:rPr>
        <w:t xml:space="preserve">Figura </w:t>
      </w:r>
      <w:r w:rsidRPr="00B62EA2">
        <w:rPr>
          <w:rStyle w:val="FigurasyTablasChar"/>
        </w:rPr>
        <w:fldChar w:fldCharType="begin"/>
      </w:r>
      <w:r w:rsidRPr="00B62EA2">
        <w:rPr>
          <w:rStyle w:val="FigurasyTablasChar"/>
        </w:rPr>
        <w:instrText xml:space="preserve"> SEQ Figura \* ARABIC </w:instrText>
      </w:r>
      <w:r w:rsidRPr="00B62EA2">
        <w:rPr>
          <w:rStyle w:val="FigurasyTablasChar"/>
        </w:rPr>
        <w:fldChar w:fldCharType="separate"/>
      </w:r>
      <w:r w:rsidR="00A20BFF" w:rsidRPr="00B62EA2">
        <w:rPr>
          <w:rStyle w:val="FigurasyTablasChar"/>
        </w:rPr>
        <w:t>3</w:t>
      </w:r>
      <w:r w:rsidRPr="00B62EA2">
        <w:rPr>
          <w:rStyle w:val="FigurasyTablasChar"/>
        </w:rPr>
        <w:fldChar w:fldCharType="end"/>
      </w:r>
      <w:r w:rsidRPr="00B62EA2">
        <w:rPr>
          <w:rStyle w:val="FigurasyTablasChar"/>
        </w:rPr>
        <w:br/>
      </w:r>
      <w:r w:rsidRPr="00B62EA2">
        <w:rPr>
          <w:rStyle w:val="TtulofigurasytablasCar"/>
        </w:rPr>
        <w:t>Evolución de la deuda mundial a lo largo del último siglo</w:t>
      </w:r>
      <w:bookmarkEnd w:id="18"/>
    </w:p>
    <w:p w14:paraId="31F930CF" w14:textId="44272104" w:rsidR="00E6338A" w:rsidRPr="00B62EA2" w:rsidRDefault="00801C9C" w:rsidP="0082780E">
      <w:pPr>
        <w:pStyle w:val="Descripcin"/>
        <w:keepNext/>
      </w:pPr>
      <w:r w:rsidRPr="00B62EA2">
        <w:rPr>
          <w:noProof/>
        </w:rPr>
        <w:drawing>
          <wp:inline distT="0" distB="0" distL="0" distR="0" wp14:anchorId="3BEEDEA9" wp14:editId="38879F04">
            <wp:extent cx="4422097" cy="2567635"/>
            <wp:effectExtent l="0" t="0" r="0" b="4445"/>
            <wp:docPr id="33" name="Picture 1" descr="Template:Vertical bar chart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emplate:Vertical bar chart - Wikipedia"/>
                    <pic:cNvPicPr>
                      <a:picLocks noChangeAspect="1" noChangeArrowheads="1"/>
                    </pic:cNvPicPr>
                  </pic:nvPicPr>
                  <pic:blipFill rotWithShape="1">
                    <a:blip r:embed="rId44">
                      <a:extLst>
                        <a:ext uri="{28A0092B-C50C-407E-A947-70E740481C1C}">
                          <a14:useLocalDpi xmlns:a14="http://schemas.microsoft.com/office/drawing/2010/main" val="0"/>
                        </a:ext>
                      </a:extLst>
                    </a:blip>
                    <a:srcRect t="5898" b="4085"/>
                    <a:stretch/>
                  </pic:blipFill>
                  <pic:spPr bwMode="auto">
                    <a:xfrm>
                      <a:off x="0" y="0"/>
                      <a:ext cx="4422140" cy="2567660"/>
                    </a:xfrm>
                    <a:prstGeom prst="rect">
                      <a:avLst/>
                    </a:prstGeom>
                    <a:noFill/>
                    <a:ln>
                      <a:noFill/>
                    </a:ln>
                    <a:extLst>
                      <a:ext uri="{53640926-AAD7-44D8-BBD7-CCE9431645EC}">
                        <a14:shadowObscured xmlns:a14="http://schemas.microsoft.com/office/drawing/2010/main"/>
                      </a:ext>
                    </a:extLst>
                  </pic:spPr>
                </pic:pic>
              </a:graphicData>
            </a:graphic>
          </wp:inline>
        </w:drawing>
      </w:r>
    </w:p>
    <w:p w14:paraId="3FD251F6" w14:textId="0183E204" w:rsidR="00E6338A" w:rsidRPr="00B62EA2" w:rsidRDefault="1FDFEFAE" w:rsidP="00833196">
      <w:pPr>
        <w:pStyle w:val="FuentedeFigura"/>
        <w:spacing w:before="0" w:after="240"/>
        <w:ind w:left="1418" w:right="1559"/>
        <w:jc w:val="both"/>
        <w:rPr>
          <w:szCs w:val="24"/>
        </w:rPr>
      </w:pPr>
      <w:r w:rsidRPr="00B62EA2">
        <w:rPr>
          <w:i/>
          <w:szCs w:val="24"/>
        </w:rPr>
        <w:t>Nota.</w:t>
      </w:r>
      <w:r w:rsidRPr="00B62EA2">
        <w:rPr>
          <w:szCs w:val="24"/>
        </w:rPr>
        <w:t xml:space="preserve"> </w:t>
      </w:r>
      <w:r w:rsidR="005F58FE" w:rsidRPr="00B62EA2">
        <w:rPr>
          <w:szCs w:val="24"/>
        </w:rPr>
        <w:t>La figura</w:t>
      </w:r>
      <w:r w:rsidRPr="00B62EA2">
        <w:rPr>
          <w:szCs w:val="24"/>
        </w:rPr>
        <w:t xml:space="preserve"> no tiene en consideración las deudas generadas en el año de 2020. Cabe resaltar que son las más grandes ya vistas en la historia.</w:t>
      </w:r>
    </w:p>
    <w:p w14:paraId="2D7F1F76" w14:textId="67557D12" w:rsidR="00E6338A" w:rsidRPr="00B62EA2" w:rsidRDefault="00E6338A" w:rsidP="00E6338A">
      <w:pPr>
        <w:pStyle w:val="NormalSangrado"/>
        <w:rPr>
          <w:lang w:val="es-PE"/>
        </w:rPr>
      </w:pPr>
      <w:r w:rsidRPr="00B62EA2">
        <w:rPr>
          <w:lang w:val="es-PE"/>
        </w:rPr>
        <w:t>Orci diam vestibulum malesuada nisl taciti fringilla parturient sed lobortis facilisis rhoncus tempor viverra nam, penatibus integer magna massa ante conubia elementum ac curabitur ultricies fusce aliquet. Porta aliquam felis facilisis magnis nascetur quam ac, proin blandit justo primis dis per, risus natoque vivamus bibendum himenaeos litora. Vulputate orci nunc gravida facilisis interdum ante nostra elementum tincidunt id, semper volutpat condimentum porttitor himenaeos duis dictumst neque arcu, feugiat hendrerit aptent eros nulla enim pretium velit litora.</w:t>
      </w:r>
    </w:p>
    <w:p w14:paraId="00E6CEB6" w14:textId="11418121" w:rsidR="00E6338A" w:rsidRPr="00B62EA2" w:rsidRDefault="00E6338A" w:rsidP="000C1259">
      <w:pPr>
        <w:pStyle w:val="Ttulo4"/>
        <w:rPr>
          <w:b w:val="0"/>
          <w:bCs w:val="0"/>
          <w:noProof w:val="0"/>
        </w:rPr>
      </w:pPr>
      <w:r w:rsidRPr="00AB1C4E">
        <w:rPr>
          <w:noProof w:val="0"/>
        </w:rPr>
        <w:t>Ejemplo de título de nivel cuatro.</w:t>
      </w:r>
      <w:r w:rsidRPr="00B62EA2">
        <w:rPr>
          <w:noProof w:val="0"/>
        </w:rPr>
        <w:t xml:space="preserve"> </w:t>
      </w:r>
      <w:r w:rsidRPr="00B62EA2">
        <w:rPr>
          <w:b w:val="0"/>
          <w:bCs w:val="0"/>
          <w:noProof w:val="0"/>
        </w:rPr>
        <w:t>Orci diam vestibulum malesuada nisl taciti fringilla parturient sed lobortis facilisis rhoncus tempor viverra nam, penatibus integer magna massa ante conubia elementum ac curabitur ultricies fusce aliquet. Porta aliquam felis facilisis magnis nascetur quam ac, proin blandit justo primis dis per, risus natoque vivamus bibendum himenaeos litora. Vulputate orci nunc gravida facilisis interdum ante nostra elementum tincidunt id, semper volutpat</w:t>
      </w:r>
      <w:r w:rsidR="00E02501" w:rsidRPr="00B62EA2">
        <w:rPr>
          <w:b w:val="0"/>
          <w:bCs w:val="0"/>
          <w:noProof w:val="0"/>
        </w:rPr>
        <w:t xml:space="preserve"> </w:t>
      </w:r>
      <w:r w:rsidRPr="00B62EA2">
        <w:rPr>
          <w:b w:val="0"/>
          <w:bCs w:val="0"/>
          <w:noProof w:val="0"/>
        </w:rPr>
        <w:t>condimentum porttitor himenaeos duis dictumst neque arcu, feugiat hendrerit aptent eros nulla enim pretium velit litora.</w:t>
      </w:r>
    </w:p>
    <w:p w14:paraId="3194C242" w14:textId="489CA54A" w:rsidR="00E6338A" w:rsidRPr="00B62EA2" w:rsidRDefault="00E6338A" w:rsidP="00E6338A">
      <w:pPr>
        <w:pStyle w:val="NormalSangrado"/>
        <w:rPr>
          <w:lang w:val="es-PE"/>
        </w:rPr>
      </w:pPr>
      <w:r w:rsidRPr="00B62EA2">
        <w:rPr>
          <w:lang w:val="es-PE"/>
        </w:rPr>
        <w:t xml:space="preserve">Orci diam vestibulum malesuada nisl taciti fringilla parturient sed lobortis facilisis rhoncus tempor viverra nam, penatibus integer magna massa ante conubia elementum ac curabitur ultricies fusce aliquet. Porta aliquam felis facilisis magnis nascetur quam ac, proin </w:t>
      </w:r>
      <w:r w:rsidRPr="00B62EA2">
        <w:rPr>
          <w:lang w:val="es-PE"/>
        </w:rPr>
        <w:lastRenderedPageBreak/>
        <w:t>blandit justo primis dis per, risus natoque vivamus bibendum himenaeos litora. Vulputate orci nunc gravida facilisis interdum ante nostra elementum tincidunt id, semper volutpat condimentum porttitor himenaeos duis dictumst neque arcu, feugiat hendrerit aptent eros nulla enim pretium velit litora.</w:t>
      </w:r>
    </w:p>
    <w:p w14:paraId="5C6493DC" w14:textId="5B5B08EF" w:rsidR="00E86701" w:rsidRPr="00B62EA2" w:rsidRDefault="00E86701" w:rsidP="008B6CE9">
      <w:pPr>
        <w:pStyle w:val="Descripcin"/>
        <w:keepNext/>
        <w:spacing w:before="240"/>
        <w:ind w:left="2410"/>
        <w:jc w:val="left"/>
        <w:rPr>
          <w:rStyle w:val="TtulofigurasytablasCar"/>
        </w:rPr>
      </w:pPr>
      <w:bookmarkStart w:id="19" w:name="_Toc165138208"/>
      <w:r w:rsidRPr="00B62EA2">
        <w:rPr>
          <w:rStyle w:val="FigurasyTablasChar"/>
        </w:rPr>
        <w:t xml:space="preserve">Figura </w:t>
      </w:r>
      <w:r w:rsidRPr="00B62EA2">
        <w:rPr>
          <w:rStyle w:val="FigurasyTablasChar"/>
        </w:rPr>
        <w:fldChar w:fldCharType="begin"/>
      </w:r>
      <w:r w:rsidRPr="00B62EA2">
        <w:rPr>
          <w:rStyle w:val="FigurasyTablasChar"/>
        </w:rPr>
        <w:instrText xml:space="preserve"> SEQ Figura \* ARABIC </w:instrText>
      </w:r>
      <w:r w:rsidRPr="00B62EA2">
        <w:rPr>
          <w:rStyle w:val="FigurasyTablasChar"/>
        </w:rPr>
        <w:fldChar w:fldCharType="separate"/>
      </w:r>
      <w:r w:rsidR="00A20BFF" w:rsidRPr="00B62EA2">
        <w:rPr>
          <w:rStyle w:val="FigurasyTablasChar"/>
        </w:rPr>
        <w:t>4</w:t>
      </w:r>
      <w:r w:rsidRPr="00B62EA2">
        <w:rPr>
          <w:rStyle w:val="FigurasyTablasChar"/>
        </w:rPr>
        <w:fldChar w:fldCharType="end"/>
      </w:r>
      <w:r w:rsidRPr="00B62EA2">
        <w:rPr>
          <w:rStyle w:val="FigurasyTablasChar"/>
        </w:rPr>
        <w:br/>
      </w:r>
      <w:r w:rsidRPr="00B62EA2">
        <w:rPr>
          <w:rStyle w:val="TtulofigurasytablasCar"/>
          <w:szCs w:val="24"/>
        </w:rPr>
        <w:t>Mapa político del departamento de Piura</w:t>
      </w:r>
      <w:bookmarkEnd w:id="19"/>
    </w:p>
    <w:p w14:paraId="7CBAB049" w14:textId="29A4ACAD" w:rsidR="00E6338A" w:rsidRPr="00B62EA2" w:rsidRDefault="006542DF" w:rsidP="00DC3FC1">
      <w:pPr>
        <w:pStyle w:val="FigurasyTablas"/>
        <w:jc w:val="center"/>
      </w:pPr>
      <w:r w:rsidRPr="00B62EA2">
        <w:rPr>
          <w:noProof/>
        </w:rPr>
        <w:drawing>
          <wp:inline distT="0" distB="0" distL="0" distR="0" wp14:anchorId="4251F279" wp14:editId="3148948E">
            <wp:extent cx="2700670" cy="3723678"/>
            <wp:effectExtent l="0" t="0" r="4445"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706901" cy="3732269"/>
                    </a:xfrm>
                    <a:prstGeom prst="rect">
                      <a:avLst/>
                    </a:prstGeom>
                    <a:noFill/>
                    <a:ln>
                      <a:noFill/>
                    </a:ln>
                  </pic:spPr>
                </pic:pic>
              </a:graphicData>
            </a:graphic>
          </wp:inline>
        </w:drawing>
      </w:r>
    </w:p>
    <w:p w14:paraId="2109E692" w14:textId="3E92EC63" w:rsidR="00E6338A" w:rsidRPr="00B62EA2" w:rsidRDefault="00656438" w:rsidP="008B6CE9">
      <w:pPr>
        <w:pStyle w:val="Fuentedetabla"/>
        <w:spacing w:after="240"/>
        <w:ind w:left="2410" w:right="2410"/>
        <w:jc w:val="both"/>
        <w:rPr>
          <w:szCs w:val="24"/>
        </w:rPr>
      </w:pPr>
      <w:r w:rsidRPr="00B62EA2">
        <w:rPr>
          <w:i/>
          <w:szCs w:val="24"/>
        </w:rPr>
        <w:t>Nota</w:t>
      </w:r>
      <w:r w:rsidRPr="00B62EA2">
        <w:rPr>
          <w:szCs w:val="24"/>
        </w:rPr>
        <w:t>. Reproducido de “Departamento de Piura” por L. Medina, s.f.</w:t>
      </w:r>
    </w:p>
    <w:p w14:paraId="73B7628D" w14:textId="77777777" w:rsidR="00E6338A" w:rsidRPr="00B62EA2" w:rsidRDefault="00E6338A" w:rsidP="00E6338A">
      <w:pPr>
        <w:pStyle w:val="NormalSangrado"/>
        <w:rPr>
          <w:lang w:val="es-PE"/>
        </w:rPr>
      </w:pPr>
      <w:r w:rsidRPr="00B62EA2">
        <w:rPr>
          <w:lang w:val="es-PE"/>
        </w:rPr>
        <w:t>Orci diam vestibulum malesuada nisl taciti fringilla parturient sed lobortis facilisis rhoncus tempor viverra nam, penatibus integer magna massa ante conubia elementum ac curabitur ultricies fusce aliquet.</w:t>
      </w:r>
    </w:p>
    <w:p w14:paraId="5D4CB415" w14:textId="0D8DA0C6" w:rsidR="00E6338A" w:rsidRPr="00B62EA2" w:rsidRDefault="00E6338A" w:rsidP="008B6CE9">
      <w:pPr>
        <w:pStyle w:val="NormalSangrado"/>
        <w:rPr>
          <w:lang w:val="es-PE"/>
        </w:rPr>
      </w:pPr>
      <w:r w:rsidRPr="00B62EA2">
        <w:rPr>
          <w:lang w:val="es-PE"/>
        </w:rPr>
        <w:t>Porta aliquam felis facilisis magnis nascetur quam ac, proin blandit justo primis dis per, risus natoque vivamus bibendum himenaeos litora. Vulputate orci nunc gravida facilisis interdum ante nostra elementum tincidunt id, semper volutpat condimentum porttitor himenaeos duis dictumst neque arcu, feugiat hendrerit aptent eros nulla enim pretium velit litora.</w:t>
      </w:r>
    </w:p>
    <w:p w14:paraId="62A56304" w14:textId="1F35CFEC" w:rsidR="00E6338A" w:rsidRPr="00B62EA2" w:rsidRDefault="00E6338A" w:rsidP="00E6338A">
      <w:pPr>
        <w:pStyle w:val="NormalSangrado"/>
        <w:rPr>
          <w:lang w:val="es-PE"/>
        </w:rPr>
      </w:pPr>
      <w:r w:rsidRPr="00B62EA2">
        <w:rPr>
          <w:lang w:val="es-PE"/>
        </w:rPr>
        <w:t xml:space="preserve">Orci diam vestibulum malesuada nisl taciti fringilla parturient sed lobortis facilisis rhoncus tempor viverra nam, penatibus integer magna massa ante conubia elementum ac curabitur ultricies fusce aliquet. Porta aliquam felis facilisis magnis nascetur quam ac, proin blandit justo primis dis per, risus natoque vivamus bibendum himenaeos litora. Vulputate orci </w:t>
      </w:r>
      <w:r w:rsidRPr="00B62EA2">
        <w:rPr>
          <w:lang w:val="es-PE"/>
        </w:rPr>
        <w:lastRenderedPageBreak/>
        <w:t>nunc gravida facilisis interdum ante nostra elementum tincidunt id, semper volutpat condimentum porttitor himenaeos duis dictumst neque arcu, feugiat hendrerit aptent eros nulla enim pretium velit litora.</w:t>
      </w:r>
    </w:p>
    <w:p w14:paraId="7DD4850A" w14:textId="6E7643AF" w:rsidR="00E6338A" w:rsidRPr="00426C8A" w:rsidRDefault="00E6338A" w:rsidP="000C1259">
      <w:pPr>
        <w:pStyle w:val="Ttulo2"/>
        <w:rPr>
          <w:noProof w:val="0"/>
        </w:rPr>
      </w:pPr>
      <w:bookmarkStart w:id="20" w:name="_Toc165133666"/>
      <w:r w:rsidRPr="00426C8A">
        <w:rPr>
          <w:noProof w:val="0"/>
        </w:rPr>
        <w:t>Ejemplo de título nivel dos</w:t>
      </w:r>
      <w:bookmarkEnd w:id="20"/>
    </w:p>
    <w:p w14:paraId="5D00C2BF" w14:textId="77777777" w:rsidR="00E6338A" w:rsidRPr="00B62EA2" w:rsidRDefault="00E6338A" w:rsidP="00E6338A">
      <w:pPr>
        <w:pStyle w:val="NormalSangrado"/>
        <w:rPr>
          <w:lang w:val="es-PE"/>
        </w:rPr>
      </w:pPr>
      <w:r w:rsidRPr="00B62EA2">
        <w:rPr>
          <w:lang w:val="es-PE"/>
        </w:rPr>
        <w:t>Orci diam vestibulum malesuada nisl taciti fringilla parturient sed lobortis facilisis rhoncus tempor viverra nam, penatibus integer magna massa ante conubia elementum ac curabitur ultricies fusce aliquet. Porta aliquam felis facilisis magnis nascetur quam ac, proin blandit justo primis dis per, risus natoque vivamus bibendum himenaeos litora.</w:t>
      </w:r>
    </w:p>
    <w:p w14:paraId="013C0BCE" w14:textId="0D356F1C" w:rsidR="00E6338A" w:rsidRPr="00B62EA2" w:rsidRDefault="00E6338A" w:rsidP="00E6338A">
      <w:pPr>
        <w:pStyle w:val="NormalSangrado"/>
        <w:rPr>
          <w:lang w:val="es-PE"/>
        </w:rPr>
      </w:pPr>
      <w:r w:rsidRPr="00B62EA2">
        <w:rPr>
          <w:lang w:val="es-PE"/>
        </w:rPr>
        <w:t xml:space="preserve">Vulputate orci nunc gravida facilisis interdum ante nostra elementum tincidunt id, semper volutpat condimentum porttitor himenaeos duis dictumst neque arcu, feugiat hendrerit </w:t>
      </w:r>
      <w:r w:rsidR="00325320" w:rsidRPr="00B62EA2">
        <w:rPr>
          <w:lang w:val="es-PE"/>
        </w:rPr>
        <w:t>patent.</w:t>
      </w:r>
    </w:p>
    <w:p w14:paraId="779D9F52" w14:textId="55F43F17" w:rsidR="00E6338A" w:rsidRPr="00426C8A" w:rsidRDefault="00E6338A" w:rsidP="000C1259">
      <w:pPr>
        <w:pStyle w:val="Ttulo3"/>
        <w:rPr>
          <w:noProof w:val="0"/>
        </w:rPr>
      </w:pPr>
      <w:bookmarkStart w:id="21" w:name="_Toc165133667"/>
      <w:r w:rsidRPr="00426C8A">
        <w:rPr>
          <w:noProof w:val="0"/>
        </w:rPr>
        <w:t>Ejemplo de título nivel tres</w:t>
      </w:r>
      <w:bookmarkEnd w:id="21"/>
    </w:p>
    <w:p w14:paraId="74F6038C" w14:textId="77777777" w:rsidR="00E6338A" w:rsidRPr="00B62EA2" w:rsidRDefault="00E6338A" w:rsidP="00E6338A">
      <w:pPr>
        <w:pStyle w:val="NormalSangrado"/>
        <w:rPr>
          <w:lang w:val="es-PE"/>
        </w:rPr>
      </w:pPr>
      <w:r w:rsidRPr="00B62EA2">
        <w:rPr>
          <w:lang w:val="es-PE"/>
        </w:rPr>
        <w:t>Orci diam vestibulum malesuada nisl taciti fringilla parturient sed lobortis facilisis rhoncus tempor viverra nam, penatibus integer magna massa ante conubia elementum ac curabitur ultricies fusce aliquet.</w:t>
      </w:r>
    </w:p>
    <w:p w14:paraId="1CF319DB" w14:textId="77777777" w:rsidR="00E6338A" w:rsidRPr="00B62EA2" w:rsidRDefault="00E6338A" w:rsidP="00E6338A">
      <w:pPr>
        <w:pStyle w:val="NormalSangrado"/>
        <w:rPr>
          <w:lang w:val="es-PE"/>
        </w:rPr>
      </w:pPr>
      <w:r w:rsidRPr="00B62EA2">
        <w:rPr>
          <w:lang w:val="es-PE"/>
        </w:rPr>
        <w:t>Porta aliquam felis facilisis magnis nascetur quam ac, proin blandit justo primis dis per, risus natoque vivamus bibendum himenaeos litora. Vulputate orci nunc gravida facilisis interdum ante nostra elementum tincidunt id, semper volutpat condimentum porttitor himenaeos duis dictumst neque arcu, feugiat hendrerit aptent eros nulla enim pretium velit litora.</w:t>
      </w:r>
    </w:p>
    <w:p w14:paraId="3533B41C" w14:textId="77777777" w:rsidR="00E6338A" w:rsidRPr="00B62EA2" w:rsidRDefault="00E6338A" w:rsidP="00E6338A">
      <w:pPr>
        <w:pStyle w:val="NormalSangrado"/>
        <w:rPr>
          <w:lang w:val="es-PE"/>
        </w:rPr>
      </w:pPr>
      <w:r w:rsidRPr="00B62EA2">
        <w:rPr>
          <w:lang w:val="es-PE"/>
        </w:rPr>
        <w:t>Orci diam vestibulum malesuada nisl taciti fringilla parturient sed lobortis facilisis rhoncus tempor viverra nam, penatibus integer magna massa ante conubia elementum ac curabitur ultricies fusce aliquet. Porta aliquam felis facilisis magnis nascetur quam ac, proin blandit justo primis dis per, risus natoque vivamus bibendum himenaeos litora.</w:t>
      </w:r>
    </w:p>
    <w:p w14:paraId="1B916FF0" w14:textId="4149B1F5" w:rsidR="00E6338A" w:rsidRPr="00B62EA2" w:rsidRDefault="00E6338A" w:rsidP="00E6338A">
      <w:pPr>
        <w:pStyle w:val="NormalSangrado"/>
        <w:rPr>
          <w:lang w:val="es-PE"/>
        </w:rPr>
      </w:pPr>
      <w:r w:rsidRPr="00B62EA2">
        <w:rPr>
          <w:lang w:val="es-PE"/>
        </w:rPr>
        <w:t>Vulputate orci nunc gravida facilisis interdum ante nostra elementum tincidunt id, semper volutpat condimentum porttitor himenaeos duis dictumst neque arcu, feugiat hendrerit</w:t>
      </w:r>
      <w:r w:rsidR="005826C4" w:rsidRPr="00B62EA2">
        <w:rPr>
          <w:lang w:val="es-PE"/>
        </w:rPr>
        <w:t>.</w:t>
      </w:r>
    </w:p>
    <w:p w14:paraId="358014E4" w14:textId="772859F5" w:rsidR="00E6338A" w:rsidRPr="00B62EA2" w:rsidRDefault="00E6338A" w:rsidP="0034119B">
      <w:pPr>
        <w:pStyle w:val="Ttulo4"/>
        <w:rPr>
          <w:b w:val="0"/>
          <w:bCs w:val="0"/>
          <w:noProof w:val="0"/>
        </w:rPr>
      </w:pPr>
      <w:r w:rsidRPr="00426C8A">
        <w:rPr>
          <w:rStyle w:val="Ttulo4Car"/>
          <w:b/>
          <w:bCs/>
          <w:noProof w:val="0"/>
        </w:rPr>
        <w:t xml:space="preserve">Ejemplo de nivel </w:t>
      </w:r>
      <w:r w:rsidR="00BC5DDC" w:rsidRPr="00426C8A">
        <w:rPr>
          <w:rStyle w:val="Ttulo4Car"/>
          <w:b/>
          <w:bCs/>
          <w:noProof w:val="0"/>
        </w:rPr>
        <w:t>cuatro</w:t>
      </w:r>
      <w:r w:rsidRPr="00426C8A">
        <w:rPr>
          <w:rStyle w:val="Ttulo4Car"/>
          <w:b/>
          <w:bCs/>
          <w:noProof w:val="0"/>
        </w:rPr>
        <w:t>.</w:t>
      </w:r>
      <w:r w:rsidRPr="00B62EA2">
        <w:rPr>
          <w:noProof w:val="0"/>
        </w:rPr>
        <w:t xml:space="preserve"> </w:t>
      </w:r>
      <w:r w:rsidRPr="00B62EA2">
        <w:rPr>
          <w:b w:val="0"/>
          <w:bCs w:val="0"/>
          <w:noProof w:val="0"/>
        </w:rPr>
        <w:t>Porta aliquam felis facilisis magnis nascetur quam ac, proin blandit justo primis dis per, risus natoque vivamus bibendum himenaeos litora.</w:t>
      </w:r>
    </w:p>
    <w:p w14:paraId="33F740FF" w14:textId="594A44B5" w:rsidR="00550A4C" w:rsidRPr="00B62EA2" w:rsidRDefault="00E6338A" w:rsidP="00E702F2">
      <w:pPr>
        <w:pStyle w:val="NormalSangrado"/>
        <w:rPr>
          <w:lang w:val="es-PE"/>
        </w:rPr>
      </w:pPr>
      <w:r w:rsidRPr="00B62EA2">
        <w:rPr>
          <w:lang w:val="es-PE"/>
        </w:rPr>
        <w:t xml:space="preserve">Vulputate orci nunc gravida facilisis interdum ante nostra elementum tincidunt id, </w:t>
      </w:r>
      <w:r w:rsidR="005D34DE" w:rsidRPr="00B62EA2">
        <w:rPr>
          <w:lang w:val="es-PE"/>
        </w:rPr>
        <w:t xml:space="preserve">risus </w:t>
      </w:r>
      <w:r w:rsidR="003300EE" w:rsidRPr="00B62EA2">
        <w:rPr>
          <w:lang w:val="es-PE"/>
        </w:rPr>
        <w:t>opis justo primis der per.</w:t>
      </w:r>
    </w:p>
    <w:p w14:paraId="0B169D4C" w14:textId="433CC8A3" w:rsidR="00D0442A" w:rsidRPr="00B62EA2" w:rsidRDefault="008B3D03" w:rsidP="00A620AD">
      <w:pPr>
        <w:pStyle w:val="Ttuloquinto"/>
        <w:rPr>
          <w:rStyle w:val="NormalsinsangradoChar"/>
          <w:b w:val="0"/>
          <w:bCs/>
          <w:i w:val="0"/>
          <w:iCs/>
          <w:noProof w:val="0"/>
        </w:rPr>
      </w:pPr>
      <w:r w:rsidRPr="00426C8A">
        <w:rPr>
          <w:noProof w:val="0"/>
        </w:rPr>
        <w:t>Ejemplo de nivel cinco.</w:t>
      </w:r>
      <w:r w:rsidRPr="00B62EA2">
        <w:rPr>
          <w:noProof w:val="0"/>
        </w:rPr>
        <w:t xml:space="preserve"> </w:t>
      </w:r>
      <w:r w:rsidRPr="00B62EA2">
        <w:rPr>
          <w:b w:val="0"/>
          <w:bCs/>
          <w:i w:val="0"/>
          <w:iCs/>
          <w:noProof w:val="0"/>
        </w:rPr>
        <w:t>Porta aliquam felis facilisis magnis nascetur quam ac, proin blandit justo primis dis per, risus natoque vivamus bibendum himenaeos litora.</w:t>
      </w:r>
    </w:p>
    <w:p w14:paraId="201EC78A" w14:textId="0759A771" w:rsidR="003300EE" w:rsidRPr="00B62EA2" w:rsidRDefault="003300EE" w:rsidP="003300EE">
      <w:pPr>
        <w:pStyle w:val="NormalSangrado"/>
        <w:rPr>
          <w:lang w:val="es-PE" w:eastAsia="es-PE"/>
        </w:rPr>
      </w:pPr>
    </w:p>
    <w:p w14:paraId="69611EC7" w14:textId="6B516378" w:rsidR="00E6338A" w:rsidRPr="00B62EA2" w:rsidRDefault="00E6338A" w:rsidP="000C1259">
      <w:pPr>
        <w:pStyle w:val="Ttulo2"/>
        <w:rPr>
          <w:noProof w:val="0"/>
        </w:rPr>
      </w:pPr>
      <w:bookmarkStart w:id="22" w:name="_Toc165133668"/>
      <w:r w:rsidRPr="00B62EA2">
        <w:rPr>
          <w:noProof w:val="0"/>
        </w:rPr>
        <w:lastRenderedPageBreak/>
        <w:t xml:space="preserve">Ejemplo de </w:t>
      </w:r>
      <w:r w:rsidR="00B85138" w:rsidRPr="00B62EA2">
        <w:rPr>
          <w:noProof w:val="0"/>
        </w:rPr>
        <w:t>t</w:t>
      </w:r>
      <w:r w:rsidRPr="00B62EA2">
        <w:rPr>
          <w:noProof w:val="0"/>
        </w:rPr>
        <w:t>ablas</w:t>
      </w:r>
      <w:bookmarkEnd w:id="22"/>
    </w:p>
    <w:p w14:paraId="22896821" w14:textId="0A194A97" w:rsidR="00E6338A" w:rsidRPr="00B62EA2" w:rsidRDefault="00E6338A" w:rsidP="00E6338A">
      <w:pPr>
        <w:pStyle w:val="NormalSangrado"/>
        <w:rPr>
          <w:rFonts w:cstheme="minorHAnsi"/>
          <w:lang w:val="es-PE"/>
        </w:rPr>
      </w:pPr>
      <w:r w:rsidRPr="00B62EA2">
        <w:rPr>
          <w:rFonts w:cstheme="minorHAnsi"/>
          <w:lang w:val="es-PE"/>
        </w:rPr>
        <w:t>A continuación, se colocará una tabla de ejemplo.</w:t>
      </w:r>
    </w:p>
    <w:p w14:paraId="0C6C7183" w14:textId="6BE6807C" w:rsidR="00E6338A" w:rsidRPr="00B62EA2" w:rsidRDefault="006E0681" w:rsidP="00B26BC5">
      <w:pPr>
        <w:pStyle w:val="Ttulofigurasytablas"/>
        <w:spacing w:before="240"/>
        <w:ind w:left="2127"/>
      </w:pPr>
      <w:bookmarkStart w:id="23" w:name="_Toc165136094"/>
      <w:r w:rsidRPr="00B62EA2">
        <w:rPr>
          <w:rStyle w:val="FigurasyTablasChar"/>
          <w:i w:val="0"/>
          <w:iCs w:val="0"/>
        </w:rPr>
        <w:t xml:space="preserve">Tabla </w:t>
      </w:r>
      <w:r w:rsidRPr="00B62EA2">
        <w:rPr>
          <w:rStyle w:val="FigurasyTablasChar"/>
          <w:i w:val="0"/>
          <w:iCs w:val="0"/>
        </w:rPr>
        <w:fldChar w:fldCharType="begin"/>
      </w:r>
      <w:r w:rsidRPr="00B62EA2">
        <w:rPr>
          <w:rStyle w:val="FigurasyTablasChar"/>
          <w:i w:val="0"/>
          <w:iCs w:val="0"/>
        </w:rPr>
        <w:instrText xml:space="preserve"> SEQ Tabla \* ARABIC </w:instrText>
      </w:r>
      <w:r w:rsidRPr="00B62EA2">
        <w:rPr>
          <w:rStyle w:val="FigurasyTablasChar"/>
          <w:i w:val="0"/>
          <w:iCs w:val="0"/>
        </w:rPr>
        <w:fldChar w:fldCharType="separate"/>
      </w:r>
      <w:r w:rsidR="00A20BFF" w:rsidRPr="00B62EA2">
        <w:rPr>
          <w:rStyle w:val="FigurasyTablasChar"/>
          <w:i w:val="0"/>
          <w:iCs w:val="0"/>
        </w:rPr>
        <w:t>2</w:t>
      </w:r>
      <w:r w:rsidRPr="00B62EA2">
        <w:rPr>
          <w:rStyle w:val="FigurasyTablasChar"/>
          <w:i w:val="0"/>
          <w:iCs w:val="0"/>
        </w:rPr>
        <w:fldChar w:fldCharType="end"/>
      </w:r>
      <w:r w:rsidRPr="00B62EA2">
        <w:br/>
      </w:r>
      <w:r w:rsidR="00D31270" w:rsidRPr="00B62EA2">
        <w:t>Nuevo</w:t>
      </w:r>
      <w:r w:rsidR="00B13AED" w:rsidRPr="00B62EA2">
        <w:t xml:space="preserve"> t</w:t>
      </w:r>
      <w:r w:rsidR="00E6338A" w:rsidRPr="00B62EA2">
        <w:t>ítulo de la tabla de ejemplo</w:t>
      </w:r>
      <w:bookmarkEnd w:id="23"/>
      <w:r w:rsidR="00654AC9" w:rsidRPr="00B62EA2">
        <w:t xml:space="preserve"> </w:t>
      </w:r>
    </w:p>
    <w:tbl>
      <w:tblPr>
        <w:tblStyle w:val="TablasAPAseptimaedicion"/>
        <w:tblW w:w="4960" w:type="dxa"/>
        <w:jc w:val="center"/>
        <w:tblLook w:val="04A0" w:firstRow="1" w:lastRow="0" w:firstColumn="1" w:lastColumn="0" w:noHBand="0" w:noVBand="1"/>
      </w:tblPr>
      <w:tblGrid>
        <w:gridCol w:w="1240"/>
        <w:gridCol w:w="1240"/>
        <w:gridCol w:w="1240"/>
        <w:gridCol w:w="1240"/>
      </w:tblGrid>
      <w:tr w:rsidR="00E33CF4" w:rsidRPr="00B62EA2" w14:paraId="1AE7E10A" w14:textId="77777777" w:rsidTr="00B26BC5">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240" w:type="dxa"/>
            <w:noWrap/>
            <w:hideMark/>
          </w:tcPr>
          <w:p w14:paraId="286EF540" w14:textId="77777777" w:rsidR="00E33CF4" w:rsidRPr="00B62EA2" w:rsidRDefault="00E33CF4" w:rsidP="00E33CF4">
            <w:pPr>
              <w:spacing w:before="0" w:after="0" w:line="240" w:lineRule="auto"/>
              <w:rPr>
                <w:rFonts w:ascii="Calibri" w:eastAsia="Times New Roman" w:hAnsi="Calibri" w:cs="Calibri"/>
                <w:b/>
                <w:bCs/>
                <w:color w:val="000000"/>
                <w:lang w:eastAsia="es-PE"/>
              </w:rPr>
            </w:pPr>
            <w:r w:rsidRPr="00B62EA2">
              <w:rPr>
                <w:rFonts w:ascii="Calibri" w:eastAsia="Times New Roman" w:hAnsi="Calibri" w:cs="Calibri"/>
                <w:b/>
                <w:bCs/>
                <w:color w:val="000000"/>
                <w:lang w:eastAsia="es-PE"/>
              </w:rPr>
              <w:t>variables</w:t>
            </w:r>
          </w:p>
        </w:tc>
        <w:tc>
          <w:tcPr>
            <w:tcW w:w="1240" w:type="dxa"/>
            <w:noWrap/>
            <w:hideMark/>
          </w:tcPr>
          <w:p w14:paraId="43C36174" w14:textId="77777777" w:rsidR="00E33CF4" w:rsidRPr="00B62EA2" w:rsidRDefault="00E33CF4" w:rsidP="00E33CF4">
            <w:pPr>
              <w:spacing w:before="0"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s-PE"/>
              </w:rPr>
            </w:pPr>
            <w:r w:rsidRPr="00B62EA2">
              <w:rPr>
                <w:rFonts w:ascii="Calibri" w:eastAsia="Times New Roman" w:hAnsi="Calibri" w:cs="Calibri"/>
                <w:b/>
                <w:bCs/>
                <w:color w:val="000000"/>
                <w:lang w:eastAsia="es-PE"/>
              </w:rPr>
              <w:t xml:space="preserve">categoría </w:t>
            </w:r>
          </w:p>
        </w:tc>
        <w:tc>
          <w:tcPr>
            <w:tcW w:w="1240" w:type="dxa"/>
            <w:noWrap/>
            <w:hideMark/>
          </w:tcPr>
          <w:p w14:paraId="397E8ABD" w14:textId="77777777" w:rsidR="00E33CF4" w:rsidRPr="00B62EA2" w:rsidRDefault="00E33CF4" w:rsidP="00E33CF4">
            <w:pPr>
              <w:spacing w:before="0"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s-PE"/>
              </w:rPr>
            </w:pPr>
            <w:r w:rsidRPr="00B62EA2">
              <w:rPr>
                <w:rFonts w:ascii="Calibri" w:eastAsia="Times New Roman" w:hAnsi="Calibri" w:cs="Calibri"/>
                <w:b/>
                <w:bCs/>
                <w:color w:val="000000"/>
                <w:lang w:eastAsia="es-PE"/>
              </w:rPr>
              <w:t xml:space="preserve">categoría </w:t>
            </w:r>
          </w:p>
        </w:tc>
        <w:tc>
          <w:tcPr>
            <w:tcW w:w="1240" w:type="dxa"/>
            <w:noWrap/>
            <w:hideMark/>
          </w:tcPr>
          <w:p w14:paraId="469D4835" w14:textId="77777777" w:rsidR="00E33CF4" w:rsidRPr="00B62EA2" w:rsidRDefault="00E33CF4" w:rsidP="00E33CF4">
            <w:pPr>
              <w:spacing w:before="0"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s-PE"/>
              </w:rPr>
            </w:pPr>
            <w:r w:rsidRPr="00B62EA2">
              <w:rPr>
                <w:rFonts w:ascii="Calibri" w:eastAsia="Times New Roman" w:hAnsi="Calibri" w:cs="Calibri"/>
                <w:b/>
                <w:bCs/>
                <w:color w:val="000000"/>
                <w:lang w:eastAsia="es-PE"/>
              </w:rPr>
              <w:t xml:space="preserve">categoría </w:t>
            </w:r>
          </w:p>
        </w:tc>
      </w:tr>
      <w:tr w:rsidR="00E33CF4" w:rsidRPr="00B62EA2" w14:paraId="46A8A5EC" w14:textId="77777777" w:rsidTr="00B26BC5">
        <w:trPr>
          <w:trHeight w:val="288"/>
          <w:jc w:val="center"/>
        </w:trPr>
        <w:tc>
          <w:tcPr>
            <w:cnfStyle w:val="001000000000" w:firstRow="0" w:lastRow="0" w:firstColumn="1" w:lastColumn="0" w:oddVBand="0" w:evenVBand="0" w:oddHBand="0" w:evenHBand="0" w:firstRowFirstColumn="0" w:firstRowLastColumn="0" w:lastRowFirstColumn="0" w:lastRowLastColumn="0"/>
            <w:tcW w:w="1240" w:type="dxa"/>
            <w:noWrap/>
            <w:hideMark/>
          </w:tcPr>
          <w:p w14:paraId="4CB0F08F" w14:textId="77777777" w:rsidR="00E33CF4" w:rsidRPr="00B62EA2" w:rsidRDefault="00E33CF4" w:rsidP="00E33CF4">
            <w:pPr>
              <w:spacing w:before="0" w:after="0" w:line="240" w:lineRule="auto"/>
              <w:rPr>
                <w:rFonts w:ascii="Calibri" w:eastAsia="Times New Roman" w:hAnsi="Calibri" w:cs="Calibri"/>
                <w:color w:val="000000"/>
                <w:lang w:eastAsia="es-PE"/>
              </w:rPr>
            </w:pPr>
            <w:r w:rsidRPr="00B62EA2">
              <w:rPr>
                <w:rFonts w:ascii="Calibri" w:eastAsia="Times New Roman" w:hAnsi="Calibri" w:cs="Calibri"/>
                <w:color w:val="000000"/>
                <w:lang w:eastAsia="es-PE"/>
              </w:rPr>
              <w:t>Variable 1</w:t>
            </w:r>
          </w:p>
        </w:tc>
        <w:tc>
          <w:tcPr>
            <w:tcW w:w="1240" w:type="dxa"/>
            <w:noWrap/>
            <w:hideMark/>
          </w:tcPr>
          <w:p w14:paraId="3B097312" w14:textId="77777777" w:rsidR="00E33CF4" w:rsidRPr="00B62EA2" w:rsidRDefault="00E33CF4" w:rsidP="002B1CC3">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PE"/>
              </w:rPr>
            </w:pPr>
            <w:r w:rsidRPr="00B62EA2">
              <w:rPr>
                <w:rFonts w:ascii="Calibri" w:eastAsia="Times New Roman" w:hAnsi="Calibri" w:cs="Calibri"/>
                <w:color w:val="000000"/>
                <w:lang w:eastAsia="es-PE"/>
              </w:rPr>
              <w:t>xx</w:t>
            </w:r>
          </w:p>
        </w:tc>
        <w:tc>
          <w:tcPr>
            <w:tcW w:w="1240" w:type="dxa"/>
            <w:noWrap/>
            <w:hideMark/>
          </w:tcPr>
          <w:p w14:paraId="74903A33" w14:textId="77777777" w:rsidR="00E33CF4" w:rsidRPr="00B62EA2" w:rsidRDefault="00E33CF4" w:rsidP="002B1CC3">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PE"/>
              </w:rPr>
            </w:pPr>
            <w:r w:rsidRPr="00B62EA2">
              <w:rPr>
                <w:rFonts w:ascii="Calibri" w:eastAsia="Times New Roman" w:hAnsi="Calibri" w:cs="Calibri"/>
                <w:color w:val="000000"/>
                <w:lang w:eastAsia="es-PE"/>
              </w:rPr>
              <w:t>xx</w:t>
            </w:r>
          </w:p>
        </w:tc>
        <w:tc>
          <w:tcPr>
            <w:tcW w:w="1240" w:type="dxa"/>
            <w:noWrap/>
            <w:hideMark/>
          </w:tcPr>
          <w:p w14:paraId="5C15AD5D" w14:textId="77777777" w:rsidR="00E33CF4" w:rsidRPr="00B62EA2" w:rsidRDefault="00E33CF4" w:rsidP="002B1CC3">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PE"/>
              </w:rPr>
            </w:pPr>
            <w:r w:rsidRPr="00B62EA2">
              <w:rPr>
                <w:rFonts w:ascii="Calibri" w:eastAsia="Times New Roman" w:hAnsi="Calibri" w:cs="Calibri"/>
                <w:color w:val="000000"/>
                <w:lang w:eastAsia="es-PE"/>
              </w:rPr>
              <w:t>xx</w:t>
            </w:r>
          </w:p>
        </w:tc>
      </w:tr>
      <w:tr w:rsidR="00E33CF4" w:rsidRPr="00B62EA2" w14:paraId="393B8304" w14:textId="77777777" w:rsidTr="00B26BC5">
        <w:trPr>
          <w:trHeight w:val="288"/>
          <w:jc w:val="center"/>
        </w:trPr>
        <w:tc>
          <w:tcPr>
            <w:cnfStyle w:val="001000000000" w:firstRow="0" w:lastRow="0" w:firstColumn="1" w:lastColumn="0" w:oddVBand="0" w:evenVBand="0" w:oddHBand="0" w:evenHBand="0" w:firstRowFirstColumn="0" w:firstRowLastColumn="0" w:lastRowFirstColumn="0" w:lastRowLastColumn="0"/>
            <w:tcW w:w="1240" w:type="dxa"/>
            <w:noWrap/>
            <w:hideMark/>
          </w:tcPr>
          <w:p w14:paraId="4EF2201B" w14:textId="77777777" w:rsidR="00E33CF4" w:rsidRPr="00B62EA2" w:rsidRDefault="00E33CF4" w:rsidP="00E33CF4">
            <w:pPr>
              <w:spacing w:before="0" w:after="0" w:line="240" w:lineRule="auto"/>
              <w:rPr>
                <w:rFonts w:ascii="Calibri" w:eastAsia="Times New Roman" w:hAnsi="Calibri" w:cs="Calibri"/>
                <w:color w:val="000000"/>
                <w:lang w:eastAsia="es-PE"/>
              </w:rPr>
            </w:pPr>
            <w:r w:rsidRPr="00B62EA2">
              <w:rPr>
                <w:rFonts w:ascii="Calibri" w:eastAsia="Times New Roman" w:hAnsi="Calibri" w:cs="Calibri"/>
                <w:color w:val="000000"/>
                <w:lang w:eastAsia="es-PE"/>
              </w:rPr>
              <w:t>Variable 2</w:t>
            </w:r>
          </w:p>
        </w:tc>
        <w:tc>
          <w:tcPr>
            <w:tcW w:w="1240" w:type="dxa"/>
            <w:noWrap/>
            <w:hideMark/>
          </w:tcPr>
          <w:p w14:paraId="39C68FB0" w14:textId="77777777" w:rsidR="00E33CF4" w:rsidRPr="00B62EA2" w:rsidRDefault="00E33CF4" w:rsidP="002B1CC3">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PE"/>
              </w:rPr>
            </w:pPr>
            <w:r w:rsidRPr="00B62EA2">
              <w:rPr>
                <w:rFonts w:ascii="Calibri" w:eastAsia="Times New Roman" w:hAnsi="Calibri" w:cs="Calibri"/>
                <w:color w:val="000000"/>
                <w:lang w:eastAsia="es-PE"/>
              </w:rPr>
              <w:t>xx</w:t>
            </w:r>
          </w:p>
        </w:tc>
        <w:tc>
          <w:tcPr>
            <w:tcW w:w="1240" w:type="dxa"/>
            <w:noWrap/>
            <w:hideMark/>
          </w:tcPr>
          <w:p w14:paraId="118331A6" w14:textId="77777777" w:rsidR="00E33CF4" w:rsidRPr="00B62EA2" w:rsidRDefault="00E33CF4" w:rsidP="002B1CC3">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PE"/>
              </w:rPr>
            </w:pPr>
            <w:r w:rsidRPr="00B62EA2">
              <w:rPr>
                <w:rFonts w:ascii="Calibri" w:eastAsia="Times New Roman" w:hAnsi="Calibri" w:cs="Calibri"/>
                <w:color w:val="000000"/>
                <w:lang w:eastAsia="es-PE"/>
              </w:rPr>
              <w:t>xx</w:t>
            </w:r>
          </w:p>
        </w:tc>
        <w:tc>
          <w:tcPr>
            <w:tcW w:w="1240" w:type="dxa"/>
            <w:noWrap/>
            <w:hideMark/>
          </w:tcPr>
          <w:p w14:paraId="7114778E" w14:textId="77777777" w:rsidR="00E33CF4" w:rsidRPr="00B62EA2" w:rsidRDefault="00E33CF4" w:rsidP="002B1CC3">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PE"/>
              </w:rPr>
            </w:pPr>
            <w:r w:rsidRPr="00B62EA2">
              <w:rPr>
                <w:rFonts w:ascii="Calibri" w:eastAsia="Times New Roman" w:hAnsi="Calibri" w:cs="Calibri"/>
                <w:color w:val="000000"/>
                <w:lang w:eastAsia="es-PE"/>
              </w:rPr>
              <w:t>xx</w:t>
            </w:r>
          </w:p>
        </w:tc>
      </w:tr>
      <w:tr w:rsidR="00E33CF4" w:rsidRPr="00B62EA2" w14:paraId="2340D979" w14:textId="77777777" w:rsidTr="00B26BC5">
        <w:trPr>
          <w:trHeight w:val="288"/>
          <w:jc w:val="center"/>
        </w:trPr>
        <w:tc>
          <w:tcPr>
            <w:cnfStyle w:val="001000000000" w:firstRow="0" w:lastRow="0" w:firstColumn="1" w:lastColumn="0" w:oddVBand="0" w:evenVBand="0" w:oddHBand="0" w:evenHBand="0" w:firstRowFirstColumn="0" w:firstRowLastColumn="0" w:lastRowFirstColumn="0" w:lastRowLastColumn="0"/>
            <w:tcW w:w="1240" w:type="dxa"/>
            <w:noWrap/>
            <w:hideMark/>
          </w:tcPr>
          <w:p w14:paraId="3B1DF0D1" w14:textId="77777777" w:rsidR="00E33CF4" w:rsidRPr="00B62EA2" w:rsidRDefault="00E33CF4" w:rsidP="00E33CF4">
            <w:pPr>
              <w:spacing w:before="0" w:after="0" w:line="240" w:lineRule="auto"/>
              <w:rPr>
                <w:rFonts w:ascii="Calibri" w:eastAsia="Times New Roman" w:hAnsi="Calibri" w:cs="Calibri"/>
                <w:color w:val="000000"/>
                <w:lang w:eastAsia="es-PE"/>
              </w:rPr>
            </w:pPr>
            <w:r w:rsidRPr="00B62EA2">
              <w:rPr>
                <w:rFonts w:ascii="Calibri" w:eastAsia="Times New Roman" w:hAnsi="Calibri" w:cs="Calibri"/>
                <w:color w:val="000000"/>
                <w:lang w:eastAsia="es-PE"/>
              </w:rPr>
              <w:t>Variable 3</w:t>
            </w:r>
          </w:p>
        </w:tc>
        <w:tc>
          <w:tcPr>
            <w:tcW w:w="1240" w:type="dxa"/>
            <w:noWrap/>
            <w:hideMark/>
          </w:tcPr>
          <w:p w14:paraId="06AC5CE4" w14:textId="77777777" w:rsidR="00E33CF4" w:rsidRPr="00B62EA2" w:rsidRDefault="00E33CF4" w:rsidP="002B1CC3">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PE"/>
              </w:rPr>
            </w:pPr>
            <w:r w:rsidRPr="00B62EA2">
              <w:rPr>
                <w:rFonts w:ascii="Calibri" w:eastAsia="Times New Roman" w:hAnsi="Calibri" w:cs="Calibri"/>
                <w:color w:val="000000"/>
                <w:lang w:eastAsia="es-PE"/>
              </w:rPr>
              <w:t>xx</w:t>
            </w:r>
          </w:p>
        </w:tc>
        <w:tc>
          <w:tcPr>
            <w:tcW w:w="1240" w:type="dxa"/>
            <w:noWrap/>
            <w:hideMark/>
          </w:tcPr>
          <w:p w14:paraId="1D745DF0" w14:textId="77777777" w:rsidR="00E33CF4" w:rsidRPr="00B62EA2" w:rsidRDefault="00E33CF4" w:rsidP="002B1CC3">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PE"/>
              </w:rPr>
            </w:pPr>
            <w:r w:rsidRPr="00B62EA2">
              <w:rPr>
                <w:rFonts w:ascii="Calibri" w:eastAsia="Times New Roman" w:hAnsi="Calibri" w:cs="Calibri"/>
                <w:color w:val="000000"/>
                <w:lang w:eastAsia="es-PE"/>
              </w:rPr>
              <w:t>xx</w:t>
            </w:r>
          </w:p>
        </w:tc>
        <w:tc>
          <w:tcPr>
            <w:tcW w:w="1240" w:type="dxa"/>
            <w:noWrap/>
            <w:hideMark/>
          </w:tcPr>
          <w:p w14:paraId="14448221" w14:textId="77777777" w:rsidR="00E33CF4" w:rsidRPr="00B62EA2" w:rsidRDefault="00E33CF4" w:rsidP="002B1CC3">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PE"/>
              </w:rPr>
            </w:pPr>
            <w:r w:rsidRPr="00B62EA2">
              <w:rPr>
                <w:rFonts w:ascii="Calibri" w:eastAsia="Times New Roman" w:hAnsi="Calibri" w:cs="Calibri"/>
                <w:color w:val="000000"/>
                <w:lang w:eastAsia="es-PE"/>
              </w:rPr>
              <w:t>xx</w:t>
            </w:r>
          </w:p>
        </w:tc>
      </w:tr>
      <w:tr w:rsidR="00E33CF4" w:rsidRPr="00B62EA2" w14:paraId="1E7351BC" w14:textId="77777777" w:rsidTr="00B26BC5">
        <w:trPr>
          <w:trHeight w:val="288"/>
          <w:jc w:val="center"/>
        </w:trPr>
        <w:tc>
          <w:tcPr>
            <w:cnfStyle w:val="001000000000" w:firstRow="0" w:lastRow="0" w:firstColumn="1" w:lastColumn="0" w:oddVBand="0" w:evenVBand="0" w:oddHBand="0" w:evenHBand="0" w:firstRowFirstColumn="0" w:firstRowLastColumn="0" w:lastRowFirstColumn="0" w:lastRowLastColumn="0"/>
            <w:tcW w:w="1240" w:type="dxa"/>
            <w:noWrap/>
            <w:hideMark/>
          </w:tcPr>
          <w:p w14:paraId="09E3B441" w14:textId="77777777" w:rsidR="00E33CF4" w:rsidRPr="00B62EA2" w:rsidRDefault="00E33CF4" w:rsidP="00E33CF4">
            <w:pPr>
              <w:spacing w:before="0" w:after="0" w:line="240" w:lineRule="auto"/>
              <w:rPr>
                <w:rFonts w:ascii="Calibri" w:eastAsia="Times New Roman" w:hAnsi="Calibri" w:cs="Calibri"/>
                <w:color w:val="000000"/>
                <w:lang w:eastAsia="es-PE"/>
              </w:rPr>
            </w:pPr>
            <w:r w:rsidRPr="00B62EA2">
              <w:rPr>
                <w:rFonts w:ascii="Calibri" w:eastAsia="Times New Roman" w:hAnsi="Calibri" w:cs="Calibri"/>
                <w:color w:val="000000"/>
                <w:lang w:eastAsia="es-PE"/>
              </w:rPr>
              <w:t>Variable 4</w:t>
            </w:r>
          </w:p>
        </w:tc>
        <w:tc>
          <w:tcPr>
            <w:tcW w:w="1240" w:type="dxa"/>
            <w:noWrap/>
            <w:hideMark/>
          </w:tcPr>
          <w:p w14:paraId="7F86C50D" w14:textId="77777777" w:rsidR="00E33CF4" w:rsidRPr="00B62EA2" w:rsidRDefault="00E33CF4" w:rsidP="002B1CC3">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PE"/>
              </w:rPr>
            </w:pPr>
            <w:r w:rsidRPr="00B62EA2">
              <w:rPr>
                <w:rFonts w:ascii="Calibri" w:eastAsia="Times New Roman" w:hAnsi="Calibri" w:cs="Calibri"/>
                <w:color w:val="000000"/>
                <w:lang w:eastAsia="es-PE"/>
              </w:rPr>
              <w:t>xx</w:t>
            </w:r>
          </w:p>
        </w:tc>
        <w:tc>
          <w:tcPr>
            <w:tcW w:w="1240" w:type="dxa"/>
            <w:noWrap/>
            <w:hideMark/>
          </w:tcPr>
          <w:p w14:paraId="704280B3" w14:textId="77777777" w:rsidR="00E33CF4" w:rsidRPr="00B62EA2" w:rsidRDefault="00E33CF4" w:rsidP="002B1CC3">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PE"/>
              </w:rPr>
            </w:pPr>
            <w:r w:rsidRPr="00B62EA2">
              <w:rPr>
                <w:rFonts w:ascii="Calibri" w:eastAsia="Times New Roman" w:hAnsi="Calibri" w:cs="Calibri"/>
                <w:color w:val="000000"/>
                <w:lang w:eastAsia="es-PE"/>
              </w:rPr>
              <w:t>xx</w:t>
            </w:r>
          </w:p>
        </w:tc>
        <w:tc>
          <w:tcPr>
            <w:tcW w:w="1240" w:type="dxa"/>
            <w:noWrap/>
            <w:hideMark/>
          </w:tcPr>
          <w:p w14:paraId="42505255" w14:textId="77777777" w:rsidR="00E33CF4" w:rsidRPr="00B62EA2" w:rsidRDefault="00E33CF4" w:rsidP="002B1CC3">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PE"/>
              </w:rPr>
            </w:pPr>
            <w:r w:rsidRPr="00B62EA2">
              <w:rPr>
                <w:rFonts w:ascii="Calibri" w:eastAsia="Times New Roman" w:hAnsi="Calibri" w:cs="Calibri"/>
                <w:color w:val="000000"/>
                <w:lang w:eastAsia="es-PE"/>
              </w:rPr>
              <w:t>xx</w:t>
            </w:r>
          </w:p>
        </w:tc>
      </w:tr>
      <w:tr w:rsidR="00E33CF4" w:rsidRPr="00B62EA2" w14:paraId="2E5F5A10" w14:textId="77777777" w:rsidTr="00B26BC5">
        <w:trPr>
          <w:trHeight w:val="288"/>
          <w:jc w:val="center"/>
        </w:trPr>
        <w:tc>
          <w:tcPr>
            <w:cnfStyle w:val="001000000000" w:firstRow="0" w:lastRow="0" w:firstColumn="1" w:lastColumn="0" w:oddVBand="0" w:evenVBand="0" w:oddHBand="0" w:evenHBand="0" w:firstRowFirstColumn="0" w:firstRowLastColumn="0" w:lastRowFirstColumn="0" w:lastRowLastColumn="0"/>
            <w:tcW w:w="1240" w:type="dxa"/>
            <w:noWrap/>
            <w:hideMark/>
          </w:tcPr>
          <w:p w14:paraId="49135E61" w14:textId="77777777" w:rsidR="00E33CF4" w:rsidRPr="00B62EA2" w:rsidRDefault="00E33CF4" w:rsidP="00E33CF4">
            <w:pPr>
              <w:spacing w:before="0" w:after="0" w:line="240" w:lineRule="auto"/>
              <w:rPr>
                <w:rFonts w:ascii="Calibri" w:eastAsia="Times New Roman" w:hAnsi="Calibri" w:cs="Calibri"/>
                <w:color w:val="000000"/>
                <w:lang w:eastAsia="es-PE"/>
              </w:rPr>
            </w:pPr>
            <w:r w:rsidRPr="00B62EA2">
              <w:rPr>
                <w:rFonts w:ascii="Calibri" w:eastAsia="Times New Roman" w:hAnsi="Calibri" w:cs="Calibri"/>
                <w:color w:val="000000"/>
                <w:lang w:eastAsia="es-PE"/>
              </w:rPr>
              <w:t>Variable 5</w:t>
            </w:r>
          </w:p>
        </w:tc>
        <w:tc>
          <w:tcPr>
            <w:tcW w:w="1240" w:type="dxa"/>
            <w:noWrap/>
            <w:hideMark/>
          </w:tcPr>
          <w:p w14:paraId="07189B37" w14:textId="77777777" w:rsidR="00E33CF4" w:rsidRPr="00B62EA2" w:rsidRDefault="00E33CF4" w:rsidP="002B1CC3">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PE"/>
              </w:rPr>
            </w:pPr>
            <w:r w:rsidRPr="00B62EA2">
              <w:rPr>
                <w:rFonts w:ascii="Calibri" w:eastAsia="Times New Roman" w:hAnsi="Calibri" w:cs="Calibri"/>
                <w:color w:val="000000"/>
                <w:lang w:eastAsia="es-PE"/>
              </w:rPr>
              <w:t>xx</w:t>
            </w:r>
          </w:p>
        </w:tc>
        <w:tc>
          <w:tcPr>
            <w:tcW w:w="1240" w:type="dxa"/>
            <w:noWrap/>
            <w:hideMark/>
          </w:tcPr>
          <w:p w14:paraId="560736A4" w14:textId="77777777" w:rsidR="00E33CF4" w:rsidRPr="00B62EA2" w:rsidRDefault="00E33CF4" w:rsidP="002B1CC3">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PE"/>
              </w:rPr>
            </w:pPr>
            <w:r w:rsidRPr="00B62EA2">
              <w:rPr>
                <w:rFonts w:ascii="Calibri" w:eastAsia="Times New Roman" w:hAnsi="Calibri" w:cs="Calibri"/>
                <w:color w:val="000000"/>
                <w:lang w:eastAsia="es-PE"/>
              </w:rPr>
              <w:t>xx</w:t>
            </w:r>
          </w:p>
        </w:tc>
        <w:tc>
          <w:tcPr>
            <w:tcW w:w="1240" w:type="dxa"/>
            <w:noWrap/>
            <w:hideMark/>
          </w:tcPr>
          <w:p w14:paraId="6DC80B1D" w14:textId="77777777" w:rsidR="00E33CF4" w:rsidRPr="00B62EA2" w:rsidRDefault="00E33CF4" w:rsidP="002B1CC3">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PE"/>
              </w:rPr>
            </w:pPr>
            <w:r w:rsidRPr="00B62EA2">
              <w:rPr>
                <w:rFonts w:ascii="Calibri" w:eastAsia="Times New Roman" w:hAnsi="Calibri" w:cs="Calibri"/>
                <w:color w:val="000000"/>
                <w:lang w:eastAsia="es-PE"/>
              </w:rPr>
              <w:t>xx</w:t>
            </w:r>
          </w:p>
        </w:tc>
      </w:tr>
      <w:tr w:rsidR="00E33CF4" w:rsidRPr="00B62EA2" w14:paraId="4128C3D1" w14:textId="77777777" w:rsidTr="00B26BC5">
        <w:trPr>
          <w:trHeight w:val="288"/>
          <w:jc w:val="center"/>
        </w:trPr>
        <w:tc>
          <w:tcPr>
            <w:cnfStyle w:val="001000000000" w:firstRow="0" w:lastRow="0" w:firstColumn="1" w:lastColumn="0" w:oddVBand="0" w:evenVBand="0" w:oddHBand="0" w:evenHBand="0" w:firstRowFirstColumn="0" w:firstRowLastColumn="0" w:lastRowFirstColumn="0" w:lastRowLastColumn="0"/>
            <w:tcW w:w="1240" w:type="dxa"/>
            <w:noWrap/>
            <w:hideMark/>
          </w:tcPr>
          <w:p w14:paraId="1B0EDB7A" w14:textId="77777777" w:rsidR="00E33CF4" w:rsidRPr="00B62EA2" w:rsidRDefault="00E33CF4" w:rsidP="00E33CF4">
            <w:pPr>
              <w:spacing w:before="0" w:after="0" w:line="240" w:lineRule="auto"/>
              <w:rPr>
                <w:rFonts w:ascii="Calibri" w:eastAsia="Times New Roman" w:hAnsi="Calibri" w:cs="Calibri"/>
                <w:color w:val="000000"/>
                <w:lang w:eastAsia="es-PE"/>
              </w:rPr>
            </w:pPr>
            <w:r w:rsidRPr="00B62EA2">
              <w:rPr>
                <w:rFonts w:ascii="Calibri" w:eastAsia="Times New Roman" w:hAnsi="Calibri" w:cs="Calibri"/>
                <w:color w:val="000000"/>
                <w:lang w:eastAsia="es-PE"/>
              </w:rPr>
              <w:t>Total</w:t>
            </w:r>
          </w:p>
        </w:tc>
        <w:tc>
          <w:tcPr>
            <w:tcW w:w="1240" w:type="dxa"/>
            <w:noWrap/>
            <w:hideMark/>
          </w:tcPr>
          <w:p w14:paraId="24068B9F" w14:textId="77777777" w:rsidR="00E33CF4" w:rsidRPr="00B62EA2" w:rsidRDefault="00E33CF4" w:rsidP="002B1CC3">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PE"/>
              </w:rPr>
            </w:pPr>
            <w:r w:rsidRPr="00B62EA2">
              <w:rPr>
                <w:rFonts w:ascii="Calibri" w:eastAsia="Times New Roman" w:hAnsi="Calibri" w:cs="Calibri"/>
                <w:color w:val="000000"/>
                <w:lang w:eastAsia="es-PE"/>
              </w:rPr>
              <w:t>xx</w:t>
            </w:r>
          </w:p>
        </w:tc>
        <w:tc>
          <w:tcPr>
            <w:tcW w:w="1240" w:type="dxa"/>
            <w:noWrap/>
            <w:hideMark/>
          </w:tcPr>
          <w:p w14:paraId="2A27245C" w14:textId="77777777" w:rsidR="00E33CF4" w:rsidRPr="00B62EA2" w:rsidRDefault="00E33CF4" w:rsidP="002B1CC3">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PE"/>
              </w:rPr>
            </w:pPr>
            <w:r w:rsidRPr="00B62EA2">
              <w:rPr>
                <w:rFonts w:ascii="Calibri" w:eastAsia="Times New Roman" w:hAnsi="Calibri" w:cs="Calibri"/>
                <w:color w:val="000000"/>
                <w:lang w:eastAsia="es-PE"/>
              </w:rPr>
              <w:t>xx</w:t>
            </w:r>
          </w:p>
        </w:tc>
        <w:tc>
          <w:tcPr>
            <w:tcW w:w="1240" w:type="dxa"/>
            <w:noWrap/>
            <w:hideMark/>
          </w:tcPr>
          <w:p w14:paraId="3AAAAFD8" w14:textId="77777777" w:rsidR="00E33CF4" w:rsidRPr="00B62EA2" w:rsidRDefault="00E33CF4" w:rsidP="002B1CC3">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PE"/>
              </w:rPr>
            </w:pPr>
            <w:r w:rsidRPr="00B62EA2">
              <w:rPr>
                <w:rFonts w:ascii="Calibri" w:eastAsia="Times New Roman" w:hAnsi="Calibri" w:cs="Calibri"/>
                <w:color w:val="000000"/>
                <w:lang w:eastAsia="es-PE"/>
              </w:rPr>
              <w:t>xx</w:t>
            </w:r>
          </w:p>
        </w:tc>
      </w:tr>
    </w:tbl>
    <w:p w14:paraId="727976C1" w14:textId="4497B58E" w:rsidR="00E6338A" w:rsidRPr="00B62EA2" w:rsidRDefault="44D88464" w:rsidP="00B26BC5">
      <w:pPr>
        <w:pStyle w:val="NotadeTabla"/>
        <w:spacing w:after="240"/>
        <w:ind w:left="2126"/>
        <w:rPr>
          <w:sz w:val="24"/>
          <w:szCs w:val="24"/>
        </w:rPr>
      </w:pPr>
      <w:r w:rsidRPr="00B62EA2">
        <w:rPr>
          <w:i/>
          <w:iCs/>
          <w:sz w:val="24"/>
          <w:szCs w:val="24"/>
        </w:rPr>
        <w:t>Nota</w:t>
      </w:r>
      <w:r w:rsidR="00DD1ABD" w:rsidRPr="00B62EA2">
        <w:rPr>
          <w:i/>
          <w:iCs/>
          <w:sz w:val="24"/>
          <w:szCs w:val="24"/>
        </w:rPr>
        <w:t>.</w:t>
      </w:r>
      <w:r w:rsidRPr="00B62EA2">
        <w:rPr>
          <w:sz w:val="24"/>
          <w:szCs w:val="24"/>
        </w:rPr>
        <w:t xml:space="preserve"> Alguna nota aclaratoria para la Tabla </w:t>
      </w:r>
      <w:r w:rsidR="1FDFEFAE" w:rsidRPr="00B62EA2">
        <w:rPr>
          <w:sz w:val="24"/>
          <w:szCs w:val="24"/>
        </w:rPr>
        <w:t>2</w:t>
      </w:r>
      <w:r w:rsidRPr="00B62EA2">
        <w:rPr>
          <w:sz w:val="24"/>
          <w:szCs w:val="24"/>
        </w:rPr>
        <w:t>.</w:t>
      </w:r>
    </w:p>
    <w:p w14:paraId="719A5494" w14:textId="0E7084B5" w:rsidR="00E6338A" w:rsidRPr="00B62EA2" w:rsidRDefault="00E6338A" w:rsidP="00EF343D">
      <w:pPr>
        <w:pStyle w:val="NormalSangrado"/>
        <w:rPr>
          <w:lang w:val="es-PE"/>
        </w:rPr>
      </w:pPr>
      <w:r w:rsidRPr="00B62EA2">
        <w:rPr>
          <w:lang w:val="es-PE"/>
        </w:rPr>
        <w:t>Vulputate orci nunc gravida facilisis interdum ante nostra elementum tincidunt id, semper volutpat condimentum porttitor himenaeos duis dictumst neque arcu, feugiat hendrerit aptent eros nulla enim pretium velit litora.</w:t>
      </w:r>
    </w:p>
    <w:p w14:paraId="5A1C1993" w14:textId="77777777" w:rsidR="002B3FF9" w:rsidRPr="00B62EA2" w:rsidRDefault="002B3FF9" w:rsidP="002B3FF9">
      <w:pPr>
        <w:pStyle w:val="NormalSangrado"/>
        <w:rPr>
          <w:lang w:val="es-PE"/>
        </w:rPr>
      </w:pPr>
      <w:r w:rsidRPr="00B62EA2">
        <w:rPr>
          <w:lang w:val="es-PE"/>
        </w:rPr>
        <w:t>Lorem ipsum dolor sit amet, consectetuer adipiscing elit. Maecenas porttitor congue massa. Fusce posuere, magna sed pulvinar ultricies, purus lectus malesuada libero, sit amet commodo magna eros quis urna.</w:t>
      </w:r>
    </w:p>
    <w:p w14:paraId="0E53F725" w14:textId="77777777" w:rsidR="002B3FF9" w:rsidRPr="00B62EA2" w:rsidRDefault="002B3FF9" w:rsidP="002B3FF9">
      <w:pPr>
        <w:pStyle w:val="NormalSangrado"/>
        <w:rPr>
          <w:lang w:val="es-PE"/>
        </w:rPr>
      </w:pPr>
      <w:r w:rsidRPr="00B62EA2">
        <w:rPr>
          <w:lang w:val="es-PE"/>
        </w:rPr>
        <w:t>Nunc viverra imperdiet enim. Fusce est. Vivamus a tellus.</w:t>
      </w:r>
    </w:p>
    <w:p w14:paraId="060F6F8E" w14:textId="77777777" w:rsidR="002B3FF9" w:rsidRPr="00B62EA2" w:rsidRDefault="002B3FF9" w:rsidP="002B3FF9">
      <w:pPr>
        <w:pStyle w:val="NormalSangrado"/>
        <w:rPr>
          <w:lang w:val="es-PE"/>
        </w:rPr>
      </w:pPr>
      <w:r w:rsidRPr="00B62EA2">
        <w:rPr>
          <w:lang w:val="es-PE"/>
        </w:rPr>
        <w:t>Pellentesque habitant morbi tristique senectus et netus et malesuada fames ac turpis egestas. Proin pharetra nonummy pede. Mauris et orci.</w:t>
      </w:r>
    </w:p>
    <w:p w14:paraId="248602C3" w14:textId="77777777" w:rsidR="002B3FF9" w:rsidRPr="00B62EA2" w:rsidRDefault="002B3FF9" w:rsidP="002B3FF9">
      <w:pPr>
        <w:pStyle w:val="NormalSangrado"/>
        <w:rPr>
          <w:lang w:val="es-PE"/>
        </w:rPr>
      </w:pPr>
      <w:r w:rsidRPr="00B62EA2">
        <w:rPr>
          <w:lang w:val="es-PE"/>
        </w:rPr>
        <w:t>Aenean nec lorem. In porttitor. Donec laoreet nonummy augue.</w:t>
      </w:r>
    </w:p>
    <w:p w14:paraId="5790C565" w14:textId="47EDADC7" w:rsidR="002B3FF9" w:rsidRPr="00B62EA2" w:rsidRDefault="002B3FF9" w:rsidP="002B3FF9">
      <w:pPr>
        <w:pStyle w:val="NormalSangrado"/>
        <w:rPr>
          <w:lang w:val="es-PE"/>
        </w:rPr>
      </w:pPr>
      <w:r w:rsidRPr="00B62EA2">
        <w:rPr>
          <w:lang w:val="es-PE"/>
        </w:rPr>
        <w:t>Suspendisse dui purus, scelerisque at, vulputate vitae, pretium mattis, nunc. Mauris eget neque at sem venenatis eleifend. Ut nonummy.</w:t>
      </w:r>
    </w:p>
    <w:p w14:paraId="6A60DE5B" w14:textId="77777777" w:rsidR="002B3FF9" w:rsidRPr="00B62EA2" w:rsidRDefault="002B3FF9" w:rsidP="002B3FF9">
      <w:pPr>
        <w:pStyle w:val="NormalSangrado"/>
        <w:rPr>
          <w:lang w:val="es-PE"/>
        </w:rPr>
      </w:pPr>
      <w:r w:rsidRPr="00B62EA2">
        <w:rPr>
          <w:lang w:val="es-PE"/>
        </w:rPr>
        <w:t>Lorem ipsum dolor sit amet, consectetuer adipiscing elit. Maecenas porttitor congue massa. Fusce posuere, magna sed pulvinar ultricies, purus lectus malesuada libero, sit amet commodo magna eros quis urna.</w:t>
      </w:r>
    </w:p>
    <w:p w14:paraId="18AFA413" w14:textId="6A05B36F" w:rsidR="002B3FF9" w:rsidRPr="00B62EA2" w:rsidRDefault="002B3FF9" w:rsidP="002B3FF9">
      <w:pPr>
        <w:spacing w:line="259" w:lineRule="auto"/>
        <w:jc w:val="left"/>
        <w:rPr>
          <w:rFonts w:eastAsia="Times New Roman" w:cs="Times New Roman"/>
          <w:b/>
          <w:bCs/>
          <w:szCs w:val="24"/>
        </w:rPr>
      </w:pPr>
    </w:p>
    <w:p w14:paraId="379AA1B4" w14:textId="39EC7BB7" w:rsidR="00D77DC8" w:rsidRPr="00B62EA2" w:rsidRDefault="00D77DC8" w:rsidP="002B3FF9">
      <w:pPr>
        <w:spacing w:line="259" w:lineRule="auto"/>
        <w:jc w:val="left"/>
        <w:rPr>
          <w:rFonts w:eastAsia="Times New Roman" w:cs="Times New Roman"/>
          <w:b/>
          <w:bCs/>
          <w:szCs w:val="24"/>
        </w:rPr>
        <w:sectPr w:rsidR="00D77DC8" w:rsidRPr="00B62EA2" w:rsidSect="004E0579">
          <w:headerReference w:type="even" r:id="rId46"/>
          <w:headerReference w:type="default" r:id="rId47"/>
          <w:headerReference w:type="first" r:id="rId48"/>
          <w:pgSz w:w="11906" w:h="16838" w:code="9"/>
          <w:pgMar w:top="1418" w:right="1418" w:bottom="1418" w:left="1418" w:header="720" w:footer="720" w:gutter="0"/>
          <w:cols w:space="720"/>
          <w:titlePg/>
          <w:docGrid w:linePitch="360"/>
        </w:sectPr>
      </w:pPr>
    </w:p>
    <w:p w14:paraId="6E2157F1" w14:textId="573ACDC3" w:rsidR="00E86701" w:rsidRPr="00B62EA2" w:rsidRDefault="00E86701" w:rsidP="00140388">
      <w:pPr>
        <w:pStyle w:val="Descripcin"/>
        <w:keepNext/>
        <w:ind w:left="709"/>
        <w:jc w:val="left"/>
        <w:rPr>
          <w:rStyle w:val="TtulofigurasytablasCar"/>
        </w:rPr>
      </w:pPr>
      <w:bookmarkStart w:id="24" w:name="_Toc165138209"/>
      <w:r w:rsidRPr="00B62EA2">
        <w:rPr>
          <w:rStyle w:val="FigurasyTablasChar"/>
        </w:rPr>
        <w:lastRenderedPageBreak/>
        <w:t xml:space="preserve">Figura </w:t>
      </w:r>
      <w:r w:rsidRPr="00B62EA2">
        <w:rPr>
          <w:rStyle w:val="FigurasyTablasChar"/>
        </w:rPr>
        <w:fldChar w:fldCharType="begin"/>
      </w:r>
      <w:r w:rsidRPr="00B62EA2">
        <w:rPr>
          <w:rStyle w:val="FigurasyTablasChar"/>
        </w:rPr>
        <w:instrText xml:space="preserve"> SEQ Figura \* ARABIC </w:instrText>
      </w:r>
      <w:r w:rsidRPr="00B62EA2">
        <w:rPr>
          <w:rStyle w:val="FigurasyTablasChar"/>
        </w:rPr>
        <w:fldChar w:fldCharType="separate"/>
      </w:r>
      <w:r w:rsidR="00A20BFF" w:rsidRPr="00B62EA2">
        <w:rPr>
          <w:rStyle w:val="FigurasyTablasChar"/>
        </w:rPr>
        <w:t>5</w:t>
      </w:r>
      <w:r w:rsidRPr="00B62EA2">
        <w:rPr>
          <w:rStyle w:val="FigurasyTablasChar"/>
        </w:rPr>
        <w:fldChar w:fldCharType="end"/>
      </w:r>
      <w:r w:rsidRPr="00B62EA2">
        <w:br/>
      </w:r>
      <w:r w:rsidRPr="00B62EA2">
        <w:rPr>
          <w:rStyle w:val="TtulofigurasytablasCar"/>
          <w:sz w:val="22"/>
          <w:szCs w:val="22"/>
        </w:rPr>
        <w:t>Análisis FODA</w:t>
      </w:r>
      <w:bookmarkEnd w:id="24"/>
    </w:p>
    <w:p w14:paraId="263D16B1" w14:textId="77777777" w:rsidR="00DE12CE" w:rsidRPr="00B62EA2" w:rsidRDefault="00DE12CE" w:rsidP="00DE12CE">
      <w:r w:rsidRPr="00B62EA2">
        <w:rPr>
          <w:noProof/>
        </w:rPr>
        <w:drawing>
          <wp:inline distT="0" distB="0" distL="0" distR="0" wp14:anchorId="59A65ED1" wp14:editId="5E906CE3">
            <wp:extent cx="8458200" cy="4757662"/>
            <wp:effectExtent l="0" t="0" r="0" b="508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8464801" cy="4761375"/>
                    </a:xfrm>
                    <a:prstGeom prst="rect">
                      <a:avLst/>
                    </a:prstGeom>
                  </pic:spPr>
                </pic:pic>
              </a:graphicData>
            </a:graphic>
          </wp:inline>
        </w:drawing>
      </w:r>
    </w:p>
    <w:p w14:paraId="775B88C0" w14:textId="77777777" w:rsidR="002652CA" w:rsidRPr="00B62EA2" w:rsidRDefault="002652CA" w:rsidP="00DE12CE"/>
    <w:p w14:paraId="3C78DE39" w14:textId="4AA9CC68" w:rsidR="00790221" w:rsidRPr="00B62EA2" w:rsidRDefault="00790221" w:rsidP="00450211">
      <w:pPr>
        <w:pStyle w:val="Ttulofigurasytablas"/>
        <w:ind w:left="993"/>
        <w:rPr>
          <w:rStyle w:val="FigurasyTablasChar"/>
          <w:b w:val="0"/>
        </w:rPr>
      </w:pPr>
      <w:bookmarkStart w:id="25" w:name="_Toc165136095"/>
      <w:r w:rsidRPr="00B62EA2">
        <w:rPr>
          <w:rStyle w:val="FigurasyTablasChar"/>
          <w:i w:val="0"/>
          <w:iCs w:val="0"/>
        </w:rPr>
        <w:lastRenderedPageBreak/>
        <w:t xml:space="preserve">Tabla </w:t>
      </w:r>
      <w:r w:rsidRPr="00B62EA2">
        <w:rPr>
          <w:rStyle w:val="FigurasyTablasChar"/>
          <w:i w:val="0"/>
          <w:iCs w:val="0"/>
        </w:rPr>
        <w:fldChar w:fldCharType="begin"/>
      </w:r>
      <w:r w:rsidRPr="00B62EA2">
        <w:rPr>
          <w:rStyle w:val="FigurasyTablasChar"/>
          <w:i w:val="0"/>
          <w:iCs w:val="0"/>
        </w:rPr>
        <w:instrText xml:space="preserve"> SEQ Tabla \* ARABIC </w:instrText>
      </w:r>
      <w:r w:rsidRPr="00B62EA2">
        <w:rPr>
          <w:rStyle w:val="FigurasyTablasChar"/>
          <w:i w:val="0"/>
          <w:iCs w:val="0"/>
        </w:rPr>
        <w:fldChar w:fldCharType="separate"/>
      </w:r>
      <w:r w:rsidR="00A20BFF" w:rsidRPr="00B62EA2">
        <w:rPr>
          <w:rStyle w:val="FigurasyTablasChar"/>
          <w:i w:val="0"/>
          <w:iCs w:val="0"/>
        </w:rPr>
        <w:t>3</w:t>
      </w:r>
      <w:r w:rsidRPr="00B62EA2">
        <w:rPr>
          <w:rStyle w:val="FigurasyTablasChar"/>
          <w:i w:val="0"/>
          <w:iCs w:val="0"/>
        </w:rPr>
        <w:fldChar w:fldCharType="end"/>
      </w:r>
      <w:r w:rsidRPr="00B62EA2">
        <w:rPr>
          <w:rStyle w:val="FigurasyTablasChar"/>
          <w:i w:val="0"/>
          <w:iCs w:val="0"/>
        </w:rPr>
        <w:br/>
      </w:r>
      <w:bookmarkEnd w:id="25"/>
      <w:r w:rsidR="004E57BD" w:rsidRPr="00B62EA2">
        <w:rPr>
          <w:rStyle w:val="FigurasyTablasChar"/>
          <w:b w:val="0"/>
        </w:rPr>
        <w:t>Otro título de la tabla de ejemplo</w:t>
      </w:r>
    </w:p>
    <w:tbl>
      <w:tblPr>
        <w:tblW w:w="12035" w:type="dxa"/>
        <w:jc w:val="center"/>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2962"/>
        <w:gridCol w:w="2268"/>
        <w:gridCol w:w="1276"/>
        <w:gridCol w:w="160"/>
        <w:gridCol w:w="1399"/>
        <w:gridCol w:w="3970"/>
      </w:tblGrid>
      <w:tr w:rsidR="00CA5648" w:rsidRPr="00B62EA2" w14:paraId="71DC83B8" w14:textId="77777777" w:rsidTr="00552D85">
        <w:trPr>
          <w:trHeight w:val="584"/>
          <w:jc w:val="center"/>
        </w:trPr>
        <w:tc>
          <w:tcPr>
            <w:tcW w:w="2962" w:type="dxa"/>
            <w:tcBorders>
              <w:top w:val="single" w:sz="4" w:space="0" w:color="auto"/>
              <w:bottom w:val="single" w:sz="4" w:space="0" w:color="auto"/>
            </w:tcBorders>
            <w:shd w:val="clear" w:color="auto" w:fill="FFFFFF" w:themeFill="background1"/>
            <w:vAlign w:val="center"/>
            <w:hideMark/>
          </w:tcPr>
          <w:p w14:paraId="26EF7C3B" w14:textId="77777777" w:rsidR="00CA5648" w:rsidRPr="00B62EA2" w:rsidRDefault="00CA5648" w:rsidP="00BC690A">
            <w:pPr>
              <w:spacing w:after="0" w:line="240" w:lineRule="auto"/>
              <w:jc w:val="center"/>
              <w:rPr>
                <w:b/>
                <w:bCs/>
                <w:color w:val="000000"/>
              </w:rPr>
            </w:pPr>
            <w:r w:rsidRPr="00B62EA2">
              <w:rPr>
                <w:b/>
                <w:bCs/>
                <w:color w:val="000000"/>
              </w:rPr>
              <w:t>Honorarios</w:t>
            </w:r>
          </w:p>
        </w:tc>
        <w:tc>
          <w:tcPr>
            <w:tcW w:w="2268" w:type="dxa"/>
            <w:tcBorders>
              <w:top w:val="single" w:sz="4" w:space="0" w:color="auto"/>
              <w:bottom w:val="single" w:sz="4" w:space="0" w:color="auto"/>
            </w:tcBorders>
            <w:shd w:val="clear" w:color="auto" w:fill="auto"/>
            <w:noWrap/>
            <w:vAlign w:val="center"/>
            <w:hideMark/>
          </w:tcPr>
          <w:p w14:paraId="4C7DA5E5" w14:textId="77777777" w:rsidR="00CA5648" w:rsidRPr="00B62EA2" w:rsidRDefault="00CA5648" w:rsidP="00BC690A">
            <w:pPr>
              <w:spacing w:after="0" w:line="240" w:lineRule="auto"/>
              <w:jc w:val="center"/>
              <w:rPr>
                <w:b/>
                <w:bCs/>
                <w:color w:val="000000"/>
              </w:rPr>
            </w:pPr>
            <w:r w:rsidRPr="00B62EA2">
              <w:rPr>
                <w:b/>
                <w:bCs/>
                <w:color w:val="000000"/>
              </w:rPr>
              <w:t>Precio unitario</w:t>
            </w:r>
          </w:p>
        </w:tc>
        <w:tc>
          <w:tcPr>
            <w:tcW w:w="1436" w:type="dxa"/>
            <w:gridSpan w:val="2"/>
            <w:tcBorders>
              <w:top w:val="single" w:sz="4" w:space="0" w:color="auto"/>
              <w:bottom w:val="single" w:sz="4" w:space="0" w:color="auto"/>
            </w:tcBorders>
            <w:vAlign w:val="center"/>
          </w:tcPr>
          <w:p w14:paraId="0B522074" w14:textId="77777777" w:rsidR="00CA5648" w:rsidRPr="00B62EA2" w:rsidRDefault="00CA5648" w:rsidP="00BC690A">
            <w:pPr>
              <w:spacing w:after="0" w:line="240" w:lineRule="auto"/>
              <w:jc w:val="center"/>
              <w:rPr>
                <w:b/>
                <w:bCs/>
                <w:color w:val="000000"/>
              </w:rPr>
            </w:pPr>
            <w:r w:rsidRPr="00B62EA2">
              <w:rPr>
                <w:b/>
                <w:bCs/>
                <w:color w:val="000000"/>
              </w:rPr>
              <w:t>N° de veces</w:t>
            </w:r>
          </w:p>
        </w:tc>
        <w:tc>
          <w:tcPr>
            <w:tcW w:w="1399" w:type="dxa"/>
            <w:tcBorders>
              <w:top w:val="single" w:sz="4" w:space="0" w:color="auto"/>
              <w:bottom w:val="single" w:sz="4" w:space="0" w:color="auto"/>
            </w:tcBorders>
            <w:shd w:val="clear" w:color="auto" w:fill="auto"/>
            <w:noWrap/>
            <w:vAlign w:val="center"/>
            <w:hideMark/>
          </w:tcPr>
          <w:p w14:paraId="68B3C8F2" w14:textId="77777777" w:rsidR="00CA5648" w:rsidRPr="00B62EA2" w:rsidRDefault="00CA5648" w:rsidP="00BC690A">
            <w:pPr>
              <w:spacing w:after="0" w:line="240" w:lineRule="auto"/>
              <w:jc w:val="center"/>
              <w:rPr>
                <w:b/>
                <w:bCs/>
                <w:strike/>
                <w:color w:val="000000"/>
              </w:rPr>
            </w:pPr>
            <w:r w:rsidRPr="00B62EA2">
              <w:rPr>
                <w:b/>
                <w:bCs/>
                <w:color w:val="000000"/>
              </w:rPr>
              <w:t>Subtotal</w:t>
            </w:r>
          </w:p>
        </w:tc>
        <w:tc>
          <w:tcPr>
            <w:tcW w:w="3970" w:type="dxa"/>
            <w:tcBorders>
              <w:top w:val="single" w:sz="4" w:space="0" w:color="auto"/>
              <w:bottom w:val="single" w:sz="4" w:space="0" w:color="auto"/>
            </w:tcBorders>
            <w:shd w:val="clear" w:color="auto" w:fill="auto"/>
            <w:noWrap/>
            <w:vAlign w:val="center"/>
            <w:hideMark/>
          </w:tcPr>
          <w:p w14:paraId="5430DEB4" w14:textId="10BA906C" w:rsidR="00CA5648" w:rsidRPr="00B62EA2" w:rsidRDefault="00CA5648" w:rsidP="00BC690A">
            <w:pPr>
              <w:spacing w:after="0" w:line="240" w:lineRule="auto"/>
              <w:jc w:val="center"/>
              <w:rPr>
                <w:b/>
                <w:bCs/>
                <w:color w:val="000000"/>
              </w:rPr>
            </w:pPr>
            <w:r w:rsidRPr="00B62EA2">
              <w:rPr>
                <w:b/>
                <w:bCs/>
                <w:color w:val="000000"/>
              </w:rPr>
              <w:t>Total</w:t>
            </w:r>
            <w:r w:rsidR="00935A9C" w:rsidRPr="00B62EA2">
              <w:rPr>
                <w:b/>
                <w:bCs/>
                <w:color w:val="000000"/>
              </w:rPr>
              <w:t xml:space="preserve"> en soles</w:t>
            </w:r>
          </w:p>
        </w:tc>
      </w:tr>
      <w:tr w:rsidR="00CA5648" w:rsidRPr="00B62EA2" w14:paraId="684E6B4A" w14:textId="77777777" w:rsidTr="00552D85">
        <w:trPr>
          <w:trHeight w:val="313"/>
          <w:jc w:val="center"/>
        </w:trPr>
        <w:tc>
          <w:tcPr>
            <w:tcW w:w="2962" w:type="dxa"/>
            <w:tcBorders>
              <w:top w:val="single" w:sz="4" w:space="0" w:color="auto"/>
            </w:tcBorders>
            <w:shd w:val="clear" w:color="auto" w:fill="auto"/>
            <w:vAlign w:val="center"/>
            <w:hideMark/>
          </w:tcPr>
          <w:p w14:paraId="33B60C00" w14:textId="77777777" w:rsidR="00CA5648" w:rsidRPr="00B62EA2" w:rsidRDefault="00CA5648" w:rsidP="00BC690A">
            <w:pPr>
              <w:spacing w:after="0" w:line="240" w:lineRule="auto"/>
              <w:jc w:val="left"/>
              <w:rPr>
                <w:color w:val="000000"/>
              </w:rPr>
            </w:pPr>
            <w:r w:rsidRPr="00B62EA2">
              <w:rPr>
                <w:color w:val="000000"/>
              </w:rPr>
              <w:t>Camarógrafo</w:t>
            </w:r>
          </w:p>
        </w:tc>
        <w:tc>
          <w:tcPr>
            <w:tcW w:w="2268" w:type="dxa"/>
            <w:tcBorders>
              <w:top w:val="single" w:sz="4" w:space="0" w:color="auto"/>
            </w:tcBorders>
            <w:shd w:val="clear" w:color="auto" w:fill="auto"/>
            <w:noWrap/>
            <w:vAlign w:val="center"/>
            <w:hideMark/>
          </w:tcPr>
          <w:p w14:paraId="69F7340A" w14:textId="77777777" w:rsidR="00CA5648" w:rsidRPr="00B62EA2" w:rsidRDefault="00CA5648" w:rsidP="00BC690A">
            <w:pPr>
              <w:spacing w:after="0" w:line="240" w:lineRule="auto"/>
              <w:jc w:val="center"/>
              <w:rPr>
                <w:color w:val="000000"/>
              </w:rPr>
            </w:pPr>
            <w:r w:rsidRPr="00B62EA2">
              <w:rPr>
                <w:color w:val="000000"/>
              </w:rPr>
              <w:t>S/ 1,300.00</w:t>
            </w:r>
          </w:p>
        </w:tc>
        <w:tc>
          <w:tcPr>
            <w:tcW w:w="1276" w:type="dxa"/>
            <w:tcBorders>
              <w:top w:val="single" w:sz="4" w:space="0" w:color="auto"/>
            </w:tcBorders>
            <w:vAlign w:val="center"/>
          </w:tcPr>
          <w:p w14:paraId="4B944DE1" w14:textId="77777777" w:rsidR="00CA5648" w:rsidRPr="00B62EA2" w:rsidRDefault="00CA5648" w:rsidP="00BC690A">
            <w:pPr>
              <w:spacing w:after="0" w:line="240" w:lineRule="auto"/>
              <w:jc w:val="center"/>
              <w:rPr>
                <w:color w:val="000000"/>
              </w:rPr>
            </w:pPr>
            <w:r w:rsidRPr="00B62EA2">
              <w:rPr>
                <w:color w:val="000000"/>
              </w:rPr>
              <w:t>2</w:t>
            </w:r>
          </w:p>
        </w:tc>
        <w:tc>
          <w:tcPr>
            <w:tcW w:w="160" w:type="dxa"/>
            <w:tcBorders>
              <w:top w:val="single" w:sz="4" w:space="0" w:color="auto"/>
            </w:tcBorders>
          </w:tcPr>
          <w:p w14:paraId="137CA04F" w14:textId="77777777" w:rsidR="00CA5648" w:rsidRPr="00B62EA2" w:rsidRDefault="00CA5648" w:rsidP="00BC690A">
            <w:pPr>
              <w:spacing w:after="0" w:line="240" w:lineRule="auto"/>
              <w:jc w:val="right"/>
              <w:rPr>
                <w:color w:val="000000"/>
              </w:rPr>
            </w:pPr>
          </w:p>
        </w:tc>
        <w:tc>
          <w:tcPr>
            <w:tcW w:w="1399" w:type="dxa"/>
            <w:tcBorders>
              <w:top w:val="single" w:sz="4" w:space="0" w:color="auto"/>
            </w:tcBorders>
            <w:shd w:val="clear" w:color="auto" w:fill="auto"/>
            <w:noWrap/>
            <w:vAlign w:val="center"/>
            <w:hideMark/>
          </w:tcPr>
          <w:p w14:paraId="2F1EBBEF" w14:textId="77777777" w:rsidR="00CA5648" w:rsidRPr="00B62EA2" w:rsidRDefault="00CA5648" w:rsidP="00BC690A">
            <w:pPr>
              <w:spacing w:after="0" w:line="240" w:lineRule="auto"/>
              <w:jc w:val="right"/>
              <w:rPr>
                <w:color w:val="000000"/>
              </w:rPr>
            </w:pPr>
            <w:r w:rsidRPr="00B62EA2">
              <w:rPr>
                <w:color w:val="000000"/>
              </w:rPr>
              <w:t>S/ 2,600.00</w:t>
            </w:r>
          </w:p>
        </w:tc>
        <w:tc>
          <w:tcPr>
            <w:tcW w:w="3970" w:type="dxa"/>
            <w:vMerge w:val="restart"/>
            <w:tcBorders>
              <w:top w:val="single" w:sz="4" w:space="0" w:color="auto"/>
            </w:tcBorders>
            <w:shd w:val="clear" w:color="auto" w:fill="auto"/>
            <w:noWrap/>
            <w:vAlign w:val="center"/>
            <w:hideMark/>
          </w:tcPr>
          <w:p w14:paraId="491C935E" w14:textId="6FA3D682" w:rsidR="00CA5648" w:rsidRPr="00B62EA2" w:rsidRDefault="00CA5648" w:rsidP="00BC690A">
            <w:pPr>
              <w:spacing w:after="0" w:line="240" w:lineRule="auto"/>
              <w:jc w:val="center"/>
              <w:rPr>
                <w:b/>
                <w:bCs/>
                <w:color w:val="000000"/>
              </w:rPr>
            </w:pPr>
            <w:r w:rsidRPr="00B62EA2">
              <w:rPr>
                <w:b/>
                <w:bCs/>
                <w:color w:val="000000"/>
              </w:rPr>
              <w:t xml:space="preserve"> S/      56,050.00 </w:t>
            </w:r>
          </w:p>
        </w:tc>
      </w:tr>
      <w:tr w:rsidR="00CA5648" w:rsidRPr="00B62EA2" w14:paraId="0E4D7153" w14:textId="77777777" w:rsidTr="00BF262A">
        <w:trPr>
          <w:trHeight w:val="313"/>
          <w:jc w:val="center"/>
        </w:trPr>
        <w:tc>
          <w:tcPr>
            <w:tcW w:w="2962" w:type="dxa"/>
            <w:shd w:val="clear" w:color="auto" w:fill="auto"/>
            <w:vAlign w:val="center"/>
            <w:hideMark/>
          </w:tcPr>
          <w:p w14:paraId="2376F689" w14:textId="77777777" w:rsidR="00CA5648" w:rsidRPr="00B62EA2" w:rsidRDefault="00CA5648" w:rsidP="00BC690A">
            <w:pPr>
              <w:spacing w:after="0" w:line="240" w:lineRule="auto"/>
              <w:jc w:val="left"/>
              <w:rPr>
                <w:color w:val="000000"/>
              </w:rPr>
            </w:pPr>
            <w:r w:rsidRPr="00B62EA2">
              <w:rPr>
                <w:color w:val="000000"/>
              </w:rPr>
              <w:t>Fotógrafo</w:t>
            </w:r>
          </w:p>
        </w:tc>
        <w:tc>
          <w:tcPr>
            <w:tcW w:w="2268" w:type="dxa"/>
            <w:shd w:val="clear" w:color="auto" w:fill="auto"/>
            <w:noWrap/>
            <w:vAlign w:val="center"/>
            <w:hideMark/>
          </w:tcPr>
          <w:p w14:paraId="25DCBAE4" w14:textId="77777777" w:rsidR="00CA5648" w:rsidRPr="00B62EA2" w:rsidRDefault="00CA5648" w:rsidP="00BC690A">
            <w:pPr>
              <w:spacing w:after="0" w:line="240" w:lineRule="auto"/>
              <w:jc w:val="center"/>
              <w:rPr>
                <w:color w:val="000000"/>
              </w:rPr>
            </w:pPr>
            <w:r w:rsidRPr="00B62EA2">
              <w:rPr>
                <w:color w:val="000000"/>
              </w:rPr>
              <w:t>S/ 500.00</w:t>
            </w:r>
          </w:p>
        </w:tc>
        <w:tc>
          <w:tcPr>
            <w:tcW w:w="1276" w:type="dxa"/>
            <w:vAlign w:val="center"/>
          </w:tcPr>
          <w:p w14:paraId="1FFA7D7E" w14:textId="77777777" w:rsidR="00CA5648" w:rsidRPr="00B62EA2" w:rsidRDefault="00CA5648" w:rsidP="00BC690A">
            <w:pPr>
              <w:spacing w:after="0" w:line="240" w:lineRule="auto"/>
              <w:jc w:val="center"/>
              <w:rPr>
                <w:color w:val="000000"/>
              </w:rPr>
            </w:pPr>
            <w:r w:rsidRPr="00B62EA2">
              <w:rPr>
                <w:color w:val="000000"/>
              </w:rPr>
              <w:t>2</w:t>
            </w:r>
          </w:p>
        </w:tc>
        <w:tc>
          <w:tcPr>
            <w:tcW w:w="160" w:type="dxa"/>
          </w:tcPr>
          <w:p w14:paraId="67AD1B3F" w14:textId="77777777" w:rsidR="00CA5648" w:rsidRPr="00B62EA2" w:rsidRDefault="00CA5648" w:rsidP="00BC690A">
            <w:pPr>
              <w:spacing w:after="0" w:line="240" w:lineRule="auto"/>
              <w:jc w:val="right"/>
              <w:rPr>
                <w:color w:val="000000"/>
              </w:rPr>
            </w:pPr>
          </w:p>
        </w:tc>
        <w:tc>
          <w:tcPr>
            <w:tcW w:w="1399" w:type="dxa"/>
            <w:shd w:val="clear" w:color="auto" w:fill="auto"/>
            <w:noWrap/>
            <w:vAlign w:val="center"/>
            <w:hideMark/>
          </w:tcPr>
          <w:p w14:paraId="76FB1CDF" w14:textId="77777777" w:rsidR="00CA5648" w:rsidRPr="00B62EA2" w:rsidRDefault="00CA5648" w:rsidP="00BC690A">
            <w:pPr>
              <w:spacing w:after="0" w:line="240" w:lineRule="auto"/>
              <w:jc w:val="right"/>
              <w:rPr>
                <w:color w:val="000000"/>
              </w:rPr>
            </w:pPr>
            <w:r w:rsidRPr="00B62EA2">
              <w:rPr>
                <w:color w:val="000000"/>
              </w:rPr>
              <w:t>S/ 1,000.00</w:t>
            </w:r>
          </w:p>
        </w:tc>
        <w:tc>
          <w:tcPr>
            <w:tcW w:w="3970" w:type="dxa"/>
            <w:vMerge/>
            <w:vAlign w:val="center"/>
            <w:hideMark/>
          </w:tcPr>
          <w:p w14:paraId="1A8F80D0" w14:textId="77777777" w:rsidR="00CA5648" w:rsidRPr="00B62EA2" w:rsidRDefault="00CA5648" w:rsidP="00BC690A">
            <w:pPr>
              <w:spacing w:after="0" w:line="240" w:lineRule="auto"/>
              <w:jc w:val="left"/>
              <w:rPr>
                <w:b/>
                <w:bCs/>
                <w:color w:val="000000"/>
              </w:rPr>
            </w:pPr>
          </w:p>
        </w:tc>
      </w:tr>
      <w:tr w:rsidR="00CA5648" w:rsidRPr="00B62EA2" w14:paraId="140058C3" w14:textId="77777777" w:rsidTr="00BF262A">
        <w:trPr>
          <w:trHeight w:val="313"/>
          <w:jc w:val="center"/>
        </w:trPr>
        <w:tc>
          <w:tcPr>
            <w:tcW w:w="2962" w:type="dxa"/>
            <w:shd w:val="clear" w:color="auto" w:fill="auto"/>
            <w:vAlign w:val="center"/>
            <w:hideMark/>
          </w:tcPr>
          <w:p w14:paraId="4C0134C0" w14:textId="77777777" w:rsidR="00CA5648" w:rsidRPr="00B62EA2" w:rsidRDefault="00CA5648" w:rsidP="00BC690A">
            <w:pPr>
              <w:spacing w:after="0" w:line="240" w:lineRule="auto"/>
              <w:jc w:val="left"/>
              <w:rPr>
                <w:color w:val="000000"/>
              </w:rPr>
            </w:pPr>
            <w:bookmarkStart w:id="26" w:name="_Hlk157438573"/>
            <w:r w:rsidRPr="00B62EA2">
              <w:rPr>
                <w:color w:val="000000"/>
              </w:rPr>
              <w:t>Gestora cultural</w:t>
            </w:r>
          </w:p>
        </w:tc>
        <w:tc>
          <w:tcPr>
            <w:tcW w:w="2268" w:type="dxa"/>
            <w:shd w:val="clear" w:color="auto" w:fill="auto"/>
            <w:noWrap/>
            <w:vAlign w:val="center"/>
            <w:hideMark/>
          </w:tcPr>
          <w:p w14:paraId="65517B0C" w14:textId="77777777" w:rsidR="00CA5648" w:rsidRPr="00B62EA2" w:rsidRDefault="00CA5648" w:rsidP="00BC690A">
            <w:pPr>
              <w:spacing w:after="0" w:line="240" w:lineRule="auto"/>
              <w:jc w:val="center"/>
              <w:rPr>
                <w:color w:val="000000"/>
              </w:rPr>
            </w:pPr>
            <w:r w:rsidRPr="00B62EA2">
              <w:rPr>
                <w:color w:val="000000"/>
              </w:rPr>
              <w:t>S/ 1,500.00</w:t>
            </w:r>
          </w:p>
        </w:tc>
        <w:tc>
          <w:tcPr>
            <w:tcW w:w="1276" w:type="dxa"/>
            <w:vAlign w:val="center"/>
          </w:tcPr>
          <w:p w14:paraId="01EA5846" w14:textId="77777777" w:rsidR="00CA5648" w:rsidRPr="00B62EA2" w:rsidRDefault="00CA5648" w:rsidP="00BC690A">
            <w:pPr>
              <w:spacing w:after="0" w:line="240" w:lineRule="auto"/>
              <w:jc w:val="center"/>
              <w:rPr>
                <w:color w:val="000000"/>
              </w:rPr>
            </w:pPr>
            <w:r w:rsidRPr="00B62EA2">
              <w:rPr>
                <w:color w:val="000000"/>
              </w:rPr>
              <w:t>29</w:t>
            </w:r>
          </w:p>
        </w:tc>
        <w:tc>
          <w:tcPr>
            <w:tcW w:w="160" w:type="dxa"/>
          </w:tcPr>
          <w:p w14:paraId="164931E6" w14:textId="77777777" w:rsidR="00CA5648" w:rsidRPr="00B62EA2" w:rsidRDefault="00CA5648" w:rsidP="00BC690A">
            <w:pPr>
              <w:spacing w:after="0" w:line="240" w:lineRule="auto"/>
              <w:jc w:val="right"/>
              <w:rPr>
                <w:color w:val="000000"/>
              </w:rPr>
            </w:pPr>
          </w:p>
        </w:tc>
        <w:tc>
          <w:tcPr>
            <w:tcW w:w="1399" w:type="dxa"/>
            <w:shd w:val="clear" w:color="auto" w:fill="auto"/>
            <w:noWrap/>
            <w:vAlign w:val="center"/>
            <w:hideMark/>
          </w:tcPr>
          <w:p w14:paraId="110C0E71" w14:textId="77777777" w:rsidR="00CA5648" w:rsidRPr="00B62EA2" w:rsidRDefault="00CA5648" w:rsidP="00BC690A">
            <w:pPr>
              <w:spacing w:after="0" w:line="240" w:lineRule="auto"/>
              <w:jc w:val="right"/>
              <w:rPr>
                <w:color w:val="000000"/>
              </w:rPr>
            </w:pPr>
            <w:r w:rsidRPr="00B62EA2">
              <w:rPr>
                <w:color w:val="000000"/>
              </w:rPr>
              <w:t>S/ 43,500.00</w:t>
            </w:r>
          </w:p>
        </w:tc>
        <w:tc>
          <w:tcPr>
            <w:tcW w:w="3970" w:type="dxa"/>
            <w:vMerge/>
            <w:vAlign w:val="center"/>
            <w:hideMark/>
          </w:tcPr>
          <w:p w14:paraId="1692ACEA" w14:textId="77777777" w:rsidR="00CA5648" w:rsidRPr="00B62EA2" w:rsidRDefault="00CA5648" w:rsidP="00BC690A">
            <w:pPr>
              <w:spacing w:after="0" w:line="240" w:lineRule="auto"/>
              <w:jc w:val="left"/>
              <w:rPr>
                <w:b/>
                <w:bCs/>
                <w:color w:val="000000"/>
              </w:rPr>
            </w:pPr>
          </w:p>
        </w:tc>
      </w:tr>
      <w:tr w:rsidR="00CA5648" w:rsidRPr="00B62EA2" w14:paraId="32536E2F" w14:textId="77777777" w:rsidTr="00BF262A">
        <w:trPr>
          <w:trHeight w:val="313"/>
          <w:jc w:val="center"/>
        </w:trPr>
        <w:tc>
          <w:tcPr>
            <w:tcW w:w="2962" w:type="dxa"/>
            <w:shd w:val="clear" w:color="auto" w:fill="auto"/>
            <w:vAlign w:val="center"/>
            <w:hideMark/>
          </w:tcPr>
          <w:p w14:paraId="6C59FCD1" w14:textId="77777777" w:rsidR="00CA5648" w:rsidRPr="00B62EA2" w:rsidRDefault="00CA5648" w:rsidP="00BC690A">
            <w:pPr>
              <w:spacing w:after="0" w:line="240" w:lineRule="auto"/>
              <w:jc w:val="left"/>
              <w:rPr>
                <w:color w:val="000000"/>
              </w:rPr>
            </w:pPr>
            <w:r w:rsidRPr="00B62EA2">
              <w:rPr>
                <w:color w:val="000000"/>
              </w:rPr>
              <w:t>Grupo musical</w:t>
            </w:r>
          </w:p>
        </w:tc>
        <w:tc>
          <w:tcPr>
            <w:tcW w:w="2268" w:type="dxa"/>
            <w:shd w:val="clear" w:color="auto" w:fill="auto"/>
            <w:noWrap/>
            <w:vAlign w:val="center"/>
            <w:hideMark/>
          </w:tcPr>
          <w:p w14:paraId="5344BECF" w14:textId="77777777" w:rsidR="00CA5648" w:rsidRPr="00B62EA2" w:rsidRDefault="00CA5648" w:rsidP="00BC690A">
            <w:pPr>
              <w:spacing w:after="0" w:line="240" w:lineRule="auto"/>
              <w:jc w:val="center"/>
              <w:rPr>
                <w:color w:val="000000"/>
              </w:rPr>
            </w:pPr>
            <w:r w:rsidRPr="00B62EA2">
              <w:rPr>
                <w:color w:val="000000"/>
              </w:rPr>
              <w:t>S/ 1,200.00</w:t>
            </w:r>
          </w:p>
        </w:tc>
        <w:tc>
          <w:tcPr>
            <w:tcW w:w="1276" w:type="dxa"/>
            <w:vAlign w:val="center"/>
          </w:tcPr>
          <w:p w14:paraId="0F58DFCC" w14:textId="77777777" w:rsidR="00CA5648" w:rsidRPr="00B62EA2" w:rsidRDefault="00CA5648" w:rsidP="00BC690A">
            <w:pPr>
              <w:spacing w:after="0" w:line="240" w:lineRule="auto"/>
              <w:jc w:val="center"/>
              <w:rPr>
                <w:color w:val="000000"/>
              </w:rPr>
            </w:pPr>
            <w:r w:rsidRPr="00B62EA2">
              <w:rPr>
                <w:color w:val="000000"/>
              </w:rPr>
              <w:t>1</w:t>
            </w:r>
          </w:p>
        </w:tc>
        <w:tc>
          <w:tcPr>
            <w:tcW w:w="160" w:type="dxa"/>
          </w:tcPr>
          <w:p w14:paraId="5F8E4B5B" w14:textId="77777777" w:rsidR="00CA5648" w:rsidRPr="00B62EA2" w:rsidRDefault="00CA5648" w:rsidP="00BC690A">
            <w:pPr>
              <w:spacing w:after="0" w:line="240" w:lineRule="auto"/>
              <w:jc w:val="right"/>
              <w:rPr>
                <w:color w:val="000000"/>
              </w:rPr>
            </w:pPr>
          </w:p>
        </w:tc>
        <w:tc>
          <w:tcPr>
            <w:tcW w:w="1399" w:type="dxa"/>
            <w:shd w:val="clear" w:color="auto" w:fill="auto"/>
            <w:noWrap/>
            <w:vAlign w:val="center"/>
            <w:hideMark/>
          </w:tcPr>
          <w:p w14:paraId="70EDCF60" w14:textId="77777777" w:rsidR="00CA5648" w:rsidRPr="00B62EA2" w:rsidRDefault="00CA5648" w:rsidP="00BC690A">
            <w:pPr>
              <w:spacing w:after="0" w:line="240" w:lineRule="auto"/>
              <w:jc w:val="right"/>
              <w:rPr>
                <w:color w:val="000000"/>
              </w:rPr>
            </w:pPr>
            <w:r w:rsidRPr="00B62EA2">
              <w:rPr>
                <w:color w:val="000000"/>
              </w:rPr>
              <w:t>S/ 1,200.00</w:t>
            </w:r>
          </w:p>
        </w:tc>
        <w:tc>
          <w:tcPr>
            <w:tcW w:w="3970" w:type="dxa"/>
            <w:vMerge/>
            <w:vAlign w:val="center"/>
            <w:hideMark/>
          </w:tcPr>
          <w:p w14:paraId="6E399699" w14:textId="77777777" w:rsidR="00CA5648" w:rsidRPr="00B62EA2" w:rsidRDefault="00CA5648" w:rsidP="00BC690A">
            <w:pPr>
              <w:spacing w:after="0" w:line="240" w:lineRule="auto"/>
              <w:jc w:val="left"/>
              <w:rPr>
                <w:b/>
                <w:bCs/>
                <w:color w:val="000000"/>
              </w:rPr>
            </w:pPr>
          </w:p>
        </w:tc>
      </w:tr>
      <w:tr w:rsidR="00CA5648" w:rsidRPr="00B62EA2" w14:paraId="2B956997" w14:textId="77777777" w:rsidTr="00BF262A">
        <w:trPr>
          <w:trHeight w:val="313"/>
          <w:jc w:val="center"/>
        </w:trPr>
        <w:tc>
          <w:tcPr>
            <w:tcW w:w="2962" w:type="dxa"/>
            <w:shd w:val="clear" w:color="auto" w:fill="auto"/>
            <w:vAlign w:val="center"/>
            <w:hideMark/>
          </w:tcPr>
          <w:p w14:paraId="45B6CBA1" w14:textId="77777777" w:rsidR="00CA5648" w:rsidRPr="00B62EA2" w:rsidRDefault="00CA5648" w:rsidP="00BC690A">
            <w:pPr>
              <w:spacing w:after="0" w:line="240" w:lineRule="auto"/>
              <w:jc w:val="left"/>
              <w:rPr>
                <w:color w:val="000000"/>
              </w:rPr>
            </w:pPr>
            <w:r w:rsidRPr="00B62EA2">
              <w:rPr>
                <w:color w:val="000000"/>
              </w:rPr>
              <w:t>Corrector de estilo</w:t>
            </w:r>
          </w:p>
        </w:tc>
        <w:tc>
          <w:tcPr>
            <w:tcW w:w="2268" w:type="dxa"/>
            <w:shd w:val="clear" w:color="auto" w:fill="auto"/>
            <w:noWrap/>
            <w:vAlign w:val="center"/>
            <w:hideMark/>
          </w:tcPr>
          <w:p w14:paraId="10AEAF11" w14:textId="77777777" w:rsidR="00CA5648" w:rsidRPr="00B62EA2" w:rsidRDefault="00CA5648" w:rsidP="00BC690A">
            <w:pPr>
              <w:spacing w:after="0" w:line="240" w:lineRule="auto"/>
              <w:jc w:val="center"/>
              <w:rPr>
                <w:color w:val="000000"/>
              </w:rPr>
            </w:pPr>
            <w:r w:rsidRPr="00B62EA2">
              <w:rPr>
                <w:color w:val="000000"/>
              </w:rPr>
              <w:t>S/ 150.00</w:t>
            </w:r>
          </w:p>
        </w:tc>
        <w:tc>
          <w:tcPr>
            <w:tcW w:w="1276" w:type="dxa"/>
            <w:vAlign w:val="center"/>
          </w:tcPr>
          <w:p w14:paraId="187ECEE8" w14:textId="77777777" w:rsidR="00CA5648" w:rsidRPr="00B62EA2" w:rsidRDefault="00CA5648" w:rsidP="00BC690A">
            <w:pPr>
              <w:spacing w:after="0" w:line="240" w:lineRule="auto"/>
              <w:jc w:val="center"/>
              <w:rPr>
                <w:color w:val="000000"/>
              </w:rPr>
            </w:pPr>
            <w:r w:rsidRPr="00B62EA2">
              <w:rPr>
                <w:color w:val="000000"/>
              </w:rPr>
              <w:t>2</w:t>
            </w:r>
          </w:p>
        </w:tc>
        <w:tc>
          <w:tcPr>
            <w:tcW w:w="160" w:type="dxa"/>
          </w:tcPr>
          <w:p w14:paraId="53D468CE" w14:textId="77777777" w:rsidR="00CA5648" w:rsidRPr="00B62EA2" w:rsidRDefault="00CA5648" w:rsidP="00BC690A">
            <w:pPr>
              <w:spacing w:after="0" w:line="240" w:lineRule="auto"/>
              <w:jc w:val="right"/>
              <w:rPr>
                <w:color w:val="000000"/>
              </w:rPr>
            </w:pPr>
          </w:p>
        </w:tc>
        <w:tc>
          <w:tcPr>
            <w:tcW w:w="1399" w:type="dxa"/>
            <w:shd w:val="clear" w:color="auto" w:fill="auto"/>
            <w:noWrap/>
            <w:vAlign w:val="center"/>
            <w:hideMark/>
          </w:tcPr>
          <w:p w14:paraId="16C58E77" w14:textId="77777777" w:rsidR="00CA5648" w:rsidRPr="00B62EA2" w:rsidRDefault="00CA5648" w:rsidP="00BC690A">
            <w:pPr>
              <w:spacing w:after="0" w:line="240" w:lineRule="auto"/>
              <w:jc w:val="right"/>
              <w:rPr>
                <w:color w:val="000000"/>
              </w:rPr>
            </w:pPr>
            <w:r w:rsidRPr="00B62EA2">
              <w:rPr>
                <w:color w:val="000000"/>
              </w:rPr>
              <w:t>S/ 300.00</w:t>
            </w:r>
          </w:p>
        </w:tc>
        <w:tc>
          <w:tcPr>
            <w:tcW w:w="3970" w:type="dxa"/>
            <w:vMerge/>
            <w:vAlign w:val="center"/>
            <w:hideMark/>
          </w:tcPr>
          <w:p w14:paraId="33F726B9" w14:textId="77777777" w:rsidR="00CA5648" w:rsidRPr="00B62EA2" w:rsidRDefault="00CA5648" w:rsidP="00BC690A">
            <w:pPr>
              <w:spacing w:after="0" w:line="240" w:lineRule="auto"/>
              <w:jc w:val="left"/>
              <w:rPr>
                <w:b/>
                <w:bCs/>
                <w:color w:val="000000"/>
              </w:rPr>
            </w:pPr>
          </w:p>
        </w:tc>
      </w:tr>
      <w:tr w:rsidR="00CA5648" w:rsidRPr="00B62EA2" w14:paraId="651ED89F" w14:textId="77777777" w:rsidTr="00BF262A">
        <w:trPr>
          <w:trHeight w:val="313"/>
          <w:jc w:val="center"/>
        </w:trPr>
        <w:tc>
          <w:tcPr>
            <w:tcW w:w="2962" w:type="dxa"/>
            <w:shd w:val="clear" w:color="auto" w:fill="auto"/>
            <w:vAlign w:val="center"/>
            <w:hideMark/>
          </w:tcPr>
          <w:p w14:paraId="1E008C4A" w14:textId="77777777" w:rsidR="00CA5648" w:rsidRPr="00B62EA2" w:rsidRDefault="00CA5648" w:rsidP="00BC690A">
            <w:pPr>
              <w:spacing w:after="0" w:line="240" w:lineRule="auto"/>
              <w:jc w:val="left"/>
              <w:rPr>
                <w:color w:val="000000"/>
              </w:rPr>
            </w:pPr>
            <w:r w:rsidRPr="00B62EA2">
              <w:rPr>
                <w:color w:val="000000"/>
              </w:rPr>
              <w:t>Narradores</w:t>
            </w:r>
          </w:p>
        </w:tc>
        <w:tc>
          <w:tcPr>
            <w:tcW w:w="2268" w:type="dxa"/>
            <w:shd w:val="clear" w:color="auto" w:fill="auto"/>
            <w:noWrap/>
            <w:vAlign w:val="center"/>
            <w:hideMark/>
          </w:tcPr>
          <w:p w14:paraId="1612C2D6" w14:textId="77777777" w:rsidR="00CA5648" w:rsidRPr="00B62EA2" w:rsidRDefault="00CA5648" w:rsidP="00BC690A">
            <w:pPr>
              <w:spacing w:after="0" w:line="240" w:lineRule="auto"/>
              <w:jc w:val="center"/>
              <w:rPr>
                <w:color w:val="000000"/>
              </w:rPr>
            </w:pPr>
            <w:r w:rsidRPr="00B62EA2">
              <w:rPr>
                <w:color w:val="000000"/>
              </w:rPr>
              <w:t>S/ 100.00</w:t>
            </w:r>
          </w:p>
        </w:tc>
        <w:tc>
          <w:tcPr>
            <w:tcW w:w="1276" w:type="dxa"/>
            <w:vAlign w:val="center"/>
          </w:tcPr>
          <w:p w14:paraId="68C937F3" w14:textId="77777777" w:rsidR="00CA5648" w:rsidRPr="00B62EA2" w:rsidRDefault="00CA5648" w:rsidP="00BC690A">
            <w:pPr>
              <w:spacing w:after="0" w:line="240" w:lineRule="auto"/>
              <w:jc w:val="center"/>
              <w:rPr>
                <w:color w:val="000000"/>
              </w:rPr>
            </w:pPr>
            <w:r w:rsidRPr="00B62EA2">
              <w:rPr>
                <w:color w:val="000000"/>
              </w:rPr>
              <w:t>3</w:t>
            </w:r>
          </w:p>
        </w:tc>
        <w:tc>
          <w:tcPr>
            <w:tcW w:w="160" w:type="dxa"/>
          </w:tcPr>
          <w:p w14:paraId="0A744590" w14:textId="77777777" w:rsidR="00CA5648" w:rsidRPr="00B62EA2" w:rsidRDefault="00CA5648" w:rsidP="00BC690A">
            <w:pPr>
              <w:spacing w:after="0" w:line="240" w:lineRule="auto"/>
              <w:jc w:val="right"/>
              <w:rPr>
                <w:color w:val="000000"/>
              </w:rPr>
            </w:pPr>
          </w:p>
        </w:tc>
        <w:tc>
          <w:tcPr>
            <w:tcW w:w="1399" w:type="dxa"/>
            <w:shd w:val="clear" w:color="auto" w:fill="auto"/>
            <w:noWrap/>
            <w:vAlign w:val="center"/>
            <w:hideMark/>
          </w:tcPr>
          <w:p w14:paraId="299D6873" w14:textId="77777777" w:rsidR="00CA5648" w:rsidRPr="00B62EA2" w:rsidRDefault="00CA5648" w:rsidP="00BC690A">
            <w:pPr>
              <w:spacing w:after="0" w:line="240" w:lineRule="auto"/>
              <w:jc w:val="right"/>
              <w:rPr>
                <w:color w:val="000000"/>
              </w:rPr>
            </w:pPr>
            <w:r w:rsidRPr="00B62EA2">
              <w:rPr>
                <w:color w:val="000000"/>
              </w:rPr>
              <w:t>S/ 300.00</w:t>
            </w:r>
          </w:p>
        </w:tc>
        <w:tc>
          <w:tcPr>
            <w:tcW w:w="3970" w:type="dxa"/>
            <w:vMerge/>
            <w:vAlign w:val="center"/>
            <w:hideMark/>
          </w:tcPr>
          <w:p w14:paraId="16BCD407" w14:textId="77777777" w:rsidR="00CA5648" w:rsidRPr="00B62EA2" w:rsidRDefault="00CA5648" w:rsidP="00BC690A">
            <w:pPr>
              <w:spacing w:after="0" w:line="240" w:lineRule="auto"/>
              <w:jc w:val="left"/>
              <w:rPr>
                <w:b/>
                <w:bCs/>
                <w:color w:val="000000"/>
              </w:rPr>
            </w:pPr>
          </w:p>
        </w:tc>
      </w:tr>
      <w:tr w:rsidR="00CA5648" w:rsidRPr="00B62EA2" w14:paraId="154A8EAC" w14:textId="77777777" w:rsidTr="00BF262A">
        <w:trPr>
          <w:trHeight w:val="313"/>
          <w:jc w:val="center"/>
        </w:trPr>
        <w:tc>
          <w:tcPr>
            <w:tcW w:w="2962" w:type="dxa"/>
            <w:shd w:val="clear" w:color="auto" w:fill="auto"/>
            <w:vAlign w:val="center"/>
          </w:tcPr>
          <w:p w14:paraId="6B6941EC" w14:textId="77777777" w:rsidR="00CA5648" w:rsidRPr="00B62EA2" w:rsidRDefault="00CA5648" w:rsidP="00BC690A">
            <w:pPr>
              <w:spacing w:after="0" w:line="240" w:lineRule="auto"/>
              <w:jc w:val="left"/>
              <w:rPr>
                <w:color w:val="000000"/>
              </w:rPr>
            </w:pPr>
            <w:r w:rsidRPr="00B62EA2">
              <w:rPr>
                <w:color w:val="000000"/>
              </w:rPr>
              <w:t>Actores</w:t>
            </w:r>
          </w:p>
        </w:tc>
        <w:tc>
          <w:tcPr>
            <w:tcW w:w="2268" w:type="dxa"/>
            <w:shd w:val="clear" w:color="auto" w:fill="auto"/>
            <w:noWrap/>
            <w:vAlign w:val="center"/>
          </w:tcPr>
          <w:p w14:paraId="4012E5BB" w14:textId="77777777" w:rsidR="00CA5648" w:rsidRPr="00B62EA2" w:rsidRDefault="00CA5648" w:rsidP="00BC690A">
            <w:pPr>
              <w:spacing w:after="0" w:line="240" w:lineRule="auto"/>
              <w:jc w:val="center"/>
              <w:rPr>
                <w:color w:val="000000"/>
              </w:rPr>
            </w:pPr>
            <w:r w:rsidRPr="00B62EA2">
              <w:rPr>
                <w:color w:val="000000"/>
              </w:rPr>
              <w:t>S/ 50.00</w:t>
            </w:r>
          </w:p>
        </w:tc>
        <w:tc>
          <w:tcPr>
            <w:tcW w:w="1276" w:type="dxa"/>
            <w:vAlign w:val="center"/>
          </w:tcPr>
          <w:p w14:paraId="30041F76" w14:textId="77777777" w:rsidR="00CA5648" w:rsidRPr="00B62EA2" w:rsidRDefault="00CA5648" w:rsidP="00BC690A">
            <w:pPr>
              <w:spacing w:after="0" w:line="240" w:lineRule="auto"/>
              <w:jc w:val="center"/>
              <w:rPr>
                <w:color w:val="000000"/>
              </w:rPr>
            </w:pPr>
            <w:r w:rsidRPr="00B62EA2">
              <w:rPr>
                <w:color w:val="000000"/>
              </w:rPr>
              <w:t>5</w:t>
            </w:r>
          </w:p>
        </w:tc>
        <w:tc>
          <w:tcPr>
            <w:tcW w:w="160" w:type="dxa"/>
          </w:tcPr>
          <w:p w14:paraId="2937B441" w14:textId="77777777" w:rsidR="00CA5648" w:rsidRPr="00B62EA2" w:rsidRDefault="00CA5648" w:rsidP="00BC690A">
            <w:pPr>
              <w:spacing w:after="0" w:line="240" w:lineRule="auto"/>
              <w:jc w:val="right"/>
              <w:rPr>
                <w:color w:val="000000"/>
              </w:rPr>
            </w:pPr>
          </w:p>
        </w:tc>
        <w:tc>
          <w:tcPr>
            <w:tcW w:w="1399" w:type="dxa"/>
            <w:shd w:val="clear" w:color="auto" w:fill="auto"/>
            <w:noWrap/>
            <w:vAlign w:val="center"/>
          </w:tcPr>
          <w:p w14:paraId="590AF8E7" w14:textId="77777777" w:rsidR="00CA5648" w:rsidRPr="00B62EA2" w:rsidRDefault="00CA5648" w:rsidP="00BC690A">
            <w:pPr>
              <w:spacing w:after="0" w:line="240" w:lineRule="auto"/>
              <w:jc w:val="right"/>
              <w:rPr>
                <w:color w:val="000000"/>
              </w:rPr>
            </w:pPr>
            <w:r w:rsidRPr="00B62EA2">
              <w:rPr>
                <w:color w:val="000000"/>
              </w:rPr>
              <w:t>S/ 250.00</w:t>
            </w:r>
          </w:p>
        </w:tc>
        <w:tc>
          <w:tcPr>
            <w:tcW w:w="3970" w:type="dxa"/>
            <w:vMerge/>
            <w:vAlign w:val="center"/>
          </w:tcPr>
          <w:p w14:paraId="14FBA736" w14:textId="77777777" w:rsidR="00CA5648" w:rsidRPr="00B62EA2" w:rsidRDefault="00CA5648" w:rsidP="00BC690A">
            <w:pPr>
              <w:spacing w:after="0" w:line="240" w:lineRule="auto"/>
              <w:jc w:val="left"/>
              <w:rPr>
                <w:b/>
                <w:bCs/>
                <w:color w:val="000000"/>
              </w:rPr>
            </w:pPr>
          </w:p>
        </w:tc>
      </w:tr>
      <w:tr w:rsidR="00CA5648" w:rsidRPr="00B62EA2" w14:paraId="2392D428" w14:textId="77777777" w:rsidTr="00BF262A">
        <w:trPr>
          <w:trHeight w:val="313"/>
          <w:jc w:val="center"/>
        </w:trPr>
        <w:tc>
          <w:tcPr>
            <w:tcW w:w="2962" w:type="dxa"/>
            <w:shd w:val="clear" w:color="auto" w:fill="auto"/>
            <w:vAlign w:val="center"/>
            <w:hideMark/>
          </w:tcPr>
          <w:p w14:paraId="68501DF8" w14:textId="77777777" w:rsidR="00CA5648" w:rsidRPr="00B62EA2" w:rsidRDefault="00CA5648" w:rsidP="00BC690A">
            <w:pPr>
              <w:spacing w:after="0" w:line="240" w:lineRule="auto"/>
              <w:jc w:val="left"/>
              <w:rPr>
                <w:color w:val="000000"/>
              </w:rPr>
            </w:pPr>
            <w:r w:rsidRPr="00B62EA2">
              <w:rPr>
                <w:color w:val="000000"/>
              </w:rPr>
              <w:t>Ponentes UDEP</w:t>
            </w:r>
          </w:p>
        </w:tc>
        <w:tc>
          <w:tcPr>
            <w:tcW w:w="2268" w:type="dxa"/>
            <w:shd w:val="clear" w:color="auto" w:fill="auto"/>
            <w:noWrap/>
            <w:vAlign w:val="center"/>
            <w:hideMark/>
          </w:tcPr>
          <w:p w14:paraId="649AA9DA" w14:textId="77777777" w:rsidR="00CA5648" w:rsidRPr="00B62EA2" w:rsidRDefault="00CA5648" w:rsidP="00BC690A">
            <w:pPr>
              <w:spacing w:after="0" w:line="240" w:lineRule="auto"/>
              <w:jc w:val="center"/>
              <w:rPr>
                <w:color w:val="000000"/>
              </w:rPr>
            </w:pPr>
            <w:r w:rsidRPr="00B62EA2">
              <w:rPr>
                <w:color w:val="000000"/>
              </w:rPr>
              <w:t>S/ 600.00</w:t>
            </w:r>
          </w:p>
        </w:tc>
        <w:tc>
          <w:tcPr>
            <w:tcW w:w="1276" w:type="dxa"/>
            <w:vAlign w:val="center"/>
          </w:tcPr>
          <w:p w14:paraId="1C730C94" w14:textId="77777777" w:rsidR="00CA5648" w:rsidRPr="00B62EA2" w:rsidRDefault="00CA5648" w:rsidP="00BC690A">
            <w:pPr>
              <w:spacing w:after="0" w:line="240" w:lineRule="auto"/>
              <w:jc w:val="center"/>
              <w:rPr>
                <w:color w:val="000000"/>
              </w:rPr>
            </w:pPr>
            <w:r w:rsidRPr="00B62EA2">
              <w:rPr>
                <w:color w:val="000000"/>
              </w:rPr>
              <w:t>2</w:t>
            </w:r>
          </w:p>
        </w:tc>
        <w:tc>
          <w:tcPr>
            <w:tcW w:w="160" w:type="dxa"/>
          </w:tcPr>
          <w:p w14:paraId="04B65153" w14:textId="77777777" w:rsidR="00CA5648" w:rsidRPr="00B62EA2" w:rsidRDefault="00CA5648" w:rsidP="00BC690A">
            <w:pPr>
              <w:spacing w:after="0" w:line="240" w:lineRule="auto"/>
              <w:jc w:val="right"/>
              <w:rPr>
                <w:color w:val="000000"/>
              </w:rPr>
            </w:pPr>
          </w:p>
        </w:tc>
        <w:tc>
          <w:tcPr>
            <w:tcW w:w="1399" w:type="dxa"/>
            <w:shd w:val="clear" w:color="auto" w:fill="auto"/>
            <w:noWrap/>
            <w:vAlign w:val="center"/>
            <w:hideMark/>
          </w:tcPr>
          <w:p w14:paraId="615AA289" w14:textId="77777777" w:rsidR="00CA5648" w:rsidRPr="00B62EA2" w:rsidRDefault="00CA5648" w:rsidP="00BC690A">
            <w:pPr>
              <w:spacing w:after="0" w:line="240" w:lineRule="auto"/>
              <w:jc w:val="right"/>
              <w:rPr>
                <w:color w:val="000000"/>
              </w:rPr>
            </w:pPr>
            <w:r w:rsidRPr="00B62EA2">
              <w:rPr>
                <w:color w:val="000000"/>
              </w:rPr>
              <w:t>S/ 1,200.00</w:t>
            </w:r>
          </w:p>
        </w:tc>
        <w:tc>
          <w:tcPr>
            <w:tcW w:w="3970" w:type="dxa"/>
            <w:vMerge/>
            <w:vAlign w:val="center"/>
            <w:hideMark/>
          </w:tcPr>
          <w:p w14:paraId="6D1A4340" w14:textId="77777777" w:rsidR="00CA5648" w:rsidRPr="00B62EA2" w:rsidRDefault="00CA5648" w:rsidP="00BC690A">
            <w:pPr>
              <w:spacing w:after="0" w:line="240" w:lineRule="auto"/>
              <w:jc w:val="left"/>
              <w:rPr>
                <w:b/>
                <w:bCs/>
                <w:color w:val="000000"/>
              </w:rPr>
            </w:pPr>
          </w:p>
        </w:tc>
      </w:tr>
      <w:bookmarkEnd w:id="26"/>
      <w:tr w:rsidR="00CA5648" w:rsidRPr="00B62EA2" w14:paraId="00157111" w14:textId="77777777" w:rsidTr="00BF262A">
        <w:trPr>
          <w:trHeight w:val="313"/>
          <w:jc w:val="center"/>
        </w:trPr>
        <w:tc>
          <w:tcPr>
            <w:tcW w:w="2962" w:type="dxa"/>
            <w:shd w:val="clear" w:color="auto" w:fill="auto"/>
            <w:vAlign w:val="center"/>
            <w:hideMark/>
          </w:tcPr>
          <w:p w14:paraId="52E1B734" w14:textId="77777777" w:rsidR="00CA5648" w:rsidRPr="00B62EA2" w:rsidRDefault="00CA5648" w:rsidP="00BC690A">
            <w:pPr>
              <w:spacing w:after="0" w:line="240" w:lineRule="auto"/>
              <w:jc w:val="left"/>
              <w:rPr>
                <w:color w:val="000000"/>
              </w:rPr>
            </w:pPr>
            <w:r w:rsidRPr="00B62EA2">
              <w:rPr>
                <w:color w:val="000000"/>
              </w:rPr>
              <w:t>Ponentes Invitados</w:t>
            </w:r>
          </w:p>
        </w:tc>
        <w:tc>
          <w:tcPr>
            <w:tcW w:w="2268" w:type="dxa"/>
            <w:shd w:val="clear" w:color="auto" w:fill="auto"/>
            <w:noWrap/>
            <w:vAlign w:val="center"/>
            <w:hideMark/>
          </w:tcPr>
          <w:p w14:paraId="383E3A54" w14:textId="77777777" w:rsidR="00CA5648" w:rsidRPr="00B62EA2" w:rsidRDefault="00CA5648" w:rsidP="00BC690A">
            <w:pPr>
              <w:spacing w:after="0" w:line="240" w:lineRule="auto"/>
              <w:jc w:val="center"/>
              <w:rPr>
                <w:color w:val="000000"/>
              </w:rPr>
            </w:pPr>
            <w:r w:rsidRPr="00B62EA2">
              <w:rPr>
                <w:color w:val="000000"/>
              </w:rPr>
              <w:t>S/ 200.00</w:t>
            </w:r>
          </w:p>
        </w:tc>
        <w:tc>
          <w:tcPr>
            <w:tcW w:w="1276" w:type="dxa"/>
            <w:vAlign w:val="center"/>
          </w:tcPr>
          <w:p w14:paraId="46508CB2" w14:textId="77777777" w:rsidR="00CA5648" w:rsidRPr="00B62EA2" w:rsidRDefault="00CA5648" w:rsidP="00BC690A">
            <w:pPr>
              <w:spacing w:after="0" w:line="240" w:lineRule="auto"/>
              <w:jc w:val="center"/>
              <w:rPr>
                <w:color w:val="000000"/>
              </w:rPr>
            </w:pPr>
            <w:r w:rsidRPr="00B62EA2">
              <w:rPr>
                <w:color w:val="000000"/>
              </w:rPr>
              <w:t>2</w:t>
            </w:r>
          </w:p>
        </w:tc>
        <w:tc>
          <w:tcPr>
            <w:tcW w:w="160" w:type="dxa"/>
          </w:tcPr>
          <w:p w14:paraId="1B325CE3" w14:textId="77777777" w:rsidR="00CA5648" w:rsidRPr="00B62EA2" w:rsidRDefault="00CA5648" w:rsidP="00BC690A">
            <w:pPr>
              <w:spacing w:after="0" w:line="240" w:lineRule="auto"/>
              <w:jc w:val="right"/>
              <w:rPr>
                <w:color w:val="000000"/>
              </w:rPr>
            </w:pPr>
          </w:p>
        </w:tc>
        <w:tc>
          <w:tcPr>
            <w:tcW w:w="1399" w:type="dxa"/>
            <w:shd w:val="clear" w:color="auto" w:fill="auto"/>
            <w:noWrap/>
            <w:vAlign w:val="center"/>
            <w:hideMark/>
          </w:tcPr>
          <w:p w14:paraId="76222A3B" w14:textId="77777777" w:rsidR="00CA5648" w:rsidRPr="00B62EA2" w:rsidRDefault="00CA5648" w:rsidP="00BC690A">
            <w:pPr>
              <w:spacing w:after="0" w:line="240" w:lineRule="auto"/>
              <w:jc w:val="right"/>
              <w:rPr>
                <w:color w:val="000000"/>
              </w:rPr>
            </w:pPr>
            <w:r w:rsidRPr="00B62EA2">
              <w:rPr>
                <w:color w:val="000000"/>
              </w:rPr>
              <w:t>S/ 400.00</w:t>
            </w:r>
          </w:p>
        </w:tc>
        <w:tc>
          <w:tcPr>
            <w:tcW w:w="3970" w:type="dxa"/>
            <w:vMerge/>
            <w:vAlign w:val="center"/>
            <w:hideMark/>
          </w:tcPr>
          <w:p w14:paraId="17BB1B5D" w14:textId="77777777" w:rsidR="00CA5648" w:rsidRPr="00B62EA2" w:rsidRDefault="00CA5648" w:rsidP="00BC690A">
            <w:pPr>
              <w:spacing w:after="0" w:line="240" w:lineRule="auto"/>
              <w:jc w:val="left"/>
              <w:rPr>
                <w:b/>
                <w:bCs/>
                <w:color w:val="000000"/>
              </w:rPr>
            </w:pPr>
          </w:p>
        </w:tc>
      </w:tr>
      <w:tr w:rsidR="00CA5648" w:rsidRPr="00B62EA2" w14:paraId="5BD3884A" w14:textId="77777777" w:rsidTr="00BF262A">
        <w:trPr>
          <w:trHeight w:val="313"/>
          <w:jc w:val="center"/>
        </w:trPr>
        <w:tc>
          <w:tcPr>
            <w:tcW w:w="2962" w:type="dxa"/>
            <w:shd w:val="clear" w:color="auto" w:fill="auto"/>
            <w:vAlign w:val="center"/>
            <w:hideMark/>
          </w:tcPr>
          <w:p w14:paraId="519F4815" w14:textId="77777777" w:rsidR="00CA5648" w:rsidRPr="00B62EA2" w:rsidRDefault="00CA5648" w:rsidP="00BC690A">
            <w:pPr>
              <w:spacing w:after="0" w:line="240" w:lineRule="auto"/>
              <w:jc w:val="left"/>
              <w:rPr>
                <w:color w:val="000000"/>
              </w:rPr>
            </w:pPr>
            <w:r w:rsidRPr="00B62EA2">
              <w:rPr>
                <w:color w:val="000000"/>
              </w:rPr>
              <w:t xml:space="preserve">Profesional de marketing </w:t>
            </w:r>
          </w:p>
        </w:tc>
        <w:tc>
          <w:tcPr>
            <w:tcW w:w="2268" w:type="dxa"/>
            <w:shd w:val="clear" w:color="auto" w:fill="auto"/>
            <w:noWrap/>
            <w:vAlign w:val="center"/>
            <w:hideMark/>
          </w:tcPr>
          <w:p w14:paraId="669D1C3A" w14:textId="77777777" w:rsidR="00CA5648" w:rsidRPr="00B62EA2" w:rsidRDefault="00CA5648" w:rsidP="00BC690A">
            <w:pPr>
              <w:spacing w:after="0" w:line="240" w:lineRule="auto"/>
              <w:jc w:val="center"/>
              <w:rPr>
                <w:color w:val="000000"/>
              </w:rPr>
            </w:pPr>
            <w:r w:rsidRPr="00B62EA2">
              <w:rPr>
                <w:color w:val="000000"/>
              </w:rPr>
              <w:t>S/ 1,200.00</w:t>
            </w:r>
          </w:p>
        </w:tc>
        <w:tc>
          <w:tcPr>
            <w:tcW w:w="1276" w:type="dxa"/>
            <w:vAlign w:val="center"/>
          </w:tcPr>
          <w:p w14:paraId="3450D94D" w14:textId="77777777" w:rsidR="00CA5648" w:rsidRPr="00B62EA2" w:rsidRDefault="00CA5648" w:rsidP="00BC690A">
            <w:pPr>
              <w:spacing w:after="0" w:line="240" w:lineRule="auto"/>
              <w:jc w:val="center"/>
              <w:rPr>
                <w:color w:val="000000"/>
              </w:rPr>
            </w:pPr>
            <w:r w:rsidRPr="00B62EA2">
              <w:rPr>
                <w:color w:val="000000"/>
              </w:rPr>
              <w:t>4</w:t>
            </w:r>
          </w:p>
        </w:tc>
        <w:tc>
          <w:tcPr>
            <w:tcW w:w="160" w:type="dxa"/>
          </w:tcPr>
          <w:p w14:paraId="1CAD3EF5" w14:textId="77777777" w:rsidR="00CA5648" w:rsidRPr="00B62EA2" w:rsidRDefault="00CA5648" w:rsidP="00BC690A">
            <w:pPr>
              <w:spacing w:after="0" w:line="240" w:lineRule="auto"/>
              <w:jc w:val="right"/>
              <w:rPr>
                <w:color w:val="000000"/>
              </w:rPr>
            </w:pPr>
          </w:p>
        </w:tc>
        <w:tc>
          <w:tcPr>
            <w:tcW w:w="1399" w:type="dxa"/>
            <w:shd w:val="clear" w:color="auto" w:fill="auto"/>
            <w:noWrap/>
            <w:vAlign w:val="center"/>
            <w:hideMark/>
          </w:tcPr>
          <w:p w14:paraId="3D550AA1" w14:textId="77777777" w:rsidR="00CA5648" w:rsidRPr="00B62EA2" w:rsidRDefault="00CA5648" w:rsidP="00BC690A">
            <w:pPr>
              <w:spacing w:after="0" w:line="240" w:lineRule="auto"/>
              <w:jc w:val="right"/>
              <w:rPr>
                <w:color w:val="000000"/>
              </w:rPr>
            </w:pPr>
            <w:r w:rsidRPr="00B62EA2">
              <w:rPr>
                <w:color w:val="000000"/>
              </w:rPr>
              <w:t>S/ 4,800.00</w:t>
            </w:r>
          </w:p>
        </w:tc>
        <w:tc>
          <w:tcPr>
            <w:tcW w:w="3970" w:type="dxa"/>
            <w:vMerge/>
            <w:vAlign w:val="center"/>
            <w:hideMark/>
          </w:tcPr>
          <w:p w14:paraId="0285A33A" w14:textId="77777777" w:rsidR="00CA5648" w:rsidRPr="00B62EA2" w:rsidRDefault="00CA5648" w:rsidP="00BC690A">
            <w:pPr>
              <w:spacing w:after="0" w:line="240" w:lineRule="auto"/>
              <w:jc w:val="left"/>
              <w:rPr>
                <w:b/>
                <w:bCs/>
                <w:color w:val="000000"/>
              </w:rPr>
            </w:pPr>
          </w:p>
        </w:tc>
      </w:tr>
      <w:tr w:rsidR="00CA5648" w:rsidRPr="00B62EA2" w14:paraId="477830D2" w14:textId="77777777" w:rsidTr="00BF262A">
        <w:trPr>
          <w:trHeight w:val="328"/>
          <w:jc w:val="center"/>
        </w:trPr>
        <w:tc>
          <w:tcPr>
            <w:tcW w:w="2962" w:type="dxa"/>
            <w:shd w:val="clear" w:color="auto" w:fill="auto"/>
            <w:vAlign w:val="center"/>
            <w:hideMark/>
          </w:tcPr>
          <w:p w14:paraId="5D205CC5" w14:textId="77777777" w:rsidR="00CA5648" w:rsidRPr="00B62EA2" w:rsidRDefault="00CA5648" w:rsidP="00BC690A">
            <w:pPr>
              <w:spacing w:after="0" w:line="240" w:lineRule="auto"/>
              <w:jc w:val="left"/>
              <w:rPr>
                <w:color w:val="000000"/>
              </w:rPr>
            </w:pPr>
            <w:r w:rsidRPr="00B62EA2">
              <w:rPr>
                <w:color w:val="000000"/>
              </w:rPr>
              <w:t>Dibujante</w:t>
            </w:r>
          </w:p>
        </w:tc>
        <w:tc>
          <w:tcPr>
            <w:tcW w:w="2268" w:type="dxa"/>
            <w:shd w:val="clear" w:color="auto" w:fill="auto"/>
            <w:noWrap/>
            <w:vAlign w:val="center"/>
            <w:hideMark/>
          </w:tcPr>
          <w:p w14:paraId="3D93D2E6" w14:textId="77777777" w:rsidR="00CA5648" w:rsidRPr="00B62EA2" w:rsidRDefault="00CA5648" w:rsidP="00BC690A">
            <w:pPr>
              <w:spacing w:after="0" w:line="240" w:lineRule="auto"/>
              <w:jc w:val="center"/>
              <w:rPr>
                <w:color w:val="000000"/>
              </w:rPr>
            </w:pPr>
            <w:r w:rsidRPr="00B62EA2">
              <w:rPr>
                <w:color w:val="000000"/>
              </w:rPr>
              <w:t>S/ 500.00</w:t>
            </w:r>
          </w:p>
        </w:tc>
        <w:tc>
          <w:tcPr>
            <w:tcW w:w="1276" w:type="dxa"/>
            <w:vAlign w:val="center"/>
          </w:tcPr>
          <w:p w14:paraId="6B0E9985" w14:textId="77777777" w:rsidR="00CA5648" w:rsidRPr="00B62EA2" w:rsidRDefault="00CA5648" w:rsidP="00BC690A">
            <w:pPr>
              <w:spacing w:after="0" w:line="240" w:lineRule="auto"/>
              <w:jc w:val="center"/>
              <w:rPr>
                <w:color w:val="000000"/>
              </w:rPr>
            </w:pPr>
            <w:r w:rsidRPr="00B62EA2">
              <w:rPr>
                <w:color w:val="000000"/>
              </w:rPr>
              <w:t>1</w:t>
            </w:r>
          </w:p>
        </w:tc>
        <w:tc>
          <w:tcPr>
            <w:tcW w:w="160" w:type="dxa"/>
          </w:tcPr>
          <w:p w14:paraId="2A246699" w14:textId="77777777" w:rsidR="00CA5648" w:rsidRPr="00B62EA2" w:rsidRDefault="00CA5648" w:rsidP="00BC690A">
            <w:pPr>
              <w:spacing w:after="0" w:line="240" w:lineRule="auto"/>
              <w:jc w:val="right"/>
              <w:rPr>
                <w:color w:val="000000"/>
              </w:rPr>
            </w:pPr>
          </w:p>
        </w:tc>
        <w:tc>
          <w:tcPr>
            <w:tcW w:w="1399" w:type="dxa"/>
            <w:shd w:val="clear" w:color="auto" w:fill="auto"/>
            <w:noWrap/>
            <w:vAlign w:val="center"/>
            <w:hideMark/>
          </w:tcPr>
          <w:p w14:paraId="5180C8FB" w14:textId="77777777" w:rsidR="00CA5648" w:rsidRPr="00B62EA2" w:rsidRDefault="00CA5648" w:rsidP="00BC690A">
            <w:pPr>
              <w:spacing w:after="0" w:line="240" w:lineRule="auto"/>
              <w:jc w:val="right"/>
              <w:rPr>
                <w:color w:val="000000"/>
              </w:rPr>
            </w:pPr>
            <w:r w:rsidRPr="00B62EA2">
              <w:rPr>
                <w:color w:val="000000"/>
              </w:rPr>
              <w:t>S/ 500.00</w:t>
            </w:r>
          </w:p>
        </w:tc>
        <w:tc>
          <w:tcPr>
            <w:tcW w:w="3970" w:type="dxa"/>
            <w:vMerge/>
            <w:vAlign w:val="center"/>
            <w:hideMark/>
          </w:tcPr>
          <w:p w14:paraId="54AB3760" w14:textId="77777777" w:rsidR="00CA5648" w:rsidRPr="00B62EA2" w:rsidRDefault="00CA5648" w:rsidP="00BC690A">
            <w:pPr>
              <w:spacing w:after="0" w:line="240" w:lineRule="auto"/>
              <w:jc w:val="left"/>
              <w:rPr>
                <w:b/>
                <w:bCs/>
                <w:color w:val="000000"/>
              </w:rPr>
            </w:pPr>
          </w:p>
        </w:tc>
      </w:tr>
    </w:tbl>
    <w:p w14:paraId="7EEAC7CF" w14:textId="3758C32A" w:rsidR="00A93BE1" w:rsidRPr="00B62EA2" w:rsidRDefault="00A93BE1">
      <w:pPr>
        <w:rPr>
          <w:color w:val="000000"/>
        </w:rPr>
      </w:pPr>
    </w:p>
    <w:p w14:paraId="5DCAA836" w14:textId="32AD9257" w:rsidR="00596EDD" w:rsidRPr="00B62EA2" w:rsidRDefault="00596EDD">
      <w:pPr>
        <w:sectPr w:rsidR="00596EDD" w:rsidRPr="00B62EA2" w:rsidSect="009A5A5D">
          <w:headerReference w:type="even" r:id="rId50"/>
          <w:headerReference w:type="default" r:id="rId51"/>
          <w:footerReference w:type="default" r:id="rId52"/>
          <w:headerReference w:type="first" r:id="rId53"/>
          <w:footerReference w:type="first" r:id="rId54"/>
          <w:pgSz w:w="16838" w:h="11906" w:orient="landscape" w:code="9"/>
          <w:pgMar w:top="1411" w:right="1411" w:bottom="1411" w:left="1411" w:header="720" w:footer="720" w:gutter="0"/>
          <w:cols w:space="720"/>
          <w:docGrid w:linePitch="360"/>
        </w:sectPr>
      </w:pPr>
    </w:p>
    <w:p w14:paraId="3E3ABC23" w14:textId="2F7CEFA5" w:rsidR="00822776" w:rsidRPr="00B62EA2" w:rsidRDefault="00822776" w:rsidP="00822776">
      <w:pPr>
        <w:pStyle w:val="Ttulo1"/>
        <w:numPr>
          <w:ilvl w:val="0"/>
          <w:numId w:val="0"/>
        </w:numPr>
        <w:rPr>
          <w:szCs w:val="24"/>
        </w:rPr>
      </w:pPr>
      <w:bookmarkStart w:id="27" w:name="_Toc165133669"/>
      <w:r w:rsidRPr="00202BAA">
        <w:rPr>
          <w:szCs w:val="24"/>
        </w:rPr>
        <w:lastRenderedPageBreak/>
        <w:t>Conclusiones</w:t>
      </w:r>
      <w:bookmarkEnd w:id="27"/>
    </w:p>
    <w:p w14:paraId="1C608705" w14:textId="455ABE59" w:rsidR="00A50B77" w:rsidRPr="00B62EA2" w:rsidRDefault="00A50B77" w:rsidP="00326C7F">
      <w:pPr>
        <w:pStyle w:val="Normalsinsangrado"/>
        <w:ind w:firstLine="708"/>
      </w:pPr>
      <w:r w:rsidRPr="00B62EA2">
        <w:t>Lorem ipsum dolor sit amet, consectetuer adipiscing elit. Maecenas porttitor congue massa. Fusce posuere, magna sed pulvinar ultricies, purus lectus malesuada libero, sit amet commodo magna eros quis urna.</w:t>
      </w:r>
    </w:p>
    <w:p w14:paraId="3E420A41" w14:textId="6BC24907" w:rsidR="00A50B77" w:rsidRPr="00B62EA2" w:rsidRDefault="00A50B77" w:rsidP="00326C7F">
      <w:pPr>
        <w:pStyle w:val="NormalSangrado"/>
        <w:ind w:firstLine="708"/>
        <w:rPr>
          <w:lang w:val="es-PE"/>
        </w:rPr>
      </w:pPr>
      <w:r w:rsidRPr="00B62EA2">
        <w:rPr>
          <w:lang w:val="es-PE"/>
        </w:rPr>
        <w:t>Nunc viverra imperdiet enim. Fusce est. Vivamus a tellus.</w:t>
      </w:r>
    </w:p>
    <w:p w14:paraId="56924423" w14:textId="185C64FA" w:rsidR="00A50B77" w:rsidRPr="00B62EA2" w:rsidRDefault="00A50B77" w:rsidP="00326C7F">
      <w:pPr>
        <w:pStyle w:val="NormalSangrado"/>
        <w:ind w:firstLine="708"/>
        <w:rPr>
          <w:lang w:val="es-PE"/>
        </w:rPr>
      </w:pPr>
      <w:r w:rsidRPr="00B62EA2">
        <w:rPr>
          <w:lang w:val="es-PE"/>
        </w:rPr>
        <w:t>Pellentesque habitant morbi tristique senectus et netus et malesuada fames ac turpis egestas. Proin pharetra nonummy pede. Mauris et orci.</w:t>
      </w:r>
    </w:p>
    <w:p w14:paraId="42E6878E" w14:textId="4F6C40CE" w:rsidR="00A50B77" w:rsidRPr="00B62EA2" w:rsidRDefault="00A50B77" w:rsidP="00326C7F">
      <w:pPr>
        <w:pStyle w:val="NormalSangrado"/>
        <w:ind w:firstLine="708"/>
        <w:rPr>
          <w:lang w:val="es-PE"/>
        </w:rPr>
      </w:pPr>
      <w:r w:rsidRPr="00B62EA2">
        <w:rPr>
          <w:lang w:val="es-PE"/>
        </w:rPr>
        <w:t>Aenean nec lorem. In porttitor. Donec laoreet nonummy augue.</w:t>
      </w:r>
    </w:p>
    <w:p w14:paraId="6125ACB6" w14:textId="4371FF34" w:rsidR="00A50B77" w:rsidRPr="00B62EA2" w:rsidRDefault="00A50B77" w:rsidP="00A50B77">
      <w:pPr>
        <w:pStyle w:val="NormalSangrado"/>
        <w:ind w:firstLine="0"/>
        <w:rPr>
          <w:lang w:val="es-PE"/>
        </w:rPr>
      </w:pPr>
      <w:r w:rsidRPr="00B62EA2">
        <w:rPr>
          <w:lang w:val="es-PE"/>
        </w:rPr>
        <w:t>Suspendisse dui purus, scelerisque at, vulputate vitae, pretium mattis, nunc. Mauris eget neque at sem venenatis eleifend. Ut nonummy.</w:t>
      </w:r>
    </w:p>
    <w:p w14:paraId="529DFC07" w14:textId="264E2E0E" w:rsidR="008D0806" w:rsidRPr="00B62EA2" w:rsidRDefault="008D0806" w:rsidP="00A50B77">
      <w:pPr>
        <w:pStyle w:val="NormalSangrado"/>
        <w:ind w:firstLine="0"/>
        <w:rPr>
          <w:lang w:val="es-PE"/>
        </w:rPr>
      </w:pPr>
    </w:p>
    <w:p w14:paraId="106B08CC" w14:textId="6F7C1A29" w:rsidR="00A50B77" w:rsidRPr="00B62EA2" w:rsidRDefault="00A50B77" w:rsidP="71D9E848">
      <w:pPr>
        <w:pStyle w:val="NormalSangrado"/>
        <w:jc w:val="left"/>
        <w:rPr>
          <w:lang w:val="es-PE"/>
        </w:rPr>
      </w:pPr>
    </w:p>
    <w:p w14:paraId="47E23B77" w14:textId="2E22855D" w:rsidR="00681EC0" w:rsidRPr="00B62EA2" w:rsidRDefault="00681EC0" w:rsidP="00681EC0"/>
    <w:p w14:paraId="7DFCAE9B" w14:textId="59B7E026" w:rsidR="00681EC0" w:rsidRPr="00B62EA2" w:rsidRDefault="00681EC0" w:rsidP="00681EC0"/>
    <w:p w14:paraId="1FAF3B23" w14:textId="721B6809" w:rsidR="00681EC0" w:rsidRPr="00B62EA2" w:rsidRDefault="00681EC0" w:rsidP="00681EC0"/>
    <w:p w14:paraId="5E4A8ABD" w14:textId="3A84DB94" w:rsidR="00681EC0" w:rsidRPr="00B62EA2" w:rsidRDefault="00681EC0" w:rsidP="00681EC0">
      <w:pPr>
        <w:rPr>
          <w:sz w:val="24"/>
        </w:rPr>
      </w:pPr>
    </w:p>
    <w:p w14:paraId="19341EEA" w14:textId="1A3EFEA6" w:rsidR="00681EC0" w:rsidRPr="00B62EA2" w:rsidRDefault="00681EC0" w:rsidP="00681EC0">
      <w:pPr>
        <w:rPr>
          <w:sz w:val="24"/>
        </w:rPr>
      </w:pPr>
    </w:p>
    <w:p w14:paraId="2A0FF707" w14:textId="3F38BAD3" w:rsidR="00681EC0" w:rsidRPr="00B62EA2" w:rsidRDefault="00681EC0" w:rsidP="00681EC0">
      <w:pPr>
        <w:sectPr w:rsidR="00681EC0" w:rsidRPr="00B62EA2" w:rsidSect="009A5A5D">
          <w:headerReference w:type="even" r:id="rId55"/>
          <w:headerReference w:type="default" r:id="rId56"/>
          <w:footerReference w:type="default" r:id="rId57"/>
          <w:headerReference w:type="first" r:id="rId58"/>
          <w:footerReference w:type="first" r:id="rId59"/>
          <w:pgSz w:w="11906" w:h="16838" w:code="9"/>
          <w:pgMar w:top="1418" w:right="1418" w:bottom="1418" w:left="1418" w:header="720" w:footer="720" w:gutter="0"/>
          <w:cols w:space="720"/>
          <w:titlePg/>
          <w:docGrid w:linePitch="360"/>
        </w:sectPr>
      </w:pPr>
    </w:p>
    <w:p w14:paraId="27009511" w14:textId="34EA40A9" w:rsidR="00822776" w:rsidRPr="00B62EA2" w:rsidRDefault="00822776" w:rsidP="00822776">
      <w:pPr>
        <w:pStyle w:val="Ttulo1"/>
        <w:numPr>
          <w:ilvl w:val="0"/>
          <w:numId w:val="0"/>
        </w:numPr>
        <w:rPr>
          <w:szCs w:val="24"/>
        </w:rPr>
      </w:pPr>
      <w:bookmarkStart w:id="28" w:name="_Toc165133670"/>
      <w:r w:rsidRPr="00202BAA">
        <w:rPr>
          <w:szCs w:val="24"/>
        </w:rPr>
        <w:lastRenderedPageBreak/>
        <w:t>Recomendaciones</w:t>
      </w:r>
      <w:bookmarkEnd w:id="28"/>
    </w:p>
    <w:p w14:paraId="18CF9C9D" w14:textId="7946BC1D" w:rsidR="007642F1" w:rsidRPr="00B62EA2" w:rsidRDefault="007642F1" w:rsidP="00FB1E89">
      <w:pPr>
        <w:pStyle w:val="NormalSangrado"/>
        <w:rPr>
          <w:lang w:val="es-PE"/>
        </w:rPr>
      </w:pPr>
      <w:r w:rsidRPr="00B62EA2">
        <w:rPr>
          <w:lang w:val="es-PE"/>
        </w:rPr>
        <w:t>Lorem ipsum dolor sit amet, consectetuer adipiscing elit. Maecenas porttitor congue massa. Fusce posuere, magna sed pulvinar ultricies, purus lectus malesuada libero, sit amet commodo magna eros quis urna.</w:t>
      </w:r>
    </w:p>
    <w:p w14:paraId="096EDD80" w14:textId="2FAE876E" w:rsidR="007642F1" w:rsidRPr="00B62EA2" w:rsidRDefault="007642F1" w:rsidP="00E8635A">
      <w:pPr>
        <w:pStyle w:val="NormalSangrado"/>
        <w:ind w:firstLine="708"/>
        <w:rPr>
          <w:lang w:val="es-PE"/>
        </w:rPr>
      </w:pPr>
      <w:r w:rsidRPr="00B62EA2">
        <w:rPr>
          <w:lang w:val="es-PE"/>
        </w:rPr>
        <w:t>Nunc viverra imperdiet enim. Fusce est. Vivamus a tellus.</w:t>
      </w:r>
    </w:p>
    <w:p w14:paraId="7D343277" w14:textId="3480BE98" w:rsidR="007642F1" w:rsidRPr="00B62EA2" w:rsidRDefault="007642F1" w:rsidP="00E8635A">
      <w:pPr>
        <w:pStyle w:val="NormalSangrado"/>
        <w:ind w:firstLine="708"/>
        <w:rPr>
          <w:lang w:val="es-PE"/>
        </w:rPr>
      </w:pPr>
      <w:r w:rsidRPr="00B62EA2">
        <w:rPr>
          <w:lang w:val="es-PE"/>
        </w:rPr>
        <w:t>Pellentesque habitant morbi tristique senectus et netus et malesuada fames ac turpis egestas. Proin pharetra nonummy pede. Mauris et orci.</w:t>
      </w:r>
    </w:p>
    <w:p w14:paraId="5680FD8F" w14:textId="1F3A4A31" w:rsidR="007642F1" w:rsidRPr="00B62EA2" w:rsidRDefault="007642F1" w:rsidP="00E8635A">
      <w:pPr>
        <w:pStyle w:val="NormalSangrado"/>
        <w:ind w:firstLine="708"/>
        <w:rPr>
          <w:lang w:val="es-PE"/>
        </w:rPr>
      </w:pPr>
      <w:r w:rsidRPr="00B62EA2">
        <w:rPr>
          <w:lang w:val="es-PE"/>
        </w:rPr>
        <w:t>Aenean nec lorem. In porttitor. Donec laoreet nonummy augue.</w:t>
      </w:r>
    </w:p>
    <w:p w14:paraId="2D8C3A61" w14:textId="63504776" w:rsidR="007642F1" w:rsidRPr="00B62EA2" w:rsidRDefault="007642F1" w:rsidP="00E8635A">
      <w:pPr>
        <w:pStyle w:val="NormalSangrado"/>
        <w:ind w:firstLine="708"/>
        <w:rPr>
          <w:lang w:val="es-PE"/>
        </w:rPr>
      </w:pPr>
      <w:r w:rsidRPr="00B62EA2">
        <w:rPr>
          <w:lang w:val="es-PE"/>
        </w:rPr>
        <w:t>Suspendisse dui purus, scelerisque at, vulputate vitae, pretium mattis, nunc. Mauris eget neque at sem venenatis eleifend. Ut nonummy.</w:t>
      </w:r>
    </w:p>
    <w:p w14:paraId="7DA28EF9" w14:textId="1AAAFC46" w:rsidR="007642F1" w:rsidRPr="00B62EA2" w:rsidRDefault="007642F1" w:rsidP="007642F1">
      <w:pPr>
        <w:pStyle w:val="NormalSangrado"/>
        <w:rPr>
          <w:lang w:val="es-PE"/>
        </w:rPr>
      </w:pPr>
    </w:p>
    <w:p w14:paraId="1D7C3778" w14:textId="5F988AAE" w:rsidR="00212835" w:rsidRPr="00B62EA2" w:rsidRDefault="00212835" w:rsidP="00212835">
      <w:pPr>
        <w:spacing w:line="259" w:lineRule="auto"/>
        <w:jc w:val="left"/>
        <w:rPr>
          <w:rFonts w:eastAsia="Times New Roman" w:cs="Times New Roman"/>
          <w:b/>
          <w:bCs/>
          <w:szCs w:val="24"/>
        </w:rPr>
      </w:pPr>
    </w:p>
    <w:p w14:paraId="110B3EBB" w14:textId="2788A8BE" w:rsidR="00670996" w:rsidRPr="00B62EA2" w:rsidRDefault="00670996" w:rsidP="00212835">
      <w:pPr>
        <w:spacing w:line="259" w:lineRule="auto"/>
        <w:jc w:val="left"/>
        <w:rPr>
          <w:rFonts w:eastAsia="Times New Roman" w:cs="Times New Roman"/>
          <w:b/>
          <w:bCs/>
          <w:szCs w:val="24"/>
        </w:rPr>
        <w:sectPr w:rsidR="00670996" w:rsidRPr="00B62EA2" w:rsidSect="001C1C40">
          <w:headerReference w:type="even" r:id="rId60"/>
          <w:headerReference w:type="default" r:id="rId61"/>
          <w:footerReference w:type="default" r:id="rId62"/>
          <w:headerReference w:type="first" r:id="rId63"/>
          <w:footerReference w:type="first" r:id="rId64"/>
          <w:pgSz w:w="11906" w:h="16838" w:code="9"/>
          <w:pgMar w:top="1418" w:right="1418" w:bottom="1418" w:left="1418" w:header="720" w:footer="720" w:gutter="0"/>
          <w:cols w:space="720"/>
          <w:titlePg/>
          <w:docGrid w:linePitch="360"/>
        </w:sectPr>
      </w:pPr>
    </w:p>
    <w:p w14:paraId="65BEDC77" w14:textId="2919CE2A" w:rsidR="00212835" w:rsidRPr="00B62EA2" w:rsidRDefault="00212835" w:rsidP="00212835">
      <w:pPr>
        <w:pStyle w:val="Ttulo1"/>
        <w:numPr>
          <w:ilvl w:val="0"/>
          <w:numId w:val="0"/>
        </w:numPr>
        <w:rPr>
          <w:szCs w:val="24"/>
        </w:rPr>
      </w:pPr>
      <w:bookmarkStart w:id="29" w:name="_Toc165133671"/>
      <w:r w:rsidRPr="006826CE">
        <w:rPr>
          <w:szCs w:val="24"/>
        </w:rPr>
        <w:lastRenderedPageBreak/>
        <w:t>Glosario</w:t>
      </w:r>
      <w:bookmarkEnd w:id="29"/>
    </w:p>
    <w:p w14:paraId="7404D24C" w14:textId="4850DD76" w:rsidR="005E6532" w:rsidRPr="00B62EA2" w:rsidRDefault="005E6532" w:rsidP="00335140">
      <w:pPr>
        <w:spacing w:before="0" w:after="0" w:line="360" w:lineRule="auto"/>
      </w:pPr>
      <w:r w:rsidRPr="00B62EA2">
        <w:rPr>
          <w:b/>
          <w:bCs/>
        </w:rPr>
        <w:t xml:space="preserve">Aislante térmico: </w:t>
      </w:r>
      <w:r w:rsidRPr="00B62EA2">
        <w:t>material resistente al calor, ya que no es buen conductor del mismo.</w:t>
      </w:r>
    </w:p>
    <w:p w14:paraId="65AF8057" w14:textId="32B59F0D" w:rsidR="005E6532" w:rsidRPr="00B62EA2" w:rsidRDefault="005E6532" w:rsidP="00335140">
      <w:pPr>
        <w:spacing w:before="0" w:after="0" w:line="360" w:lineRule="auto"/>
      </w:pPr>
      <w:r w:rsidRPr="00B62EA2">
        <w:rPr>
          <w:b/>
          <w:bCs/>
        </w:rPr>
        <w:t>ARN:</w:t>
      </w:r>
      <w:r w:rsidRPr="00B62EA2">
        <w:t xml:space="preserve"> ácido ribonucleico que se encuentra en las células de los seres vivir con la función de sintetizar proteínas. </w:t>
      </w:r>
    </w:p>
    <w:p w14:paraId="371AB4B4" w14:textId="2C2F24CD" w:rsidR="005E6532" w:rsidRPr="00B62EA2" w:rsidRDefault="005E6532" w:rsidP="00335140">
      <w:pPr>
        <w:spacing w:before="0" w:after="0" w:line="360" w:lineRule="auto"/>
      </w:pPr>
      <w:r w:rsidRPr="00B62EA2">
        <w:rPr>
          <w:b/>
          <w:bCs/>
        </w:rPr>
        <w:t>Audición:</w:t>
      </w:r>
      <w:r w:rsidRPr="00B62EA2">
        <w:t xml:space="preserve"> percepción de las ondas sonoras que pasan por la oreja y llegan a los conductos auditivos externos para chocar con el tímpano, que vibra a causa de esto. </w:t>
      </w:r>
    </w:p>
    <w:p w14:paraId="06CE5F9C" w14:textId="0442391A" w:rsidR="005E6532" w:rsidRPr="00B62EA2" w:rsidRDefault="005E6532" w:rsidP="00335140">
      <w:pPr>
        <w:spacing w:before="0" w:after="0" w:line="360" w:lineRule="auto"/>
      </w:pPr>
      <w:r w:rsidRPr="00B62EA2">
        <w:rPr>
          <w:b/>
          <w:bCs/>
        </w:rPr>
        <w:t>Canal de comunicación:</w:t>
      </w:r>
      <w:r w:rsidRPr="00B62EA2">
        <w:t xml:space="preserve"> medio de transmisión por el cuál viajar las señales que contienen información que es captada y enviada por el emisor y el receptor. </w:t>
      </w:r>
    </w:p>
    <w:p w14:paraId="6637AB26" w14:textId="21E9D78D" w:rsidR="005E6532" w:rsidRPr="00B62EA2" w:rsidRDefault="005E6532" w:rsidP="00335140">
      <w:pPr>
        <w:spacing w:before="0" w:after="0" w:line="360" w:lineRule="auto"/>
      </w:pPr>
      <w:r w:rsidRPr="00B62EA2">
        <w:rPr>
          <w:b/>
          <w:bCs/>
        </w:rPr>
        <w:t>Contexto de comunicación:</w:t>
      </w:r>
      <w:r w:rsidRPr="00B62EA2">
        <w:t xml:space="preserve"> circunstancias, o conjunto de ellas, en que se produce un proceso comunicativo entre dos o más individuos.</w:t>
      </w:r>
    </w:p>
    <w:p w14:paraId="4F9439DB" w14:textId="45FDA051" w:rsidR="005E6532" w:rsidRPr="00B62EA2" w:rsidRDefault="005E6532" w:rsidP="00335140">
      <w:pPr>
        <w:spacing w:before="0" w:after="0" w:line="360" w:lineRule="auto"/>
      </w:pPr>
      <w:r w:rsidRPr="00B62EA2">
        <w:rPr>
          <w:b/>
          <w:bCs/>
        </w:rPr>
        <w:t>Demanda:</w:t>
      </w:r>
      <w:r w:rsidRPr="00B62EA2">
        <w:t xml:space="preserve"> término utilizado para hacer referencia a la cantidad de bienes y/o servicios que adquieren los consumidores en un tiempo determinado (Economía).</w:t>
      </w:r>
    </w:p>
    <w:p w14:paraId="5F4D66AE" w14:textId="77777777" w:rsidR="005E6532" w:rsidRPr="00B62EA2" w:rsidRDefault="005E6532" w:rsidP="00335140">
      <w:pPr>
        <w:spacing w:before="0" w:after="0" w:line="360" w:lineRule="auto"/>
      </w:pPr>
      <w:r w:rsidRPr="00B62EA2">
        <w:rPr>
          <w:b/>
          <w:bCs/>
        </w:rPr>
        <w:t xml:space="preserve">Existencialismo: </w:t>
      </w:r>
      <w:r w:rsidRPr="00B62EA2">
        <w:t>corriente de la filosofía que analiza la existencia del ser humano en relación a la libertad.</w:t>
      </w:r>
    </w:p>
    <w:p w14:paraId="04448BAB" w14:textId="414012C8" w:rsidR="005E6532" w:rsidRPr="00B62EA2" w:rsidRDefault="005E6532" w:rsidP="00335140">
      <w:pPr>
        <w:spacing w:before="0" w:after="0" w:line="360" w:lineRule="auto"/>
      </w:pPr>
      <w:r w:rsidRPr="00B62EA2">
        <w:rPr>
          <w:b/>
          <w:bCs/>
        </w:rPr>
        <w:t>Franco:</w:t>
      </w:r>
      <w:r w:rsidRPr="00B62EA2">
        <w:t xml:space="preserve"> moneda de curso legal que era utilizada en Francia previo al euro.</w:t>
      </w:r>
    </w:p>
    <w:p w14:paraId="12C47C2B" w14:textId="65E051F3" w:rsidR="005E6532" w:rsidRPr="00B62EA2" w:rsidRDefault="005E6532" w:rsidP="00335140">
      <w:pPr>
        <w:spacing w:before="0" w:after="0" w:line="360" w:lineRule="auto"/>
      </w:pPr>
      <w:r w:rsidRPr="00B62EA2">
        <w:rPr>
          <w:b/>
          <w:bCs/>
        </w:rPr>
        <w:t>Preconsciente:</w:t>
      </w:r>
      <w:r w:rsidRPr="00B62EA2">
        <w:t xml:space="preserve"> parte de la psiquis que se ubica entre el inconsciente y el consciente. El consciente accede al preconsciente por medio de mecanismos. </w:t>
      </w:r>
    </w:p>
    <w:p w14:paraId="192ED3EE" w14:textId="42AF93E5" w:rsidR="005E6532" w:rsidRPr="00B62EA2" w:rsidRDefault="005E6532" w:rsidP="00335140">
      <w:pPr>
        <w:spacing w:before="0" w:after="0" w:line="360" w:lineRule="auto"/>
      </w:pPr>
      <w:r w:rsidRPr="00B62EA2">
        <w:rPr>
          <w:b/>
          <w:bCs/>
        </w:rPr>
        <w:t>Punto de fusión:</w:t>
      </w:r>
      <w:r w:rsidRPr="00B62EA2">
        <w:t xml:space="preserve"> temperatura alcanzada por un material para pasar de estado sólido a líquido. El punto de fusión depende del elemento o material. En el hierro es de 1.538 °C y en el agua es de 0°C.</w:t>
      </w:r>
    </w:p>
    <w:p w14:paraId="719DA21C" w14:textId="2F4C0D08" w:rsidR="005E6532" w:rsidRPr="00B62EA2" w:rsidRDefault="005E6532" w:rsidP="00335140">
      <w:pPr>
        <w:spacing w:before="0" w:after="0" w:line="360" w:lineRule="auto"/>
      </w:pPr>
      <w:r w:rsidRPr="001C1C40">
        <w:rPr>
          <w:b/>
          <w:bCs/>
        </w:rPr>
        <w:t>Rasqueta:</w:t>
      </w:r>
      <w:r w:rsidRPr="00B62EA2">
        <w:t xml:space="preserve"> herramienta que se utiliza para las excavaciones por parte de los arqueólogos o antropólogos.</w:t>
      </w:r>
    </w:p>
    <w:p w14:paraId="1D0A8551" w14:textId="268930D6" w:rsidR="005E6532" w:rsidRPr="00B62EA2" w:rsidRDefault="005E6532" w:rsidP="00335140">
      <w:pPr>
        <w:spacing w:before="0" w:after="0" w:line="360" w:lineRule="auto"/>
      </w:pPr>
      <w:r w:rsidRPr="00B62EA2">
        <w:rPr>
          <w:b/>
          <w:bCs/>
        </w:rPr>
        <w:t>Tasa de abono:</w:t>
      </w:r>
      <w:r w:rsidRPr="00B62EA2">
        <w:t xml:space="preserve"> concepto propio del marketing para referenciar un porcentaje de personas que dejan de consumir o contratar un servicio o producto.</w:t>
      </w:r>
    </w:p>
    <w:p w14:paraId="253C11A8" w14:textId="742DDC86" w:rsidR="00212835" w:rsidRPr="00B62EA2" w:rsidRDefault="005E6532" w:rsidP="00335140">
      <w:pPr>
        <w:spacing w:before="0" w:after="0" w:line="360" w:lineRule="auto"/>
      </w:pPr>
      <w:r w:rsidRPr="00B62EA2">
        <w:rPr>
          <w:b/>
          <w:bCs/>
        </w:rPr>
        <w:t>Trucho:</w:t>
      </w:r>
      <w:r w:rsidRPr="00B62EA2">
        <w:t xml:space="preserve"> término propio del dialecto argentino, lunfardo, que referencia a cosas o elementos que poseen poca o nula calidad.</w:t>
      </w:r>
    </w:p>
    <w:p w14:paraId="79C3762F" w14:textId="54A38A5F" w:rsidR="008664EA" w:rsidRPr="00B62EA2" w:rsidRDefault="008664EA" w:rsidP="00335140">
      <w:pPr>
        <w:spacing w:before="0" w:after="0" w:line="360" w:lineRule="auto"/>
        <w:rPr>
          <w:rFonts w:eastAsia="Times New Roman" w:cs="Times New Roman"/>
          <w:szCs w:val="24"/>
        </w:rPr>
      </w:pPr>
    </w:p>
    <w:p w14:paraId="6FD2A411" w14:textId="4ED6A0B9" w:rsidR="00670996" w:rsidRPr="00B62EA2" w:rsidRDefault="00670996" w:rsidP="00212835">
      <w:pPr>
        <w:spacing w:line="259" w:lineRule="auto"/>
        <w:jc w:val="left"/>
        <w:rPr>
          <w:rFonts w:eastAsia="Times New Roman" w:cs="Times New Roman"/>
          <w:szCs w:val="24"/>
        </w:rPr>
        <w:sectPr w:rsidR="00670996" w:rsidRPr="00B62EA2" w:rsidSect="001C1C40">
          <w:headerReference w:type="even" r:id="rId65"/>
          <w:headerReference w:type="default" r:id="rId66"/>
          <w:footerReference w:type="default" r:id="rId67"/>
          <w:headerReference w:type="first" r:id="rId68"/>
          <w:footerReference w:type="first" r:id="rId69"/>
          <w:pgSz w:w="11906" w:h="16838" w:code="9"/>
          <w:pgMar w:top="1418" w:right="1418" w:bottom="1418" w:left="1418" w:header="720" w:footer="720" w:gutter="0"/>
          <w:cols w:space="720"/>
          <w:titlePg/>
          <w:docGrid w:linePitch="360"/>
        </w:sectPr>
      </w:pPr>
    </w:p>
    <w:p w14:paraId="5A1D555A" w14:textId="3AD8703E" w:rsidR="00212835" w:rsidRPr="00B62EA2" w:rsidRDefault="00212835" w:rsidP="00212835">
      <w:pPr>
        <w:pStyle w:val="Ttulo1"/>
        <w:numPr>
          <w:ilvl w:val="0"/>
          <w:numId w:val="0"/>
        </w:numPr>
        <w:rPr>
          <w:szCs w:val="24"/>
        </w:rPr>
      </w:pPr>
      <w:bookmarkStart w:id="30" w:name="_Toc165133672"/>
      <w:r w:rsidRPr="006826CE">
        <w:rPr>
          <w:szCs w:val="24"/>
        </w:rPr>
        <w:lastRenderedPageBreak/>
        <w:t>Lista de abreviaturas</w:t>
      </w:r>
      <w:bookmarkEnd w:id="30"/>
    </w:p>
    <w:p w14:paraId="519D9804" w14:textId="7459CD6B" w:rsidR="004527FC" w:rsidRPr="00B62EA2" w:rsidRDefault="004527FC" w:rsidP="00414BC0">
      <w:pPr>
        <w:spacing w:before="0" w:after="0" w:line="360" w:lineRule="auto"/>
        <w:jc w:val="left"/>
        <w:rPr>
          <w:rFonts w:eastAsia="Times New Roman" w:cs="Times New Roman"/>
          <w:szCs w:val="24"/>
        </w:rPr>
      </w:pPr>
      <w:r w:rsidRPr="00B62EA2">
        <w:rPr>
          <w:rFonts w:eastAsia="Times New Roman" w:cs="Times New Roman"/>
          <w:szCs w:val="24"/>
        </w:rPr>
        <w:t>CP:</w:t>
      </w:r>
      <w:r w:rsidRPr="00B62EA2">
        <w:rPr>
          <w:rFonts w:eastAsia="Times New Roman" w:cs="Times New Roman"/>
          <w:szCs w:val="24"/>
        </w:rPr>
        <w:tab/>
        <w:t>Constitución Peruana</w:t>
      </w:r>
      <w:r w:rsidR="00865EC3" w:rsidRPr="00B62EA2">
        <w:rPr>
          <w:rFonts w:eastAsia="Times New Roman" w:cs="Times New Roman"/>
          <w:szCs w:val="24"/>
        </w:rPr>
        <w:t>.</w:t>
      </w:r>
    </w:p>
    <w:p w14:paraId="454E9EEB" w14:textId="2A6D0128" w:rsidR="004527FC" w:rsidRPr="00B62EA2" w:rsidRDefault="004527FC" w:rsidP="00414BC0">
      <w:pPr>
        <w:spacing w:before="0" w:after="0" w:line="360" w:lineRule="auto"/>
        <w:jc w:val="left"/>
        <w:rPr>
          <w:rFonts w:eastAsia="Times New Roman" w:cs="Times New Roman"/>
          <w:szCs w:val="24"/>
        </w:rPr>
      </w:pPr>
      <w:r w:rsidRPr="00B62EA2">
        <w:rPr>
          <w:rFonts w:eastAsia="Times New Roman" w:cs="Times New Roman"/>
          <w:szCs w:val="24"/>
        </w:rPr>
        <w:t>TC:</w:t>
      </w:r>
      <w:r w:rsidRPr="00B62EA2">
        <w:rPr>
          <w:rFonts w:eastAsia="Times New Roman" w:cs="Times New Roman"/>
          <w:szCs w:val="24"/>
        </w:rPr>
        <w:tab/>
        <w:t>Tribunal Constitucional</w:t>
      </w:r>
      <w:r w:rsidR="00865EC3" w:rsidRPr="00B62EA2">
        <w:rPr>
          <w:rFonts w:eastAsia="Times New Roman" w:cs="Times New Roman"/>
          <w:szCs w:val="24"/>
        </w:rPr>
        <w:t>.</w:t>
      </w:r>
    </w:p>
    <w:p w14:paraId="72B98395" w14:textId="53BA52E1" w:rsidR="004527FC" w:rsidRPr="00B62EA2" w:rsidRDefault="004527FC" w:rsidP="00414BC0">
      <w:pPr>
        <w:spacing w:before="0" w:after="0" w:line="360" w:lineRule="auto"/>
        <w:jc w:val="left"/>
        <w:rPr>
          <w:rFonts w:eastAsia="Times New Roman" w:cs="Times New Roman"/>
          <w:szCs w:val="24"/>
        </w:rPr>
      </w:pPr>
      <w:r w:rsidRPr="00B62EA2">
        <w:rPr>
          <w:rFonts w:eastAsia="Times New Roman" w:cs="Times New Roman"/>
          <w:szCs w:val="24"/>
        </w:rPr>
        <w:t>EXP:</w:t>
      </w:r>
      <w:r w:rsidRPr="00B62EA2">
        <w:rPr>
          <w:rFonts w:eastAsia="Times New Roman" w:cs="Times New Roman"/>
          <w:szCs w:val="24"/>
        </w:rPr>
        <w:tab/>
        <w:t>Expediente</w:t>
      </w:r>
      <w:r w:rsidR="00865EC3" w:rsidRPr="00B62EA2">
        <w:rPr>
          <w:rFonts w:eastAsia="Times New Roman" w:cs="Times New Roman"/>
          <w:szCs w:val="24"/>
        </w:rPr>
        <w:t>.</w:t>
      </w:r>
    </w:p>
    <w:p w14:paraId="7BAEEEA8" w14:textId="57F611BA" w:rsidR="004527FC" w:rsidRPr="00B62EA2" w:rsidRDefault="004527FC" w:rsidP="00414BC0">
      <w:pPr>
        <w:spacing w:before="0" w:after="0" w:line="360" w:lineRule="auto"/>
        <w:jc w:val="left"/>
        <w:rPr>
          <w:rFonts w:eastAsia="Times New Roman" w:cs="Times New Roman"/>
          <w:szCs w:val="24"/>
        </w:rPr>
      </w:pPr>
      <w:r w:rsidRPr="00B62EA2">
        <w:rPr>
          <w:rFonts w:eastAsia="Times New Roman" w:cs="Times New Roman"/>
          <w:szCs w:val="24"/>
        </w:rPr>
        <w:t>DUDH:</w:t>
      </w:r>
      <w:r w:rsidRPr="00B62EA2">
        <w:rPr>
          <w:rFonts w:eastAsia="Times New Roman" w:cs="Times New Roman"/>
          <w:szCs w:val="24"/>
        </w:rPr>
        <w:tab/>
        <w:t>Declaración Universal de Derechos Humanos</w:t>
      </w:r>
      <w:r w:rsidR="00865EC3" w:rsidRPr="00B62EA2">
        <w:rPr>
          <w:rFonts w:eastAsia="Times New Roman" w:cs="Times New Roman"/>
          <w:szCs w:val="24"/>
        </w:rPr>
        <w:t>.</w:t>
      </w:r>
    </w:p>
    <w:p w14:paraId="5B014416" w14:textId="4105992A" w:rsidR="00670996" w:rsidRPr="00B62EA2" w:rsidRDefault="004527FC" w:rsidP="00414BC0">
      <w:pPr>
        <w:spacing w:before="0" w:after="0" w:line="360" w:lineRule="auto"/>
        <w:jc w:val="left"/>
        <w:rPr>
          <w:rFonts w:eastAsia="Times New Roman" w:cs="Times New Roman"/>
          <w:szCs w:val="24"/>
        </w:rPr>
      </w:pPr>
      <w:r w:rsidRPr="00B62EA2">
        <w:rPr>
          <w:rFonts w:eastAsia="Times New Roman" w:cs="Times New Roman"/>
          <w:szCs w:val="24"/>
        </w:rPr>
        <w:t>OIT:</w:t>
      </w:r>
      <w:r w:rsidRPr="00B62EA2">
        <w:rPr>
          <w:rFonts w:eastAsia="Times New Roman" w:cs="Times New Roman"/>
          <w:szCs w:val="24"/>
        </w:rPr>
        <w:tab/>
        <w:t>Organización Internacional del Trabajo</w:t>
      </w:r>
      <w:r w:rsidR="00414BC0" w:rsidRPr="00B62EA2">
        <w:rPr>
          <w:rFonts w:eastAsia="Times New Roman" w:cs="Times New Roman"/>
          <w:szCs w:val="24"/>
        </w:rPr>
        <w:t>.</w:t>
      </w:r>
    </w:p>
    <w:p w14:paraId="08B86B00" w14:textId="71F359DC" w:rsidR="00212835" w:rsidRPr="00B62EA2" w:rsidRDefault="00AB3C7F" w:rsidP="00AB3C7F">
      <w:pPr>
        <w:tabs>
          <w:tab w:val="left" w:pos="5250"/>
        </w:tabs>
        <w:spacing w:line="259" w:lineRule="auto"/>
        <w:jc w:val="left"/>
        <w:rPr>
          <w:rFonts w:eastAsia="Times New Roman" w:cs="Times New Roman"/>
          <w:szCs w:val="24"/>
        </w:rPr>
      </w:pPr>
      <w:r w:rsidRPr="00B62EA2">
        <w:rPr>
          <w:rFonts w:eastAsia="Times New Roman" w:cs="Times New Roman"/>
          <w:szCs w:val="24"/>
        </w:rPr>
        <w:tab/>
      </w:r>
    </w:p>
    <w:p w14:paraId="326053EF" w14:textId="7E1F4017" w:rsidR="00670996" w:rsidRPr="00B62EA2" w:rsidRDefault="00670996" w:rsidP="00212835">
      <w:pPr>
        <w:spacing w:line="259" w:lineRule="auto"/>
        <w:jc w:val="left"/>
        <w:rPr>
          <w:rFonts w:eastAsia="Times New Roman" w:cs="Times New Roman"/>
          <w:szCs w:val="24"/>
        </w:rPr>
        <w:sectPr w:rsidR="00670996" w:rsidRPr="00B62EA2" w:rsidSect="00C92FEA">
          <w:headerReference w:type="even" r:id="rId70"/>
          <w:headerReference w:type="default" r:id="rId71"/>
          <w:footerReference w:type="default" r:id="rId72"/>
          <w:headerReference w:type="first" r:id="rId73"/>
          <w:footerReference w:type="first" r:id="rId74"/>
          <w:pgSz w:w="11906" w:h="16838" w:code="9"/>
          <w:pgMar w:top="1418" w:right="1418" w:bottom="1418" w:left="1418" w:header="720" w:footer="720" w:gutter="0"/>
          <w:cols w:space="720"/>
          <w:titlePg/>
          <w:docGrid w:linePitch="360"/>
        </w:sectPr>
      </w:pPr>
    </w:p>
    <w:p w14:paraId="5E311CBD" w14:textId="05AA5FC8" w:rsidR="00822776" w:rsidRPr="00B62EA2" w:rsidRDefault="003418CF" w:rsidP="00822776">
      <w:pPr>
        <w:pStyle w:val="Ttulo1"/>
        <w:numPr>
          <w:ilvl w:val="0"/>
          <w:numId w:val="0"/>
        </w:numPr>
        <w:rPr>
          <w:szCs w:val="24"/>
        </w:rPr>
      </w:pPr>
      <w:bookmarkStart w:id="31" w:name="_Toc165133673"/>
      <w:r w:rsidRPr="00026E77">
        <w:rPr>
          <w:szCs w:val="24"/>
        </w:rPr>
        <w:lastRenderedPageBreak/>
        <w:t>R</w:t>
      </w:r>
      <w:r w:rsidR="00822776" w:rsidRPr="00026E77">
        <w:rPr>
          <w:szCs w:val="24"/>
        </w:rPr>
        <w:t>eferencias</w:t>
      </w:r>
      <w:bookmarkEnd w:id="31"/>
    </w:p>
    <w:p w14:paraId="2AB7B599" w14:textId="4D28F959" w:rsidR="008F04D0" w:rsidRPr="00B62EA2" w:rsidRDefault="008F04D0" w:rsidP="001E69BB">
      <w:pPr>
        <w:widowControl w:val="0"/>
        <w:autoSpaceDE w:val="0"/>
        <w:autoSpaceDN w:val="0"/>
        <w:adjustRightInd w:val="0"/>
        <w:ind w:left="709" w:hanging="709"/>
        <w:rPr>
          <w:rFonts w:cs="Times New Roman"/>
          <w:sz w:val="24"/>
          <w:szCs w:val="24"/>
        </w:rPr>
      </w:pPr>
      <w:r w:rsidRPr="00B62EA2">
        <w:rPr>
          <w:sz w:val="24"/>
          <w:szCs w:val="24"/>
        </w:rPr>
        <w:fldChar w:fldCharType="begin" w:fldLock="1"/>
      </w:r>
      <w:r w:rsidRPr="00B62EA2">
        <w:rPr>
          <w:sz w:val="24"/>
          <w:szCs w:val="24"/>
        </w:rPr>
        <w:instrText xml:space="preserve">ADDIN Mendeley Bibliography CSL_BIBLIOGRAPHY </w:instrText>
      </w:r>
      <w:r w:rsidRPr="00B62EA2">
        <w:rPr>
          <w:sz w:val="24"/>
          <w:szCs w:val="24"/>
        </w:rPr>
        <w:fldChar w:fldCharType="separate"/>
      </w:r>
      <w:r w:rsidR="2D1B2FA0" w:rsidRPr="00B62EA2">
        <w:rPr>
          <w:rFonts w:cs="Times New Roman"/>
          <w:sz w:val="24"/>
          <w:szCs w:val="24"/>
        </w:rPr>
        <w:t>Chen, S., Li, B., Cao, J., Mao, B.</w:t>
      </w:r>
      <w:r w:rsidR="25E3C344" w:rsidRPr="00B62EA2">
        <w:rPr>
          <w:rFonts w:cs="Times New Roman"/>
          <w:sz w:val="24"/>
          <w:szCs w:val="24"/>
        </w:rPr>
        <w:t xml:space="preserve"> (</w:t>
      </w:r>
      <w:r w:rsidR="2D1B2FA0" w:rsidRPr="00B62EA2">
        <w:rPr>
          <w:rFonts w:cs="Times New Roman"/>
          <w:sz w:val="24"/>
          <w:szCs w:val="24"/>
        </w:rPr>
        <w:t>2018</w:t>
      </w:r>
      <w:r w:rsidR="6B83F937" w:rsidRPr="00B62EA2">
        <w:rPr>
          <w:rFonts w:cs="Times New Roman"/>
          <w:sz w:val="24"/>
          <w:szCs w:val="24"/>
        </w:rPr>
        <w:t>)</w:t>
      </w:r>
      <w:r w:rsidR="2D1B2FA0" w:rsidRPr="00B62EA2">
        <w:rPr>
          <w:rFonts w:cs="Times New Roman"/>
          <w:sz w:val="24"/>
          <w:szCs w:val="24"/>
        </w:rPr>
        <w:t xml:space="preserve">. Research on Agricultural Environment Prediction Based on Deep Learning. </w:t>
      </w:r>
      <w:r w:rsidR="2D1B2FA0" w:rsidRPr="00B62EA2">
        <w:rPr>
          <w:rFonts w:cs="Times New Roman"/>
          <w:i/>
          <w:iCs/>
          <w:sz w:val="24"/>
          <w:szCs w:val="24"/>
        </w:rPr>
        <w:t>Procedia Comput. Sci.</w:t>
      </w:r>
      <w:r w:rsidR="2D1B2FA0" w:rsidRPr="00B62EA2">
        <w:rPr>
          <w:rFonts w:cs="Times New Roman"/>
          <w:sz w:val="24"/>
          <w:szCs w:val="24"/>
        </w:rPr>
        <w:t xml:space="preserve"> 139, 33–40. https://doi.org/10.1016/J.PROCS.2018.10.214</w:t>
      </w:r>
    </w:p>
    <w:p w14:paraId="3CD674DD" w14:textId="51768CEA" w:rsidR="001E4B37" w:rsidRPr="00B62EA2" w:rsidRDefault="008F04D0" w:rsidP="001E69BB">
      <w:pPr>
        <w:pStyle w:val="NormalSangrado"/>
        <w:ind w:left="709" w:hanging="709"/>
        <w:rPr>
          <w:rFonts w:cstheme="minorHAnsi"/>
          <w:szCs w:val="24"/>
          <w:lang w:val="es-PE"/>
        </w:rPr>
      </w:pPr>
      <w:r w:rsidRPr="00B62EA2">
        <w:rPr>
          <w:szCs w:val="24"/>
          <w:lang w:val="es-PE"/>
        </w:rPr>
        <w:fldChar w:fldCharType="end"/>
      </w:r>
      <w:r w:rsidR="001E4B37" w:rsidRPr="00B62EA2">
        <w:rPr>
          <w:rFonts w:cstheme="minorHAnsi"/>
          <w:szCs w:val="24"/>
          <w:lang w:val="es-PE"/>
        </w:rPr>
        <w:t>Herrera Cáceres, C. y Rosillo Peña, M. (2019). </w:t>
      </w:r>
      <w:r w:rsidR="001E4B37" w:rsidRPr="00B62EA2">
        <w:rPr>
          <w:rFonts w:cstheme="minorHAnsi"/>
          <w:i/>
          <w:iCs/>
          <w:szCs w:val="24"/>
          <w:lang w:val="es-PE"/>
        </w:rPr>
        <w:t>Confort y eficiencia energética en el diseño de edificaciones</w:t>
      </w:r>
      <w:r w:rsidR="001E4B37" w:rsidRPr="00B62EA2">
        <w:rPr>
          <w:rFonts w:cstheme="minorHAnsi"/>
          <w:szCs w:val="24"/>
          <w:lang w:val="es-PE"/>
        </w:rPr>
        <w:t>. Universidad del Valle. https://www.reddebibliotecas.org.co/</w:t>
      </w:r>
    </w:p>
    <w:p w14:paraId="792C3420" w14:textId="1A09C695" w:rsidR="00AC3E0C" w:rsidRPr="00B62EA2" w:rsidRDefault="00AC3E0C" w:rsidP="001E69BB">
      <w:pPr>
        <w:ind w:left="720" w:hanging="709"/>
        <w:rPr>
          <w:rFonts w:cstheme="minorHAnsi"/>
          <w:sz w:val="24"/>
          <w:szCs w:val="24"/>
        </w:rPr>
      </w:pPr>
      <w:r w:rsidRPr="00B62EA2">
        <w:rPr>
          <w:rFonts w:cstheme="minorHAnsi"/>
          <w:sz w:val="24"/>
          <w:szCs w:val="24"/>
          <w:shd w:val="clear" w:color="auto" w:fill="FFFFFF"/>
        </w:rPr>
        <w:t xml:space="preserve">Morales, M. (2024). </w:t>
      </w:r>
      <w:r w:rsidRPr="00B62EA2">
        <w:rPr>
          <w:rFonts w:cstheme="minorHAnsi"/>
          <w:i/>
          <w:iCs/>
          <w:sz w:val="24"/>
          <w:szCs w:val="24"/>
          <w:shd w:val="clear" w:color="auto" w:fill="FFFFFF"/>
        </w:rPr>
        <w:t>Valores y antivalores presentes en los personajes de los cuentos infantiles piuranos</w:t>
      </w:r>
      <w:r w:rsidRPr="00B62EA2">
        <w:rPr>
          <w:rFonts w:cstheme="minorHAnsi"/>
          <w:sz w:val="24"/>
          <w:szCs w:val="24"/>
          <w:shd w:val="clear" w:color="auto" w:fill="FFFFFF"/>
        </w:rPr>
        <w:t xml:space="preserve"> (Tesis para optar el título de Licenciado en Educación. Nivel Primaria). Universidad de Piura. Facultad de Ciencias de la Educación. Piura, Perú.</w:t>
      </w:r>
    </w:p>
    <w:p w14:paraId="0A4E159C" w14:textId="119AC2B4" w:rsidR="001E4B37" w:rsidRPr="00B62EA2" w:rsidRDefault="001E4B37" w:rsidP="001E69BB">
      <w:pPr>
        <w:ind w:left="720" w:hanging="709"/>
        <w:rPr>
          <w:rFonts w:cstheme="minorHAnsi"/>
          <w:sz w:val="24"/>
          <w:szCs w:val="24"/>
        </w:rPr>
      </w:pPr>
      <w:r w:rsidRPr="00B62EA2">
        <w:rPr>
          <w:rFonts w:cstheme="minorHAnsi"/>
          <w:sz w:val="24"/>
          <w:szCs w:val="24"/>
        </w:rPr>
        <w:t>Moret, D. (7 de octubre de 2019). </w:t>
      </w:r>
      <w:r w:rsidRPr="00B62EA2">
        <w:rPr>
          <w:rFonts w:cstheme="minorHAnsi"/>
          <w:i/>
          <w:iCs/>
          <w:sz w:val="24"/>
          <w:szCs w:val="24"/>
        </w:rPr>
        <w:t>7 consejos para pedir una hipoteca</w:t>
      </w:r>
      <w:r w:rsidRPr="00B62EA2">
        <w:rPr>
          <w:rFonts w:cstheme="minorHAnsi"/>
          <w:sz w:val="24"/>
          <w:szCs w:val="24"/>
        </w:rPr>
        <w:t>. Rastreator. https://www.rastreator.com/hipotecas/consejos/pedir-una-hipoteca.aspx.</w:t>
      </w:r>
    </w:p>
    <w:p w14:paraId="709FB48C" w14:textId="3323503F" w:rsidR="001E4B37" w:rsidRPr="00B62EA2" w:rsidRDefault="41E38EFD" w:rsidP="001E69BB">
      <w:pPr>
        <w:ind w:left="720" w:hanging="709"/>
        <w:rPr>
          <w:sz w:val="24"/>
          <w:szCs w:val="24"/>
        </w:rPr>
      </w:pPr>
      <w:r w:rsidRPr="00B62EA2">
        <w:rPr>
          <w:sz w:val="24"/>
          <w:szCs w:val="24"/>
        </w:rPr>
        <w:t>Organización de las Naciones Unidas para la Educación, la Ciencia y la Cultura</w:t>
      </w:r>
      <w:r w:rsidR="5A085945" w:rsidRPr="00B62EA2">
        <w:rPr>
          <w:sz w:val="24"/>
          <w:szCs w:val="24"/>
        </w:rPr>
        <w:t xml:space="preserve"> [UNESCO]</w:t>
      </w:r>
      <w:r w:rsidRPr="00B62EA2">
        <w:rPr>
          <w:sz w:val="24"/>
          <w:szCs w:val="24"/>
        </w:rPr>
        <w:t>. (1 de octubre de 2018). </w:t>
      </w:r>
      <w:r w:rsidRPr="00B62EA2">
        <w:rPr>
          <w:i/>
          <w:iCs/>
          <w:sz w:val="24"/>
          <w:szCs w:val="24"/>
        </w:rPr>
        <w:t>Nuevos datos revelan que en el mundo uno de cada tres adolescentes sufre acoso escolar</w:t>
      </w:r>
      <w:r w:rsidRPr="00B62EA2">
        <w:rPr>
          <w:sz w:val="24"/>
          <w:szCs w:val="24"/>
        </w:rPr>
        <w:t>.</w:t>
      </w:r>
      <w:r w:rsidR="00C046CD" w:rsidRPr="00B62EA2">
        <w:rPr>
          <w:sz w:val="24"/>
          <w:szCs w:val="24"/>
        </w:rPr>
        <w:t xml:space="preserve"> </w:t>
      </w:r>
      <w:r w:rsidRPr="00B62EA2">
        <w:rPr>
          <w:sz w:val="24"/>
          <w:szCs w:val="24"/>
        </w:rPr>
        <w:t>https://es.unesco.org/news/nuevos-datos-revelan-que-mundo-cada-tres-adolescentes-sufre-acoso-escolar</w:t>
      </w:r>
    </w:p>
    <w:p w14:paraId="39DE4583" w14:textId="53DCA870" w:rsidR="001E4B37" w:rsidRPr="00B62EA2" w:rsidRDefault="0B150F65" w:rsidP="001E69BB">
      <w:pPr>
        <w:ind w:left="720" w:hanging="709"/>
        <w:rPr>
          <w:sz w:val="24"/>
          <w:szCs w:val="24"/>
        </w:rPr>
      </w:pPr>
      <w:r w:rsidRPr="00B62EA2">
        <w:rPr>
          <w:sz w:val="24"/>
          <w:szCs w:val="24"/>
        </w:rPr>
        <w:t>Rentería</w:t>
      </w:r>
      <w:r w:rsidR="41E38EFD" w:rsidRPr="00B62EA2">
        <w:rPr>
          <w:sz w:val="24"/>
          <w:szCs w:val="24"/>
        </w:rPr>
        <w:t xml:space="preserve"> Salazar, P. (2006). El comienzo de la renovación. En M. A. Flórez Góngora (Ed.), </w:t>
      </w:r>
      <w:r w:rsidR="41E38EFD" w:rsidRPr="00B62EA2">
        <w:rPr>
          <w:i/>
          <w:iCs/>
          <w:sz w:val="24"/>
          <w:szCs w:val="24"/>
        </w:rPr>
        <w:t xml:space="preserve">Bogotá: </w:t>
      </w:r>
      <w:r w:rsidR="11C18150" w:rsidRPr="00B62EA2">
        <w:rPr>
          <w:sz w:val="24"/>
          <w:szCs w:val="24"/>
        </w:rPr>
        <w:t>Renovación</w:t>
      </w:r>
      <w:r w:rsidR="41E38EFD" w:rsidRPr="00B62EA2">
        <w:rPr>
          <w:sz w:val="24"/>
          <w:szCs w:val="24"/>
        </w:rPr>
        <w:t xml:space="preserve"> Urbana, </w:t>
      </w:r>
      <w:r w:rsidR="36B1537C" w:rsidRPr="00B62EA2">
        <w:rPr>
          <w:sz w:val="24"/>
          <w:szCs w:val="24"/>
        </w:rPr>
        <w:t>Renovación</w:t>
      </w:r>
      <w:r w:rsidR="41E38EFD" w:rsidRPr="00B62EA2">
        <w:rPr>
          <w:sz w:val="24"/>
          <w:szCs w:val="24"/>
        </w:rPr>
        <w:t xml:space="preserve"> Humana (pp. 80-100). Empresa De </w:t>
      </w:r>
      <w:r w:rsidR="33B41677" w:rsidRPr="00B62EA2">
        <w:rPr>
          <w:sz w:val="24"/>
          <w:szCs w:val="24"/>
        </w:rPr>
        <w:t>Renovación</w:t>
      </w:r>
      <w:r w:rsidR="41E38EFD" w:rsidRPr="00B62EA2">
        <w:rPr>
          <w:sz w:val="24"/>
          <w:szCs w:val="24"/>
        </w:rPr>
        <w:t xml:space="preserve"> Urbana.</w:t>
      </w:r>
    </w:p>
    <w:p w14:paraId="6F9EA97C" w14:textId="443C49E7" w:rsidR="001E4B37" w:rsidRPr="00B62EA2" w:rsidRDefault="001E4B37" w:rsidP="00574339">
      <w:pPr>
        <w:pStyle w:val="NormalSangrado"/>
        <w:ind w:firstLine="0"/>
        <w:rPr>
          <w:lang w:val="es-PE"/>
        </w:rPr>
      </w:pPr>
    </w:p>
    <w:p w14:paraId="5898CAB1" w14:textId="1841BD91" w:rsidR="00574339" w:rsidRPr="00B62EA2" w:rsidRDefault="00574339" w:rsidP="00574339">
      <w:pPr>
        <w:tabs>
          <w:tab w:val="left" w:pos="7253"/>
        </w:tabs>
        <w:spacing w:before="0" w:after="0" w:line="360" w:lineRule="auto"/>
      </w:pPr>
    </w:p>
    <w:p w14:paraId="4478F34B" w14:textId="2F322C40" w:rsidR="00574339" w:rsidRPr="00B62EA2" w:rsidRDefault="00AB3C7F" w:rsidP="00AB3C7F">
      <w:pPr>
        <w:tabs>
          <w:tab w:val="left" w:pos="1065"/>
        </w:tabs>
        <w:spacing w:before="0" w:after="0" w:line="360" w:lineRule="auto"/>
      </w:pPr>
      <w:r w:rsidRPr="00B62EA2">
        <w:tab/>
      </w:r>
    </w:p>
    <w:p w14:paraId="490FD4D4" w14:textId="4B47A8D5" w:rsidR="00574339" w:rsidRPr="00B62EA2" w:rsidRDefault="00AB3C7F" w:rsidP="00AB3C7F">
      <w:pPr>
        <w:tabs>
          <w:tab w:val="left" w:pos="1065"/>
        </w:tabs>
        <w:sectPr w:rsidR="00574339" w:rsidRPr="00B62EA2" w:rsidSect="009A5A5D">
          <w:headerReference w:type="even" r:id="rId75"/>
          <w:headerReference w:type="default" r:id="rId76"/>
          <w:footerReference w:type="default" r:id="rId77"/>
          <w:headerReference w:type="first" r:id="rId78"/>
          <w:footerReference w:type="first" r:id="rId79"/>
          <w:pgSz w:w="11906" w:h="16838" w:code="9"/>
          <w:pgMar w:top="1418" w:right="1418" w:bottom="1418" w:left="1418" w:header="720" w:footer="720" w:gutter="0"/>
          <w:cols w:space="720"/>
          <w:titlePg/>
          <w:docGrid w:linePitch="360"/>
        </w:sectPr>
      </w:pPr>
      <w:r w:rsidRPr="00B62EA2">
        <w:tab/>
      </w:r>
    </w:p>
    <w:p w14:paraId="0ABF387C" w14:textId="35986FA2" w:rsidR="00BA32D2" w:rsidRPr="00B62EA2" w:rsidRDefault="00AC1B37" w:rsidP="00887558">
      <w:pPr>
        <w:pStyle w:val="Ttulo1"/>
        <w:numPr>
          <w:ilvl w:val="0"/>
          <w:numId w:val="0"/>
        </w:numPr>
        <w:rPr>
          <w:szCs w:val="24"/>
        </w:rPr>
      </w:pPr>
      <w:bookmarkStart w:id="32" w:name="_Toc165133674"/>
      <w:r w:rsidRPr="00026E77">
        <w:rPr>
          <w:szCs w:val="24"/>
        </w:rPr>
        <w:lastRenderedPageBreak/>
        <w:t>A</w:t>
      </w:r>
      <w:r w:rsidR="009E39A6" w:rsidRPr="00026E77">
        <w:rPr>
          <w:szCs w:val="24"/>
        </w:rPr>
        <w:t>péndices</w:t>
      </w:r>
      <w:bookmarkEnd w:id="32"/>
    </w:p>
    <w:p w14:paraId="4450F1D6" w14:textId="2A5793F2" w:rsidR="00E443F2" w:rsidRPr="00B62EA2" w:rsidRDefault="00E443F2" w:rsidP="00F80D14">
      <w:pPr>
        <w:pStyle w:val="NormalSangrado"/>
        <w:rPr>
          <w:lang w:val="es-PE"/>
        </w:rPr>
      </w:pPr>
    </w:p>
    <w:p w14:paraId="28B1146C" w14:textId="37339C66" w:rsidR="00D76F49" w:rsidRPr="00B62EA2" w:rsidRDefault="00D76F49" w:rsidP="00D76F49">
      <w:pPr>
        <w:spacing w:line="259" w:lineRule="auto"/>
        <w:jc w:val="left"/>
      </w:pPr>
    </w:p>
    <w:p w14:paraId="55B6AB42" w14:textId="51AC824F" w:rsidR="0002473D" w:rsidRPr="00B62EA2" w:rsidRDefault="0002473D" w:rsidP="00D76F49">
      <w:pPr>
        <w:spacing w:line="259" w:lineRule="auto"/>
        <w:jc w:val="left"/>
        <w:sectPr w:rsidR="0002473D" w:rsidRPr="00B62EA2" w:rsidSect="009A5A5D">
          <w:headerReference w:type="even" r:id="rId80"/>
          <w:headerReference w:type="default" r:id="rId81"/>
          <w:footerReference w:type="default" r:id="rId82"/>
          <w:headerReference w:type="first" r:id="rId83"/>
          <w:footerReference w:type="first" r:id="rId84"/>
          <w:pgSz w:w="11906" w:h="16838" w:code="9"/>
          <w:pgMar w:top="1418" w:right="1418" w:bottom="1418" w:left="1418" w:header="720" w:footer="720" w:gutter="0"/>
          <w:cols w:space="720"/>
          <w:titlePg/>
          <w:docGrid w:linePitch="360"/>
        </w:sectPr>
      </w:pPr>
    </w:p>
    <w:p w14:paraId="7AA81A0D" w14:textId="3C6C1AC4" w:rsidR="00F80D14" w:rsidRPr="00B62EA2" w:rsidRDefault="6AC9DC8E" w:rsidP="00E551D6">
      <w:pPr>
        <w:pStyle w:val="Ttulo2"/>
        <w:numPr>
          <w:ilvl w:val="0"/>
          <w:numId w:val="0"/>
        </w:numPr>
        <w:ind w:left="708" w:hanging="708"/>
        <w:rPr>
          <w:noProof w:val="0"/>
        </w:rPr>
      </w:pPr>
      <w:bookmarkStart w:id="33" w:name="_Toc165133675"/>
      <w:r w:rsidRPr="00026E77">
        <w:rPr>
          <w:noProof w:val="0"/>
        </w:rPr>
        <w:lastRenderedPageBreak/>
        <w:t>Apéndice</w:t>
      </w:r>
      <w:r w:rsidR="2E070FC3" w:rsidRPr="00026E77">
        <w:rPr>
          <w:noProof w:val="0"/>
        </w:rPr>
        <w:t xml:space="preserve"> A</w:t>
      </w:r>
      <w:r w:rsidR="361A4652" w:rsidRPr="00026E77">
        <w:rPr>
          <w:noProof w:val="0"/>
        </w:rPr>
        <w:t>.</w:t>
      </w:r>
      <w:r w:rsidR="2E070FC3" w:rsidRPr="00026E77">
        <w:rPr>
          <w:noProof w:val="0"/>
        </w:rPr>
        <w:t xml:space="preserve"> </w:t>
      </w:r>
      <w:r w:rsidR="338E2341" w:rsidRPr="00026E77">
        <w:rPr>
          <w:noProof w:val="0"/>
        </w:rPr>
        <w:t>Título del apéndice</w:t>
      </w:r>
      <w:bookmarkEnd w:id="33"/>
    </w:p>
    <w:p w14:paraId="7776614E" w14:textId="7E4EAA06" w:rsidR="00F80D14" w:rsidRPr="00B62EA2" w:rsidRDefault="00F80D14" w:rsidP="001E4B37">
      <w:pPr>
        <w:spacing w:before="0" w:after="0" w:line="360" w:lineRule="auto"/>
        <w:jc w:val="left"/>
      </w:pPr>
    </w:p>
    <w:p w14:paraId="137FF09D" w14:textId="78ED689C" w:rsidR="00F80D14" w:rsidRPr="00B62EA2" w:rsidRDefault="00F80D14" w:rsidP="001E4B37">
      <w:pPr>
        <w:spacing w:before="0" w:after="0" w:line="360" w:lineRule="auto"/>
        <w:jc w:val="left"/>
      </w:pPr>
    </w:p>
    <w:p w14:paraId="2E3E7381" w14:textId="5865CC9E" w:rsidR="00F80D14" w:rsidRPr="00B62EA2" w:rsidRDefault="00F80D14" w:rsidP="001E4B37">
      <w:pPr>
        <w:spacing w:before="0" w:after="0" w:line="360" w:lineRule="auto"/>
        <w:jc w:val="left"/>
        <w:rPr>
          <w:b/>
        </w:rPr>
      </w:pPr>
    </w:p>
    <w:p w14:paraId="719B9DC1" w14:textId="2698406C" w:rsidR="00E443F2" w:rsidRPr="00B62EA2" w:rsidRDefault="00E443F2" w:rsidP="71D9E848">
      <w:pPr>
        <w:pStyle w:val="NormalSangrado"/>
        <w:spacing w:line="259" w:lineRule="auto"/>
        <w:jc w:val="left"/>
        <w:rPr>
          <w:lang w:val="es-PE"/>
        </w:rPr>
        <w:sectPr w:rsidR="00E443F2" w:rsidRPr="00B62EA2" w:rsidSect="009A5A5D">
          <w:headerReference w:type="even" r:id="rId85"/>
          <w:headerReference w:type="default" r:id="rId86"/>
          <w:footerReference w:type="default" r:id="rId87"/>
          <w:headerReference w:type="first" r:id="rId88"/>
          <w:footerReference w:type="first" r:id="rId89"/>
          <w:pgSz w:w="11906" w:h="16838" w:code="9"/>
          <w:pgMar w:top="1418" w:right="1418" w:bottom="1418" w:left="1418" w:header="720" w:footer="720" w:gutter="0"/>
          <w:cols w:space="720"/>
          <w:docGrid w:linePitch="360"/>
        </w:sectPr>
      </w:pPr>
    </w:p>
    <w:p w14:paraId="58219133" w14:textId="773C6B79" w:rsidR="00E443F2" w:rsidRPr="00B62EA2" w:rsidRDefault="00E443F2" w:rsidP="00887558">
      <w:pPr>
        <w:pStyle w:val="Ttulo1"/>
        <w:numPr>
          <w:ilvl w:val="0"/>
          <w:numId w:val="0"/>
        </w:numPr>
        <w:rPr>
          <w:szCs w:val="24"/>
        </w:rPr>
      </w:pPr>
      <w:bookmarkStart w:id="34" w:name="_Toc165133676"/>
      <w:r w:rsidRPr="00B62EA2">
        <w:rPr>
          <w:szCs w:val="24"/>
        </w:rPr>
        <w:lastRenderedPageBreak/>
        <w:t>Anexos</w:t>
      </w:r>
      <w:bookmarkEnd w:id="34"/>
    </w:p>
    <w:p w14:paraId="38EDBBEC" w14:textId="5B6F025E" w:rsidR="0085086C" w:rsidRPr="00B62EA2" w:rsidRDefault="0085086C" w:rsidP="71D9E848">
      <w:pPr>
        <w:spacing w:line="259" w:lineRule="auto"/>
        <w:jc w:val="left"/>
      </w:pPr>
    </w:p>
    <w:p w14:paraId="4CD0361D" w14:textId="2A367CAD" w:rsidR="00451952" w:rsidRPr="00B62EA2" w:rsidRDefault="00451952" w:rsidP="71D9E848">
      <w:pPr>
        <w:spacing w:line="259" w:lineRule="auto"/>
        <w:jc w:val="left"/>
        <w:sectPr w:rsidR="00451952" w:rsidRPr="00B62EA2" w:rsidSect="009A5A5D">
          <w:headerReference w:type="even" r:id="rId90"/>
          <w:headerReference w:type="default" r:id="rId91"/>
          <w:footerReference w:type="default" r:id="rId92"/>
          <w:headerReference w:type="first" r:id="rId93"/>
          <w:footerReference w:type="first" r:id="rId94"/>
          <w:pgSz w:w="11906" w:h="16838" w:code="9"/>
          <w:pgMar w:top="1418" w:right="1418" w:bottom="1418" w:left="1418" w:header="720" w:footer="720" w:gutter="0"/>
          <w:cols w:space="720"/>
          <w:titlePg/>
          <w:docGrid w:linePitch="360"/>
        </w:sectPr>
      </w:pPr>
    </w:p>
    <w:p w14:paraId="378A3617" w14:textId="3AC27B5F" w:rsidR="00F80D14" w:rsidRPr="00B62EA2" w:rsidRDefault="2E070FC3" w:rsidP="000C1259">
      <w:pPr>
        <w:pStyle w:val="Ttulo2"/>
        <w:numPr>
          <w:ilvl w:val="0"/>
          <w:numId w:val="0"/>
        </w:numPr>
        <w:rPr>
          <w:noProof w:val="0"/>
        </w:rPr>
      </w:pPr>
      <w:bookmarkStart w:id="35" w:name="_Toc165133677"/>
      <w:r w:rsidRPr="00026E77">
        <w:rPr>
          <w:noProof w:val="0"/>
        </w:rPr>
        <w:lastRenderedPageBreak/>
        <w:t>Anexo A</w:t>
      </w:r>
      <w:r w:rsidR="493C6839" w:rsidRPr="00026E77">
        <w:rPr>
          <w:noProof w:val="0"/>
        </w:rPr>
        <w:t>. Título del anexo</w:t>
      </w:r>
      <w:bookmarkEnd w:id="35"/>
    </w:p>
    <w:p w14:paraId="4C49D211" w14:textId="4D7C75DD" w:rsidR="00F80D14" w:rsidRPr="00B62EA2" w:rsidRDefault="00F80D14" w:rsidP="00887558">
      <w:pPr>
        <w:jc w:val="left"/>
      </w:pPr>
    </w:p>
    <w:p w14:paraId="20FC4ACC" w14:textId="6E799551" w:rsidR="00D76F49" w:rsidRPr="00B62EA2" w:rsidRDefault="00D76F49" w:rsidP="71D9E848">
      <w:pPr>
        <w:spacing w:line="259" w:lineRule="auto"/>
        <w:jc w:val="left"/>
        <w:sectPr w:rsidR="00D76F49" w:rsidRPr="00B62EA2" w:rsidSect="009A5A5D">
          <w:headerReference w:type="even" r:id="rId95"/>
          <w:headerReference w:type="default" r:id="rId96"/>
          <w:footerReference w:type="default" r:id="rId97"/>
          <w:headerReference w:type="first" r:id="rId98"/>
          <w:footerReference w:type="first" r:id="rId99"/>
          <w:pgSz w:w="11906" w:h="16838" w:code="9"/>
          <w:pgMar w:top="1418" w:right="1418" w:bottom="1418" w:left="1418" w:header="720" w:footer="720" w:gutter="0"/>
          <w:cols w:space="720"/>
          <w:docGrid w:linePitch="360"/>
        </w:sectPr>
      </w:pPr>
    </w:p>
    <w:p w14:paraId="3D83436F" w14:textId="3BE75377" w:rsidR="0085086C" w:rsidRPr="00026E77" w:rsidRDefault="00112B4E" w:rsidP="00485736">
      <w:pPr>
        <w:pStyle w:val="Ttulo1"/>
      </w:pPr>
      <w:bookmarkStart w:id="36" w:name="_Toc165133678"/>
      <w:r w:rsidRPr="00026E77">
        <w:lastRenderedPageBreak/>
        <w:t>Planos</w:t>
      </w:r>
      <w:bookmarkEnd w:id="36"/>
    </w:p>
    <w:bookmarkEnd w:id="0"/>
    <w:p w14:paraId="1C65E7B4" w14:textId="55BAB52C" w:rsidR="71D9E848" w:rsidRPr="00B62EA2" w:rsidRDefault="71D9E848" w:rsidP="71D9E848">
      <w:pPr>
        <w:pStyle w:val="NormalSangrado"/>
        <w:rPr>
          <w:lang w:val="es-PE"/>
        </w:rPr>
      </w:pPr>
    </w:p>
    <w:p w14:paraId="1C669EEA" w14:textId="041B2E91" w:rsidR="00F529A1" w:rsidRPr="00B62EA2" w:rsidRDefault="00F529A1" w:rsidP="71D9E848">
      <w:pPr>
        <w:pStyle w:val="NormalSangrado"/>
        <w:rPr>
          <w:lang w:val="es-PE"/>
        </w:rPr>
      </w:pPr>
    </w:p>
    <w:p w14:paraId="162EC308" w14:textId="2F3A2634" w:rsidR="007866A8" w:rsidRPr="00B62EA2" w:rsidRDefault="007866A8" w:rsidP="007866A8">
      <w:pPr>
        <w:spacing w:line="259" w:lineRule="auto"/>
        <w:jc w:val="left"/>
        <w:sectPr w:rsidR="007866A8" w:rsidRPr="00B62EA2" w:rsidSect="009A5A5D">
          <w:headerReference w:type="even" r:id="rId100"/>
          <w:headerReference w:type="default" r:id="rId101"/>
          <w:footerReference w:type="default" r:id="rId102"/>
          <w:headerReference w:type="first" r:id="rId103"/>
          <w:footerReference w:type="first" r:id="rId104"/>
          <w:pgSz w:w="11906" w:h="16838" w:code="9"/>
          <w:pgMar w:top="1418" w:right="1418" w:bottom="1418" w:left="1418" w:header="720" w:footer="720" w:gutter="0"/>
          <w:cols w:space="720"/>
          <w:titlePg/>
          <w:docGrid w:linePitch="360"/>
        </w:sectPr>
      </w:pPr>
    </w:p>
    <w:p w14:paraId="3B16AA20" w14:textId="41FA75C5" w:rsidR="00901C58" w:rsidRPr="00B62EA2" w:rsidRDefault="00901C58" w:rsidP="000C1259">
      <w:pPr>
        <w:pStyle w:val="Ttulo2"/>
        <w:numPr>
          <w:ilvl w:val="0"/>
          <w:numId w:val="0"/>
        </w:numPr>
        <w:rPr>
          <w:noProof w:val="0"/>
        </w:rPr>
      </w:pPr>
      <w:bookmarkStart w:id="37" w:name="_Toc165133679"/>
      <w:r w:rsidRPr="00026E77">
        <w:rPr>
          <w:noProof w:val="0"/>
        </w:rPr>
        <w:lastRenderedPageBreak/>
        <w:t>Plano A. Título del plano</w:t>
      </w:r>
      <w:bookmarkEnd w:id="37"/>
    </w:p>
    <w:p w14:paraId="6F895D32" w14:textId="77777777" w:rsidR="00901C58" w:rsidRPr="00B62EA2" w:rsidRDefault="00901C58" w:rsidP="00901C58">
      <w:pPr>
        <w:pStyle w:val="NormalSangrado"/>
        <w:ind w:firstLine="0"/>
        <w:rPr>
          <w:b/>
          <w:bCs/>
          <w:lang w:val="es-PE"/>
        </w:rPr>
      </w:pPr>
    </w:p>
    <w:p w14:paraId="03C943A0" w14:textId="77777777" w:rsidR="00901C58" w:rsidRPr="00B62EA2" w:rsidRDefault="00901C58" w:rsidP="00901C58">
      <w:pPr>
        <w:tabs>
          <w:tab w:val="right" w:pos="8504"/>
        </w:tabs>
        <w:spacing w:after="0" w:line="240" w:lineRule="auto"/>
        <w:rPr>
          <w:rFonts w:cstheme="minorHAnsi"/>
        </w:rPr>
      </w:pPr>
    </w:p>
    <w:p w14:paraId="5B33F95C" w14:textId="77777777" w:rsidR="00901C58" w:rsidRPr="00B62EA2" w:rsidRDefault="00901C58" w:rsidP="00901C58">
      <w:pPr>
        <w:tabs>
          <w:tab w:val="right" w:pos="8504"/>
        </w:tabs>
        <w:spacing w:after="0" w:line="240" w:lineRule="auto"/>
        <w:rPr>
          <w:rFonts w:cstheme="minorHAnsi"/>
        </w:rPr>
      </w:pPr>
    </w:p>
    <w:p w14:paraId="0AE02041" w14:textId="77777777" w:rsidR="00901C58" w:rsidRDefault="00901C58">
      <w:pPr>
        <w:spacing w:before="0" w:after="160" w:line="259" w:lineRule="auto"/>
        <w:jc w:val="left"/>
        <w:rPr>
          <w:rFonts w:cstheme="minorHAnsi"/>
        </w:rPr>
      </w:pPr>
    </w:p>
    <w:sectPr w:rsidR="00901C58" w:rsidSect="00E94D8C">
      <w:headerReference w:type="default" r:id="rId105"/>
      <w:pgSz w:w="11906" w:h="16838" w:code="9"/>
      <w:pgMar w:top="1418" w:right="1418" w:bottom="1418" w:left="141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C1F860" w14:textId="77777777" w:rsidR="006D40B5" w:rsidRPr="00B62EA2" w:rsidRDefault="006D40B5" w:rsidP="00CE4AE9">
      <w:pPr>
        <w:spacing w:after="0" w:line="240" w:lineRule="auto"/>
      </w:pPr>
      <w:r w:rsidRPr="00B62EA2">
        <w:separator/>
      </w:r>
    </w:p>
  </w:endnote>
  <w:endnote w:type="continuationSeparator" w:id="0">
    <w:p w14:paraId="4B545E7E" w14:textId="77777777" w:rsidR="006D40B5" w:rsidRPr="00B62EA2" w:rsidRDefault="006D40B5" w:rsidP="00CE4AE9">
      <w:pPr>
        <w:spacing w:after="0" w:line="240" w:lineRule="auto"/>
      </w:pPr>
      <w:r w:rsidRPr="00B62EA2">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5"/>
      <w:gridCol w:w="3025"/>
      <w:gridCol w:w="3025"/>
    </w:tblGrid>
    <w:tr w:rsidR="00EC7EF5" w:rsidRPr="00B62EA2" w14:paraId="2F659C5F" w14:textId="77777777" w:rsidTr="2F9DC1C4">
      <w:trPr>
        <w:trHeight w:val="300"/>
      </w:trPr>
      <w:tc>
        <w:tcPr>
          <w:tcW w:w="3025" w:type="dxa"/>
        </w:tcPr>
        <w:p w14:paraId="606EC0DC" w14:textId="77777777" w:rsidR="00EC7EF5" w:rsidRPr="00B62EA2" w:rsidRDefault="00EC7EF5" w:rsidP="2F9DC1C4">
          <w:pPr>
            <w:pStyle w:val="Encabezado"/>
            <w:ind w:left="-115"/>
            <w:jc w:val="left"/>
          </w:pPr>
        </w:p>
      </w:tc>
      <w:tc>
        <w:tcPr>
          <w:tcW w:w="3025" w:type="dxa"/>
        </w:tcPr>
        <w:p w14:paraId="13E9943D" w14:textId="77777777" w:rsidR="00EC7EF5" w:rsidRPr="00B62EA2" w:rsidRDefault="00EC7EF5" w:rsidP="2F9DC1C4">
          <w:pPr>
            <w:pStyle w:val="Encabezado"/>
            <w:jc w:val="center"/>
          </w:pPr>
        </w:p>
      </w:tc>
      <w:tc>
        <w:tcPr>
          <w:tcW w:w="3025" w:type="dxa"/>
        </w:tcPr>
        <w:p w14:paraId="02E8933F" w14:textId="77777777" w:rsidR="00EC7EF5" w:rsidRPr="00B62EA2" w:rsidRDefault="00EC7EF5" w:rsidP="2F9DC1C4">
          <w:pPr>
            <w:pStyle w:val="Encabezado"/>
            <w:ind w:right="-115"/>
            <w:jc w:val="right"/>
          </w:pPr>
        </w:p>
      </w:tc>
    </w:tr>
  </w:tbl>
  <w:p w14:paraId="682CC31A" w14:textId="77777777" w:rsidR="00EC7EF5" w:rsidRPr="00B62EA2" w:rsidRDefault="00EC7EF5" w:rsidP="2F9DC1C4">
    <w:pPr>
      <w:pStyle w:val="Piedepgina"/>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6A71F0" w14:textId="75D47E7C" w:rsidR="2F9DC1C4" w:rsidRPr="00B62EA2" w:rsidRDefault="2F9DC1C4" w:rsidP="2F9DC1C4">
    <w:pPr>
      <w:pStyle w:val="Piedepgina"/>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7EAD5C" w14:textId="593F59EC" w:rsidR="2F9DC1C4" w:rsidRPr="00B62EA2" w:rsidRDefault="2F9DC1C4" w:rsidP="2F9DC1C4">
    <w:pPr>
      <w:pStyle w:val="Piedepgina"/>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0E8571" w14:textId="1FB9375B" w:rsidR="2F9DC1C4" w:rsidRPr="00B62EA2" w:rsidRDefault="2F9DC1C4" w:rsidP="2F9DC1C4">
    <w:pPr>
      <w:pStyle w:val="Piedepgina"/>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670"/>
      <w:gridCol w:w="4670"/>
      <w:gridCol w:w="4670"/>
    </w:tblGrid>
    <w:tr w:rsidR="2F9DC1C4" w:rsidRPr="00B62EA2" w14:paraId="0E4C3CF0" w14:textId="77777777" w:rsidTr="2F9DC1C4">
      <w:trPr>
        <w:trHeight w:val="300"/>
      </w:trPr>
      <w:tc>
        <w:tcPr>
          <w:tcW w:w="4670" w:type="dxa"/>
        </w:tcPr>
        <w:p w14:paraId="13280A8C" w14:textId="4356F16C" w:rsidR="2F9DC1C4" w:rsidRPr="00B62EA2" w:rsidRDefault="2F9DC1C4" w:rsidP="2F9DC1C4">
          <w:pPr>
            <w:pStyle w:val="Encabezado"/>
            <w:ind w:left="-115"/>
            <w:jc w:val="left"/>
          </w:pPr>
        </w:p>
      </w:tc>
      <w:tc>
        <w:tcPr>
          <w:tcW w:w="4670" w:type="dxa"/>
        </w:tcPr>
        <w:p w14:paraId="13FB010F" w14:textId="0799F388" w:rsidR="2F9DC1C4" w:rsidRPr="00B62EA2" w:rsidRDefault="2F9DC1C4" w:rsidP="2F9DC1C4">
          <w:pPr>
            <w:pStyle w:val="Encabezado"/>
            <w:jc w:val="center"/>
          </w:pPr>
        </w:p>
      </w:tc>
      <w:tc>
        <w:tcPr>
          <w:tcW w:w="4670" w:type="dxa"/>
        </w:tcPr>
        <w:p w14:paraId="6D803DDF" w14:textId="7A3EE024" w:rsidR="2F9DC1C4" w:rsidRPr="00B62EA2" w:rsidRDefault="2F9DC1C4" w:rsidP="2F9DC1C4">
          <w:pPr>
            <w:pStyle w:val="Encabezado"/>
            <w:ind w:right="-115"/>
            <w:jc w:val="right"/>
          </w:pPr>
        </w:p>
      </w:tc>
    </w:tr>
  </w:tbl>
  <w:p w14:paraId="35383990" w14:textId="48E13CF6" w:rsidR="2F9DC1C4" w:rsidRPr="00B62EA2" w:rsidRDefault="2F9DC1C4" w:rsidP="2F9DC1C4">
    <w:pPr>
      <w:pStyle w:val="Piedepgina"/>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0"/>
      <w:gridCol w:w="3020"/>
      <w:gridCol w:w="3020"/>
    </w:tblGrid>
    <w:tr w:rsidR="2F9DC1C4" w:rsidRPr="00B62EA2" w14:paraId="61B93C34" w14:textId="77777777" w:rsidTr="2F9DC1C4">
      <w:trPr>
        <w:trHeight w:val="300"/>
      </w:trPr>
      <w:tc>
        <w:tcPr>
          <w:tcW w:w="3020" w:type="dxa"/>
        </w:tcPr>
        <w:p w14:paraId="62EA2760" w14:textId="3560686C" w:rsidR="2F9DC1C4" w:rsidRPr="00B62EA2" w:rsidRDefault="2F9DC1C4" w:rsidP="2F9DC1C4">
          <w:pPr>
            <w:pStyle w:val="Encabezado"/>
            <w:ind w:left="-115"/>
            <w:jc w:val="left"/>
          </w:pPr>
        </w:p>
      </w:tc>
      <w:tc>
        <w:tcPr>
          <w:tcW w:w="3020" w:type="dxa"/>
        </w:tcPr>
        <w:p w14:paraId="50BFE183" w14:textId="06F978E4" w:rsidR="2F9DC1C4" w:rsidRPr="00B62EA2" w:rsidRDefault="2F9DC1C4" w:rsidP="2F9DC1C4">
          <w:pPr>
            <w:pStyle w:val="Encabezado"/>
            <w:jc w:val="center"/>
          </w:pPr>
        </w:p>
      </w:tc>
      <w:tc>
        <w:tcPr>
          <w:tcW w:w="3020" w:type="dxa"/>
        </w:tcPr>
        <w:p w14:paraId="4ED1496A" w14:textId="026DF964" w:rsidR="2F9DC1C4" w:rsidRPr="00B62EA2" w:rsidRDefault="2F9DC1C4" w:rsidP="2F9DC1C4">
          <w:pPr>
            <w:pStyle w:val="Encabezado"/>
            <w:ind w:right="-115"/>
            <w:jc w:val="right"/>
          </w:pPr>
        </w:p>
      </w:tc>
    </w:tr>
  </w:tbl>
  <w:p w14:paraId="79E86E74" w14:textId="4986B4E4" w:rsidR="2F9DC1C4" w:rsidRPr="00B62EA2" w:rsidRDefault="2F9DC1C4" w:rsidP="2F9DC1C4">
    <w:pPr>
      <w:pStyle w:val="Piedepgina"/>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2E546B" w14:textId="2C63D1E4" w:rsidR="2F9DC1C4" w:rsidRPr="00B62EA2" w:rsidRDefault="2F9DC1C4" w:rsidP="2F9DC1C4">
    <w:pPr>
      <w:pStyle w:val="Piedepgina"/>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5"/>
      <w:gridCol w:w="3025"/>
      <w:gridCol w:w="3025"/>
    </w:tblGrid>
    <w:tr w:rsidR="2F9DC1C4" w:rsidRPr="00B62EA2" w14:paraId="42F6BC9E" w14:textId="77777777" w:rsidTr="2F9DC1C4">
      <w:trPr>
        <w:trHeight w:val="300"/>
      </w:trPr>
      <w:tc>
        <w:tcPr>
          <w:tcW w:w="3025" w:type="dxa"/>
        </w:tcPr>
        <w:p w14:paraId="38497BB6" w14:textId="49BA3666" w:rsidR="2F9DC1C4" w:rsidRPr="00B62EA2" w:rsidRDefault="2F9DC1C4" w:rsidP="2F9DC1C4">
          <w:pPr>
            <w:pStyle w:val="Encabezado"/>
            <w:ind w:left="-115"/>
            <w:jc w:val="left"/>
          </w:pPr>
        </w:p>
      </w:tc>
      <w:tc>
        <w:tcPr>
          <w:tcW w:w="3025" w:type="dxa"/>
        </w:tcPr>
        <w:p w14:paraId="622E6896" w14:textId="6E4630D9" w:rsidR="2F9DC1C4" w:rsidRPr="00B62EA2" w:rsidRDefault="2F9DC1C4" w:rsidP="2F9DC1C4">
          <w:pPr>
            <w:pStyle w:val="Encabezado"/>
            <w:jc w:val="center"/>
          </w:pPr>
        </w:p>
      </w:tc>
      <w:tc>
        <w:tcPr>
          <w:tcW w:w="3025" w:type="dxa"/>
        </w:tcPr>
        <w:p w14:paraId="7037823B" w14:textId="407BFE68" w:rsidR="2F9DC1C4" w:rsidRPr="00B62EA2" w:rsidRDefault="2F9DC1C4" w:rsidP="2F9DC1C4">
          <w:pPr>
            <w:pStyle w:val="Encabezado"/>
            <w:ind w:right="-115"/>
            <w:jc w:val="right"/>
          </w:pPr>
        </w:p>
      </w:tc>
    </w:tr>
  </w:tbl>
  <w:p w14:paraId="535EDCEF" w14:textId="1A490B5C" w:rsidR="2F9DC1C4" w:rsidRPr="00B62EA2" w:rsidRDefault="2F9DC1C4" w:rsidP="2F9DC1C4">
    <w:pPr>
      <w:pStyle w:val="Piedepgina"/>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246921" w14:textId="4E264900" w:rsidR="2F9DC1C4" w:rsidRPr="00B62EA2" w:rsidRDefault="2F9DC1C4" w:rsidP="2F9DC1C4">
    <w:pPr>
      <w:pStyle w:val="Piedepgina"/>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5"/>
      <w:gridCol w:w="3025"/>
      <w:gridCol w:w="3025"/>
    </w:tblGrid>
    <w:tr w:rsidR="2F9DC1C4" w:rsidRPr="00B62EA2" w14:paraId="224B82B6" w14:textId="77777777" w:rsidTr="2F9DC1C4">
      <w:trPr>
        <w:trHeight w:val="300"/>
      </w:trPr>
      <w:tc>
        <w:tcPr>
          <w:tcW w:w="3025" w:type="dxa"/>
        </w:tcPr>
        <w:p w14:paraId="60248373" w14:textId="6C81155E" w:rsidR="2F9DC1C4" w:rsidRPr="00B62EA2" w:rsidRDefault="2F9DC1C4" w:rsidP="2F9DC1C4">
          <w:pPr>
            <w:pStyle w:val="Encabezado"/>
            <w:ind w:left="-115"/>
            <w:jc w:val="left"/>
          </w:pPr>
        </w:p>
      </w:tc>
      <w:tc>
        <w:tcPr>
          <w:tcW w:w="3025" w:type="dxa"/>
        </w:tcPr>
        <w:p w14:paraId="2371ED2F" w14:textId="00D913F8" w:rsidR="2F9DC1C4" w:rsidRPr="00B62EA2" w:rsidRDefault="2F9DC1C4" w:rsidP="2F9DC1C4">
          <w:pPr>
            <w:pStyle w:val="Encabezado"/>
            <w:jc w:val="center"/>
          </w:pPr>
        </w:p>
      </w:tc>
      <w:tc>
        <w:tcPr>
          <w:tcW w:w="3025" w:type="dxa"/>
        </w:tcPr>
        <w:p w14:paraId="1A009B71" w14:textId="26AFEF3D" w:rsidR="2F9DC1C4" w:rsidRPr="00B62EA2" w:rsidRDefault="2F9DC1C4" w:rsidP="2F9DC1C4">
          <w:pPr>
            <w:pStyle w:val="Encabezado"/>
            <w:ind w:right="-115"/>
            <w:jc w:val="right"/>
          </w:pPr>
        </w:p>
      </w:tc>
    </w:tr>
  </w:tbl>
  <w:p w14:paraId="12CA1CF2" w14:textId="3D0A93C7" w:rsidR="2F9DC1C4" w:rsidRPr="00B62EA2" w:rsidRDefault="2F9DC1C4" w:rsidP="2F9DC1C4">
    <w:pPr>
      <w:pStyle w:val="Piedepgina"/>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673550" w14:textId="4A25D530" w:rsidR="2F9DC1C4" w:rsidRPr="00B62EA2" w:rsidRDefault="2F9DC1C4" w:rsidP="2F9DC1C4">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5"/>
      <w:gridCol w:w="3025"/>
      <w:gridCol w:w="3025"/>
    </w:tblGrid>
    <w:tr w:rsidR="002A3C6F" w:rsidRPr="00B62EA2" w14:paraId="60DDDF5F" w14:textId="77777777" w:rsidTr="2F9DC1C4">
      <w:trPr>
        <w:trHeight w:val="300"/>
      </w:trPr>
      <w:tc>
        <w:tcPr>
          <w:tcW w:w="3025" w:type="dxa"/>
        </w:tcPr>
        <w:p w14:paraId="03E72036" w14:textId="77777777" w:rsidR="002A3C6F" w:rsidRPr="00B62EA2" w:rsidRDefault="002A3C6F" w:rsidP="2F9DC1C4">
          <w:pPr>
            <w:pStyle w:val="Encabezado"/>
            <w:ind w:left="-115"/>
            <w:jc w:val="left"/>
          </w:pPr>
        </w:p>
      </w:tc>
      <w:tc>
        <w:tcPr>
          <w:tcW w:w="3025" w:type="dxa"/>
        </w:tcPr>
        <w:p w14:paraId="54CB6AA4" w14:textId="77777777" w:rsidR="002A3C6F" w:rsidRPr="00B62EA2" w:rsidRDefault="002A3C6F" w:rsidP="2F9DC1C4">
          <w:pPr>
            <w:pStyle w:val="Encabezado"/>
            <w:jc w:val="center"/>
          </w:pPr>
        </w:p>
      </w:tc>
      <w:tc>
        <w:tcPr>
          <w:tcW w:w="3025" w:type="dxa"/>
        </w:tcPr>
        <w:p w14:paraId="1AC70A2B" w14:textId="77777777" w:rsidR="002A3C6F" w:rsidRPr="00B62EA2" w:rsidRDefault="002A3C6F" w:rsidP="2F9DC1C4">
          <w:pPr>
            <w:pStyle w:val="Encabezado"/>
            <w:ind w:right="-115"/>
            <w:jc w:val="right"/>
          </w:pPr>
        </w:p>
      </w:tc>
    </w:tr>
  </w:tbl>
  <w:p w14:paraId="3ACF31DA" w14:textId="77777777" w:rsidR="002A3C6F" w:rsidRPr="00B62EA2" w:rsidRDefault="002A3C6F" w:rsidP="2F9DC1C4">
    <w:pPr>
      <w:pStyle w:val="Piedepgina"/>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5"/>
      <w:gridCol w:w="3025"/>
      <w:gridCol w:w="3025"/>
    </w:tblGrid>
    <w:tr w:rsidR="2F9DC1C4" w:rsidRPr="00B62EA2" w14:paraId="0633171A" w14:textId="77777777" w:rsidTr="2F9DC1C4">
      <w:trPr>
        <w:trHeight w:val="300"/>
      </w:trPr>
      <w:tc>
        <w:tcPr>
          <w:tcW w:w="3025" w:type="dxa"/>
        </w:tcPr>
        <w:p w14:paraId="0032B38E" w14:textId="36963461" w:rsidR="2F9DC1C4" w:rsidRPr="00B62EA2" w:rsidRDefault="2F9DC1C4" w:rsidP="2F9DC1C4">
          <w:pPr>
            <w:pStyle w:val="Encabezado"/>
            <w:ind w:left="-115"/>
            <w:jc w:val="left"/>
          </w:pPr>
        </w:p>
      </w:tc>
      <w:tc>
        <w:tcPr>
          <w:tcW w:w="3025" w:type="dxa"/>
        </w:tcPr>
        <w:p w14:paraId="1534F691" w14:textId="59656E4F" w:rsidR="2F9DC1C4" w:rsidRPr="00B62EA2" w:rsidRDefault="2F9DC1C4" w:rsidP="2F9DC1C4">
          <w:pPr>
            <w:pStyle w:val="Encabezado"/>
            <w:jc w:val="center"/>
          </w:pPr>
        </w:p>
      </w:tc>
      <w:tc>
        <w:tcPr>
          <w:tcW w:w="3025" w:type="dxa"/>
        </w:tcPr>
        <w:p w14:paraId="6832276A" w14:textId="46D87456" w:rsidR="2F9DC1C4" w:rsidRPr="00B62EA2" w:rsidRDefault="2F9DC1C4" w:rsidP="2F9DC1C4">
          <w:pPr>
            <w:pStyle w:val="Encabezado"/>
            <w:ind w:right="-115"/>
            <w:jc w:val="right"/>
          </w:pPr>
        </w:p>
      </w:tc>
    </w:tr>
  </w:tbl>
  <w:p w14:paraId="2D763E0B" w14:textId="2B548AD2" w:rsidR="2F9DC1C4" w:rsidRPr="00B62EA2" w:rsidRDefault="2F9DC1C4" w:rsidP="2F9DC1C4">
    <w:pPr>
      <w:pStyle w:val="Piedepgina"/>
    </w:pP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F8C377" w14:textId="4BB41953" w:rsidR="2F9DC1C4" w:rsidRPr="00B62EA2" w:rsidRDefault="2F9DC1C4" w:rsidP="2F9DC1C4">
    <w:pPr>
      <w:pStyle w:val="Piedepgina"/>
    </w:pP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0"/>
      <w:gridCol w:w="3020"/>
      <w:gridCol w:w="3020"/>
    </w:tblGrid>
    <w:tr w:rsidR="2F9DC1C4" w:rsidRPr="00B62EA2" w14:paraId="280BB516" w14:textId="77777777" w:rsidTr="2F9DC1C4">
      <w:trPr>
        <w:trHeight w:val="300"/>
      </w:trPr>
      <w:tc>
        <w:tcPr>
          <w:tcW w:w="3020" w:type="dxa"/>
        </w:tcPr>
        <w:p w14:paraId="6DA08759" w14:textId="4ACA4F1F" w:rsidR="2F9DC1C4" w:rsidRPr="00B62EA2" w:rsidRDefault="2F9DC1C4" w:rsidP="2F9DC1C4">
          <w:pPr>
            <w:pStyle w:val="Encabezado"/>
            <w:ind w:left="-115"/>
            <w:jc w:val="left"/>
          </w:pPr>
        </w:p>
      </w:tc>
      <w:tc>
        <w:tcPr>
          <w:tcW w:w="3020" w:type="dxa"/>
        </w:tcPr>
        <w:p w14:paraId="183E38A7" w14:textId="6A8AF0E7" w:rsidR="2F9DC1C4" w:rsidRPr="00B62EA2" w:rsidRDefault="2F9DC1C4" w:rsidP="2F9DC1C4">
          <w:pPr>
            <w:pStyle w:val="Encabezado"/>
            <w:jc w:val="center"/>
          </w:pPr>
        </w:p>
      </w:tc>
      <w:tc>
        <w:tcPr>
          <w:tcW w:w="3020" w:type="dxa"/>
        </w:tcPr>
        <w:p w14:paraId="46540A34" w14:textId="6F7F0F38" w:rsidR="2F9DC1C4" w:rsidRPr="00B62EA2" w:rsidRDefault="2F9DC1C4" w:rsidP="2F9DC1C4">
          <w:pPr>
            <w:pStyle w:val="Encabezado"/>
            <w:ind w:right="-115"/>
            <w:jc w:val="right"/>
          </w:pPr>
        </w:p>
      </w:tc>
    </w:tr>
  </w:tbl>
  <w:p w14:paraId="3082004D" w14:textId="65A7385A" w:rsidR="2F9DC1C4" w:rsidRPr="00B62EA2" w:rsidRDefault="2F9DC1C4" w:rsidP="2F9DC1C4">
    <w:pPr>
      <w:pStyle w:val="Piedepgina"/>
    </w:pP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E49BDD" w14:textId="63AE3DE4" w:rsidR="2F9DC1C4" w:rsidRPr="00B62EA2" w:rsidRDefault="2F9DC1C4" w:rsidP="2F9DC1C4">
    <w:pPr>
      <w:pStyle w:val="Piedepgina"/>
    </w:pP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0"/>
      <w:gridCol w:w="3020"/>
      <w:gridCol w:w="3020"/>
    </w:tblGrid>
    <w:tr w:rsidR="2F9DC1C4" w:rsidRPr="00B62EA2" w14:paraId="7A8AED2E" w14:textId="77777777" w:rsidTr="2F9DC1C4">
      <w:trPr>
        <w:trHeight w:val="300"/>
      </w:trPr>
      <w:tc>
        <w:tcPr>
          <w:tcW w:w="3020" w:type="dxa"/>
        </w:tcPr>
        <w:p w14:paraId="58EDA358" w14:textId="45E9CDCF" w:rsidR="2F9DC1C4" w:rsidRPr="00B62EA2" w:rsidRDefault="2F9DC1C4" w:rsidP="2F9DC1C4">
          <w:pPr>
            <w:pStyle w:val="Encabezado"/>
            <w:ind w:left="-115"/>
            <w:jc w:val="left"/>
          </w:pPr>
        </w:p>
      </w:tc>
      <w:tc>
        <w:tcPr>
          <w:tcW w:w="3020" w:type="dxa"/>
        </w:tcPr>
        <w:p w14:paraId="305AD4E0" w14:textId="2D819C10" w:rsidR="2F9DC1C4" w:rsidRPr="00B62EA2" w:rsidRDefault="2F9DC1C4" w:rsidP="2F9DC1C4">
          <w:pPr>
            <w:pStyle w:val="Encabezado"/>
            <w:jc w:val="center"/>
          </w:pPr>
        </w:p>
      </w:tc>
      <w:tc>
        <w:tcPr>
          <w:tcW w:w="3020" w:type="dxa"/>
        </w:tcPr>
        <w:p w14:paraId="08326E51" w14:textId="1254312F" w:rsidR="2F9DC1C4" w:rsidRPr="00B62EA2" w:rsidRDefault="2F9DC1C4" w:rsidP="2F9DC1C4">
          <w:pPr>
            <w:pStyle w:val="Encabezado"/>
            <w:ind w:right="-115"/>
            <w:jc w:val="right"/>
          </w:pPr>
        </w:p>
      </w:tc>
    </w:tr>
  </w:tbl>
  <w:p w14:paraId="2178A2C3" w14:textId="16A6CECC" w:rsidR="2F9DC1C4" w:rsidRPr="00B62EA2" w:rsidRDefault="2F9DC1C4" w:rsidP="2F9DC1C4">
    <w:pPr>
      <w:pStyle w:val="Piedepgina"/>
    </w:pPr>
  </w:p>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DDCCB3" w14:textId="7EE0E596" w:rsidR="2F9DC1C4" w:rsidRPr="00B62EA2" w:rsidRDefault="2F9DC1C4" w:rsidP="2F9DC1C4">
    <w:pPr>
      <w:pStyle w:val="Piedepgina"/>
    </w:pPr>
  </w:p>
</w:ftr>
</file>

<file path=word/footer2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961A30" w14:textId="2096828C" w:rsidR="2F9DC1C4" w:rsidRPr="00B62EA2" w:rsidRDefault="2F9DC1C4" w:rsidP="2F9DC1C4">
    <w:pPr>
      <w:pStyle w:val="Piedepgina"/>
    </w:pPr>
  </w:p>
</w:ftr>
</file>

<file path=word/footer2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0"/>
      <w:gridCol w:w="3020"/>
      <w:gridCol w:w="3020"/>
    </w:tblGrid>
    <w:tr w:rsidR="2F9DC1C4" w:rsidRPr="00B62EA2" w14:paraId="4B198F3D" w14:textId="77777777" w:rsidTr="2F9DC1C4">
      <w:trPr>
        <w:trHeight w:val="300"/>
      </w:trPr>
      <w:tc>
        <w:tcPr>
          <w:tcW w:w="3020" w:type="dxa"/>
        </w:tcPr>
        <w:p w14:paraId="7A6A5A89" w14:textId="25500F28" w:rsidR="2F9DC1C4" w:rsidRPr="00B62EA2" w:rsidRDefault="2F9DC1C4" w:rsidP="2F9DC1C4">
          <w:pPr>
            <w:pStyle w:val="Encabezado"/>
            <w:ind w:left="-115"/>
            <w:jc w:val="left"/>
          </w:pPr>
        </w:p>
      </w:tc>
      <w:tc>
        <w:tcPr>
          <w:tcW w:w="3020" w:type="dxa"/>
        </w:tcPr>
        <w:p w14:paraId="02B47A1E" w14:textId="7510FABD" w:rsidR="2F9DC1C4" w:rsidRPr="00B62EA2" w:rsidRDefault="2F9DC1C4" w:rsidP="2F9DC1C4">
          <w:pPr>
            <w:pStyle w:val="Encabezado"/>
            <w:jc w:val="center"/>
          </w:pPr>
        </w:p>
      </w:tc>
      <w:tc>
        <w:tcPr>
          <w:tcW w:w="3020" w:type="dxa"/>
        </w:tcPr>
        <w:p w14:paraId="4CB88F2F" w14:textId="782D6635" w:rsidR="2F9DC1C4" w:rsidRPr="00B62EA2" w:rsidRDefault="2F9DC1C4" w:rsidP="2F9DC1C4">
          <w:pPr>
            <w:pStyle w:val="Encabezado"/>
            <w:ind w:right="-115"/>
            <w:jc w:val="right"/>
          </w:pPr>
        </w:p>
      </w:tc>
    </w:tr>
  </w:tbl>
  <w:p w14:paraId="7B12BC01" w14:textId="3F25B006" w:rsidR="2F9DC1C4" w:rsidRPr="00B62EA2" w:rsidRDefault="2F9DC1C4" w:rsidP="2F9DC1C4">
    <w:pPr>
      <w:pStyle w:val="Piedepgina"/>
    </w:pPr>
  </w:p>
</w:ftr>
</file>

<file path=word/footer2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0"/>
      <w:gridCol w:w="3020"/>
      <w:gridCol w:w="3020"/>
    </w:tblGrid>
    <w:tr w:rsidR="2F9DC1C4" w:rsidRPr="00B62EA2" w14:paraId="6CCC30FA" w14:textId="77777777" w:rsidTr="2F9DC1C4">
      <w:trPr>
        <w:trHeight w:val="300"/>
      </w:trPr>
      <w:tc>
        <w:tcPr>
          <w:tcW w:w="3020" w:type="dxa"/>
        </w:tcPr>
        <w:p w14:paraId="46559A08" w14:textId="5C6F04EE" w:rsidR="2F9DC1C4" w:rsidRPr="00B62EA2" w:rsidRDefault="2F9DC1C4" w:rsidP="2F9DC1C4">
          <w:pPr>
            <w:pStyle w:val="Encabezado"/>
            <w:ind w:left="-115"/>
            <w:jc w:val="left"/>
          </w:pPr>
        </w:p>
      </w:tc>
      <w:tc>
        <w:tcPr>
          <w:tcW w:w="3020" w:type="dxa"/>
        </w:tcPr>
        <w:p w14:paraId="6AE1C803" w14:textId="2BDA02EE" w:rsidR="2F9DC1C4" w:rsidRPr="00B62EA2" w:rsidRDefault="2F9DC1C4" w:rsidP="2F9DC1C4">
          <w:pPr>
            <w:pStyle w:val="Encabezado"/>
            <w:jc w:val="center"/>
          </w:pPr>
        </w:p>
      </w:tc>
      <w:tc>
        <w:tcPr>
          <w:tcW w:w="3020" w:type="dxa"/>
        </w:tcPr>
        <w:p w14:paraId="54278F12" w14:textId="6A2A0891" w:rsidR="2F9DC1C4" w:rsidRPr="00B62EA2" w:rsidRDefault="2F9DC1C4" w:rsidP="2F9DC1C4">
          <w:pPr>
            <w:pStyle w:val="Encabezado"/>
            <w:ind w:right="-115"/>
            <w:jc w:val="right"/>
          </w:pPr>
        </w:p>
      </w:tc>
    </w:tr>
  </w:tbl>
  <w:p w14:paraId="1E52307B" w14:textId="60F6CC6F" w:rsidR="2F9DC1C4" w:rsidRPr="00B62EA2" w:rsidRDefault="2F9DC1C4" w:rsidP="2F9DC1C4">
    <w:pPr>
      <w:pStyle w:val="Piedepgina"/>
    </w:pPr>
  </w:p>
</w:ftr>
</file>

<file path=word/footer2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A28024" w14:textId="20C26555" w:rsidR="2F9DC1C4" w:rsidRPr="00B62EA2" w:rsidRDefault="2F9DC1C4" w:rsidP="2F9DC1C4">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4E50E9" w14:textId="77777777" w:rsidR="002A3C6F" w:rsidRPr="00B62EA2" w:rsidRDefault="002A3C6F" w:rsidP="2F9DC1C4">
    <w:pPr>
      <w:pStyle w:val="Piedepgina"/>
    </w:pPr>
  </w:p>
</w:ftr>
</file>

<file path=word/footer3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914967" w14:textId="341702CC" w:rsidR="2F9DC1C4" w:rsidRPr="00B62EA2" w:rsidRDefault="2F9DC1C4" w:rsidP="2F9DC1C4">
    <w:pPr>
      <w:pStyle w:val="Piedepgina"/>
    </w:pPr>
  </w:p>
</w:ftr>
</file>

<file path=word/footer3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0"/>
      <w:gridCol w:w="3020"/>
      <w:gridCol w:w="3020"/>
    </w:tblGrid>
    <w:tr w:rsidR="2F9DC1C4" w:rsidRPr="00B62EA2" w14:paraId="2920F4B7" w14:textId="77777777" w:rsidTr="2F9DC1C4">
      <w:trPr>
        <w:trHeight w:val="300"/>
      </w:trPr>
      <w:tc>
        <w:tcPr>
          <w:tcW w:w="3020" w:type="dxa"/>
        </w:tcPr>
        <w:p w14:paraId="64478F17" w14:textId="54D30D33" w:rsidR="2F9DC1C4" w:rsidRPr="00B62EA2" w:rsidRDefault="2F9DC1C4" w:rsidP="2F9DC1C4">
          <w:pPr>
            <w:pStyle w:val="Encabezado"/>
            <w:ind w:left="-115"/>
            <w:jc w:val="left"/>
          </w:pPr>
        </w:p>
      </w:tc>
      <w:tc>
        <w:tcPr>
          <w:tcW w:w="3020" w:type="dxa"/>
        </w:tcPr>
        <w:p w14:paraId="0A12E51C" w14:textId="5864AA02" w:rsidR="2F9DC1C4" w:rsidRPr="00B62EA2" w:rsidRDefault="2F9DC1C4" w:rsidP="2F9DC1C4">
          <w:pPr>
            <w:pStyle w:val="Encabezado"/>
            <w:jc w:val="center"/>
          </w:pPr>
        </w:p>
      </w:tc>
      <w:tc>
        <w:tcPr>
          <w:tcW w:w="3020" w:type="dxa"/>
        </w:tcPr>
        <w:p w14:paraId="76806ADB" w14:textId="071C0966" w:rsidR="2F9DC1C4" w:rsidRPr="00B62EA2" w:rsidRDefault="2F9DC1C4" w:rsidP="2F9DC1C4">
          <w:pPr>
            <w:pStyle w:val="Encabezado"/>
            <w:ind w:right="-115"/>
            <w:jc w:val="right"/>
          </w:pPr>
        </w:p>
      </w:tc>
    </w:tr>
  </w:tbl>
  <w:p w14:paraId="362FDA82" w14:textId="459BC607" w:rsidR="2F9DC1C4" w:rsidRPr="00B62EA2" w:rsidRDefault="2F9DC1C4" w:rsidP="2F9DC1C4">
    <w:pPr>
      <w:pStyle w:val="Piedepgina"/>
    </w:pPr>
  </w:p>
</w:ftr>
</file>

<file path=word/footer3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71411D" w14:textId="77777777" w:rsidR="007866A8" w:rsidRPr="00B62EA2" w:rsidRDefault="007866A8" w:rsidP="2F9DC1C4">
    <w:pPr>
      <w:pStyle w:val="Piedepgina"/>
    </w:pPr>
  </w:p>
</w:ftr>
</file>

<file path=word/footer3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395BF1" w14:textId="77777777" w:rsidR="007866A8" w:rsidRPr="00B62EA2" w:rsidRDefault="007866A8" w:rsidP="2F9DC1C4">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5"/>
      <w:gridCol w:w="3025"/>
      <w:gridCol w:w="3025"/>
    </w:tblGrid>
    <w:tr w:rsidR="2F9DC1C4" w:rsidRPr="00B62EA2" w14:paraId="79E0A4A9" w14:textId="77777777" w:rsidTr="2F9DC1C4">
      <w:trPr>
        <w:trHeight w:val="300"/>
      </w:trPr>
      <w:tc>
        <w:tcPr>
          <w:tcW w:w="3025" w:type="dxa"/>
        </w:tcPr>
        <w:p w14:paraId="3157C50A" w14:textId="6676485D" w:rsidR="2F9DC1C4" w:rsidRPr="00B62EA2" w:rsidRDefault="2F9DC1C4" w:rsidP="2F9DC1C4">
          <w:pPr>
            <w:pStyle w:val="Encabezado"/>
            <w:ind w:left="-115"/>
            <w:jc w:val="left"/>
          </w:pPr>
        </w:p>
      </w:tc>
      <w:tc>
        <w:tcPr>
          <w:tcW w:w="3025" w:type="dxa"/>
        </w:tcPr>
        <w:p w14:paraId="62665304" w14:textId="69829D1B" w:rsidR="2F9DC1C4" w:rsidRPr="00B62EA2" w:rsidRDefault="2F9DC1C4" w:rsidP="2F9DC1C4">
          <w:pPr>
            <w:pStyle w:val="Encabezado"/>
            <w:jc w:val="center"/>
          </w:pPr>
        </w:p>
      </w:tc>
      <w:tc>
        <w:tcPr>
          <w:tcW w:w="3025" w:type="dxa"/>
        </w:tcPr>
        <w:p w14:paraId="18B99B0E" w14:textId="13317CF9" w:rsidR="2F9DC1C4" w:rsidRPr="00B62EA2" w:rsidRDefault="2F9DC1C4" w:rsidP="2F9DC1C4">
          <w:pPr>
            <w:pStyle w:val="Encabezado"/>
            <w:ind w:right="-115"/>
            <w:jc w:val="right"/>
          </w:pPr>
        </w:p>
      </w:tc>
    </w:tr>
  </w:tbl>
  <w:p w14:paraId="674D1A46" w14:textId="3DE9E21C" w:rsidR="2F9DC1C4" w:rsidRPr="00B62EA2" w:rsidRDefault="2F9DC1C4" w:rsidP="2F9DC1C4">
    <w:pPr>
      <w:pStyle w:val="Piedepgina"/>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64D981" w14:textId="4ACD9F51" w:rsidR="2F9DC1C4" w:rsidRPr="00B62EA2" w:rsidRDefault="2F9DC1C4" w:rsidP="2F9DC1C4">
    <w:pPr>
      <w:pStyle w:val="Piedepgina"/>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5"/>
      <w:gridCol w:w="3025"/>
      <w:gridCol w:w="3025"/>
    </w:tblGrid>
    <w:tr w:rsidR="2F9DC1C4" w:rsidRPr="00B62EA2" w14:paraId="2FB744E6" w14:textId="77777777" w:rsidTr="2F9DC1C4">
      <w:trPr>
        <w:trHeight w:val="300"/>
      </w:trPr>
      <w:tc>
        <w:tcPr>
          <w:tcW w:w="3025" w:type="dxa"/>
        </w:tcPr>
        <w:p w14:paraId="30285C14" w14:textId="7426E0D7" w:rsidR="2F9DC1C4" w:rsidRPr="00B62EA2" w:rsidRDefault="2F9DC1C4" w:rsidP="2F9DC1C4">
          <w:pPr>
            <w:pStyle w:val="Encabezado"/>
            <w:ind w:left="-115"/>
            <w:jc w:val="left"/>
          </w:pPr>
        </w:p>
      </w:tc>
      <w:tc>
        <w:tcPr>
          <w:tcW w:w="3025" w:type="dxa"/>
        </w:tcPr>
        <w:p w14:paraId="708BEB82" w14:textId="1F055955" w:rsidR="2F9DC1C4" w:rsidRPr="00B62EA2" w:rsidRDefault="2F9DC1C4" w:rsidP="2F9DC1C4">
          <w:pPr>
            <w:pStyle w:val="Encabezado"/>
            <w:jc w:val="center"/>
          </w:pPr>
        </w:p>
      </w:tc>
      <w:tc>
        <w:tcPr>
          <w:tcW w:w="3025" w:type="dxa"/>
        </w:tcPr>
        <w:p w14:paraId="65FC3880" w14:textId="4D5405DB" w:rsidR="2F9DC1C4" w:rsidRPr="00B62EA2" w:rsidRDefault="2F9DC1C4" w:rsidP="2F9DC1C4">
          <w:pPr>
            <w:pStyle w:val="Encabezado"/>
            <w:ind w:right="-115"/>
            <w:jc w:val="right"/>
          </w:pPr>
        </w:p>
      </w:tc>
    </w:tr>
  </w:tbl>
  <w:p w14:paraId="6A2E0045" w14:textId="407D6A5F" w:rsidR="2F9DC1C4" w:rsidRPr="00B62EA2" w:rsidRDefault="2F9DC1C4" w:rsidP="2F9DC1C4">
    <w:pPr>
      <w:pStyle w:val="Piedepgina"/>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94EACC" w14:textId="3B9D900B" w:rsidR="2F9DC1C4" w:rsidRPr="00B62EA2" w:rsidRDefault="2F9DC1C4" w:rsidP="2F9DC1C4">
    <w:pPr>
      <w:pStyle w:val="Piedepgina"/>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5"/>
      <w:gridCol w:w="3025"/>
      <w:gridCol w:w="3025"/>
    </w:tblGrid>
    <w:tr w:rsidR="2F9DC1C4" w:rsidRPr="00B62EA2" w14:paraId="69D0A3F9" w14:textId="77777777" w:rsidTr="2F9DC1C4">
      <w:trPr>
        <w:trHeight w:val="300"/>
      </w:trPr>
      <w:tc>
        <w:tcPr>
          <w:tcW w:w="3025" w:type="dxa"/>
        </w:tcPr>
        <w:p w14:paraId="2E3BBAD3" w14:textId="5CC83B36" w:rsidR="2F9DC1C4" w:rsidRPr="00B62EA2" w:rsidRDefault="2F9DC1C4" w:rsidP="2F9DC1C4">
          <w:pPr>
            <w:pStyle w:val="Encabezado"/>
            <w:ind w:left="-115"/>
            <w:jc w:val="left"/>
          </w:pPr>
        </w:p>
      </w:tc>
      <w:tc>
        <w:tcPr>
          <w:tcW w:w="3025" w:type="dxa"/>
        </w:tcPr>
        <w:p w14:paraId="089FD776" w14:textId="60BB7F52" w:rsidR="2F9DC1C4" w:rsidRPr="00B62EA2" w:rsidRDefault="2F9DC1C4" w:rsidP="2F9DC1C4">
          <w:pPr>
            <w:pStyle w:val="Encabezado"/>
            <w:jc w:val="center"/>
          </w:pPr>
        </w:p>
      </w:tc>
      <w:tc>
        <w:tcPr>
          <w:tcW w:w="3025" w:type="dxa"/>
        </w:tcPr>
        <w:p w14:paraId="043E74FF" w14:textId="20B50F7E" w:rsidR="2F9DC1C4" w:rsidRPr="00B62EA2" w:rsidRDefault="2F9DC1C4" w:rsidP="2F9DC1C4">
          <w:pPr>
            <w:pStyle w:val="Encabezado"/>
            <w:ind w:right="-115"/>
            <w:jc w:val="right"/>
          </w:pPr>
        </w:p>
      </w:tc>
    </w:tr>
  </w:tbl>
  <w:p w14:paraId="0C33B33B" w14:textId="217C2C3A" w:rsidR="2F9DC1C4" w:rsidRPr="00B62EA2" w:rsidRDefault="2F9DC1C4" w:rsidP="2F9DC1C4">
    <w:pPr>
      <w:pStyle w:val="Piedepgina"/>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A3A250" w14:textId="0D2668EE" w:rsidR="2F9DC1C4" w:rsidRPr="00B62EA2" w:rsidRDefault="2F9DC1C4" w:rsidP="2F9DC1C4">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2849BA" w14:textId="77777777" w:rsidR="006D40B5" w:rsidRPr="00B62EA2" w:rsidRDefault="006D40B5" w:rsidP="00CE4AE9">
      <w:pPr>
        <w:spacing w:after="0" w:line="240" w:lineRule="auto"/>
      </w:pPr>
      <w:r w:rsidRPr="00B62EA2">
        <w:separator/>
      </w:r>
    </w:p>
  </w:footnote>
  <w:footnote w:type="continuationSeparator" w:id="0">
    <w:p w14:paraId="52EFEA51" w14:textId="77777777" w:rsidR="006D40B5" w:rsidRPr="00B62EA2" w:rsidRDefault="006D40B5" w:rsidP="00CE4AE9">
      <w:pPr>
        <w:spacing w:after="0" w:line="240" w:lineRule="auto"/>
      </w:pPr>
      <w:r w:rsidRPr="00B62EA2">
        <w:continuationSeparator/>
      </w:r>
    </w:p>
  </w:footnote>
  <w:footnote w:id="1">
    <w:p w14:paraId="5547A80E" w14:textId="341EF01E" w:rsidR="00DE6C67" w:rsidRDefault="000D6E8F">
      <w:pPr>
        <w:pStyle w:val="Textonotapie"/>
      </w:pPr>
      <w:r w:rsidRPr="00B62EA2">
        <w:rPr>
          <w:rStyle w:val="Refdenotaalpie"/>
        </w:rPr>
        <w:footnoteRef/>
      </w:r>
      <w:r w:rsidRPr="00B62EA2">
        <w:t xml:space="preserve"> </w:t>
      </w:r>
      <w:r w:rsidR="004D1300" w:rsidRPr="00B62EA2">
        <w:t>Lorem ipsum dolor sit amet, consectetuer adipiscing elit. Maecenas porttitor congue massa. Fusce posuere, magna sed pulvinar ultricies, purus lectus malesuada libero, sit amet commodo magna eros quis urn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9B3A4C" w14:textId="27048CD8" w:rsidR="00EC7EF5" w:rsidRPr="00B62EA2" w:rsidRDefault="001378C3">
    <w:pPr>
      <w:pStyle w:val="Prrafodelista"/>
    </w:pPr>
    <w:r>
      <w:pict w14:anchorId="749C12E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63" o:spid="_x0000_s1564" type="#_x0000_t75" style="position:absolute;left:0;text-align:left;margin-left:0;margin-top:0;width:251.25pt;height:327.5pt;z-index:-251553792;mso-position-horizontal:center;mso-position-horizontal-relative:margin;mso-position-vertical:center;mso-position-vertical-relative:margin" o:allowincell="f">
          <v:imagedata r:id="rId1" o:title="escudo-solo-UDEP" gain="19661f" blacklevel="22938f"/>
          <w10:wrap anchorx="margin" anchory="margin"/>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B45CF6" w14:textId="779236E9" w:rsidR="00037E26" w:rsidRPr="00B62EA2" w:rsidRDefault="001378C3">
    <w:pPr>
      <w:pStyle w:val="Encabezado"/>
    </w:pPr>
    <w:r>
      <w:pict w14:anchorId="3F51925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72" o:spid="_x0000_s1573" type="#_x0000_t75" style="position:absolute;left:0;text-align:left;margin-left:0;margin-top:0;width:251.25pt;height:327.5pt;z-index:-251544576;mso-position-horizontal:center;mso-position-horizontal-relative:margin;mso-position-vertical:center;mso-position-vertical-relative:margin" o:allowincell="f">
          <v:imagedata r:id="rId1" o:title="escudo-solo-UDEP" gain="19661f" blacklevel="22938f"/>
          <w10:wrap anchorx="margin" anchory="margin"/>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40873189"/>
      <w:docPartObj>
        <w:docPartGallery w:val="Page Numbers (Top of Page)"/>
        <w:docPartUnique/>
      </w:docPartObj>
    </w:sdtPr>
    <w:sdtEndPr/>
    <w:sdtContent>
      <w:p w14:paraId="0ED17A3E" w14:textId="3768CE3B" w:rsidR="00037E26" w:rsidRPr="00B62EA2" w:rsidRDefault="001378C3">
        <w:pPr>
          <w:pStyle w:val="Encabezado"/>
          <w:jc w:val="center"/>
        </w:pPr>
        <w:r>
          <w:rPr>
            <w:lang w:eastAsia="es-PE"/>
          </w:rPr>
          <w:pict w14:anchorId="4ABC7C1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73" o:spid="_x0000_s1574" type="#_x0000_t75" style="position:absolute;left:0;text-align:left;margin-left:0;margin-top:0;width:251.25pt;height:327.5pt;z-index:-251543552;mso-position-horizontal:center;mso-position-horizontal-relative:margin;mso-position-vertical:center;mso-position-vertical-relative:margin" o:allowincell="f">
              <v:imagedata r:id="rId1" o:title="escudo-solo-UDEP" gain="19661f" blacklevel="22938f"/>
              <w10:wrap anchorx="margin" anchory="margin"/>
            </v:shape>
          </w:pict>
        </w:r>
        <w:r w:rsidR="00037E26" w:rsidRPr="00B62EA2">
          <w:rPr>
            <w:noProof/>
            <w:lang w:eastAsia="es-PE"/>
          </w:rPr>
          <mc:AlternateContent>
            <mc:Choice Requires="wps">
              <w:drawing>
                <wp:anchor distT="0" distB="0" distL="114300" distR="114300" simplePos="0" relativeHeight="251587584" behindDoc="0" locked="0" layoutInCell="1" allowOverlap="1" wp14:anchorId="51D53C41" wp14:editId="7C756A6B">
                  <wp:simplePos x="0" y="0"/>
                  <wp:positionH relativeFrom="column">
                    <wp:posOffset>2685415</wp:posOffset>
                  </wp:positionH>
                  <wp:positionV relativeFrom="paragraph">
                    <wp:posOffset>-38100</wp:posOffset>
                  </wp:positionV>
                  <wp:extent cx="533400" cy="400050"/>
                  <wp:effectExtent l="0" t="0" r="19050" b="19050"/>
                  <wp:wrapNone/>
                  <wp:docPr id="8" name="Rectángulo 8"/>
                  <wp:cNvGraphicFramePr/>
                  <a:graphic xmlns:a="http://schemas.openxmlformats.org/drawingml/2006/main">
                    <a:graphicData uri="http://schemas.microsoft.com/office/word/2010/wordprocessingShape">
                      <wps:wsp>
                        <wps:cNvSpPr/>
                        <wps:spPr>
                          <a:xfrm>
                            <a:off x="0" y="0"/>
                            <a:ext cx="533400" cy="40005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w:pict>
                <v:rect w14:anchorId="72619E78" id="Rectángulo 8" o:spid="_x0000_s1026" style="position:absolute;margin-left:211.45pt;margin-top:-3pt;width:42pt;height:31.5pt;z-index:2515875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" fillcolor="white [3201]" strokecolor="white [3212]" strokeweight="1pt"/>
              </w:pict>
            </mc:Fallback>
          </mc:AlternateContent>
        </w:r>
        <w:r w:rsidR="00037E26" w:rsidRPr="00B62EA2">
          <w:fldChar w:fldCharType="begin"/>
        </w:r>
        <w:r w:rsidR="00037E26" w:rsidRPr="00B62EA2">
          <w:instrText>PAGE   \* MERGEFORMAT</w:instrText>
        </w:r>
        <w:r w:rsidR="00037E26" w:rsidRPr="00B62EA2">
          <w:fldChar w:fldCharType="separate"/>
        </w:r>
        <w:r w:rsidR="00037E26" w:rsidRPr="00B62EA2">
          <w:t>2</w:t>
        </w:r>
        <w:r w:rsidR="00037E26" w:rsidRPr="00B62EA2">
          <w:fldChar w:fldCharType="end"/>
        </w:r>
      </w:p>
    </w:sdtContent>
  </w:sdt>
  <w:p w14:paraId="154B5B64" w14:textId="77777777" w:rsidR="00037E26" w:rsidRPr="00B62EA2" w:rsidRDefault="00037E26">
    <w:pPr>
      <w:pStyle w:val="Encabezado"/>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46DF65" w14:textId="6DC0891A" w:rsidR="00037E26" w:rsidRPr="00B62EA2" w:rsidRDefault="001378C3">
    <w:pPr>
      <w:pStyle w:val="Encabezado"/>
    </w:pPr>
    <w:r>
      <w:pict w14:anchorId="0E58967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71" o:spid="_x0000_s1572" type="#_x0000_t75" style="position:absolute;left:0;text-align:left;margin-left:0;margin-top:0;width:251.25pt;height:327.5pt;z-index:-251545600;mso-position-horizontal:center;mso-position-horizontal-relative:margin;mso-position-vertical:center;mso-position-vertical-relative:margin" o:allowincell="f">
          <v:imagedata r:id="rId1" o:title="escudo-solo-UDEP" gain="19661f" blacklevel="22938f"/>
          <w10:wrap anchorx="margin" anchory="margin"/>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C8C889" w14:textId="70D1E1C1" w:rsidR="00037E26" w:rsidRPr="00B62EA2" w:rsidRDefault="001378C3">
    <w:pPr>
      <w:pStyle w:val="Encabezado"/>
    </w:pPr>
    <w:r>
      <w:pict w14:anchorId="3ECE8ED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75" o:spid="_x0000_s1576" type="#_x0000_t75" style="position:absolute;left:0;text-align:left;margin-left:0;margin-top:0;width:251.25pt;height:327.5pt;z-index:-251541504;mso-position-horizontal:center;mso-position-horizontal-relative:margin;mso-position-vertical:center;mso-position-vertical-relative:margin" o:allowincell="f">
          <v:imagedata r:id="rId1" o:title="escudo-solo-UDEP" gain="19661f" blacklevel="22938f"/>
          <w10:wrap anchorx="margin" anchory="margin"/>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0391227"/>
      <w:docPartObj>
        <w:docPartGallery w:val="Page Numbers (Top of Page)"/>
        <w:docPartUnique/>
      </w:docPartObj>
    </w:sdtPr>
    <w:sdtEndPr/>
    <w:sdtContent>
      <w:p w14:paraId="3DA10FB7" w14:textId="154BA7E7" w:rsidR="00037E26" w:rsidRPr="00B62EA2" w:rsidRDefault="001378C3">
        <w:pPr>
          <w:pStyle w:val="Encabezado"/>
          <w:jc w:val="center"/>
        </w:pPr>
        <w:r>
          <w:pict w14:anchorId="127506D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76" o:spid="_x0000_s1577" type="#_x0000_t75" style="position:absolute;left:0;text-align:left;margin-left:0;margin-top:0;width:251.25pt;height:327.5pt;z-index:-251540480;mso-position-horizontal:center;mso-position-horizontal-relative:margin;mso-position-vertical:center;mso-position-vertical-relative:margin" o:allowincell="f">
              <v:imagedata r:id="rId1" o:title="escudo-solo-UDEP" gain="19661f" blacklevel="22938f"/>
              <w10:wrap anchorx="margin" anchory="margin"/>
            </v:shape>
          </w:pict>
        </w:r>
        <w:r w:rsidR="00037E26" w:rsidRPr="00B62EA2">
          <w:fldChar w:fldCharType="begin"/>
        </w:r>
        <w:r w:rsidR="00037E26" w:rsidRPr="00B62EA2">
          <w:instrText>PAGE   \* MERGEFORMAT</w:instrText>
        </w:r>
        <w:r w:rsidR="00037E26" w:rsidRPr="00B62EA2">
          <w:fldChar w:fldCharType="separate"/>
        </w:r>
        <w:r w:rsidR="00037E26" w:rsidRPr="00B62EA2">
          <w:t>6</w:t>
        </w:r>
        <w:r w:rsidR="00037E26" w:rsidRPr="00B62EA2">
          <w:fldChar w:fldCharType="end"/>
        </w:r>
      </w:p>
    </w:sdtContent>
  </w:sdt>
  <w:p w14:paraId="66E4ABE8" w14:textId="77777777" w:rsidR="00037E26" w:rsidRPr="00B62EA2" w:rsidRDefault="00037E26">
    <w:pPr>
      <w:pStyle w:val="Encabezado"/>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2D8DD4" w14:textId="3BF20D5F" w:rsidR="00037E26" w:rsidRPr="00B62EA2" w:rsidRDefault="001378C3">
    <w:pPr>
      <w:pStyle w:val="Encabezado"/>
    </w:pPr>
    <w:r>
      <w:pict w14:anchorId="4FF7CF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74" o:spid="_x0000_s1575" type="#_x0000_t75" style="position:absolute;left:0;text-align:left;margin-left:0;margin-top:0;width:251.25pt;height:327.5pt;z-index:-251542528;mso-position-horizontal:center;mso-position-horizontal-relative:margin;mso-position-vertical:center;mso-position-vertical-relative:margin" o:allowincell="f">
          <v:imagedata r:id="rId1" o:title="escudo-solo-UDEP" gain="19661f" blacklevel="22938f"/>
          <w10:wrap anchorx="margin" anchory="margin"/>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88D10E" w14:textId="25539DC2" w:rsidR="00037E26" w:rsidRPr="00B62EA2" w:rsidRDefault="001378C3">
    <w:pPr>
      <w:pStyle w:val="Encabezado"/>
    </w:pPr>
    <w:r>
      <w:pict w14:anchorId="13D7F07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78" o:spid="_x0000_s1579" type="#_x0000_t75" style="position:absolute;left:0;text-align:left;margin-left:0;margin-top:0;width:251.25pt;height:327.5pt;z-index:-251538432;mso-position-horizontal:center;mso-position-horizontal-relative:margin;mso-position-vertical:center;mso-position-vertical-relative:margin" o:allowincell="f">
          <v:imagedata r:id="rId1" o:title="escudo-solo-UDEP" gain="19661f" blacklevel="22938f"/>
          <w10:wrap anchorx="margin" anchory="margin"/>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9910385"/>
      <w:docPartObj>
        <w:docPartGallery w:val="Page Numbers (Top of Page)"/>
        <w:docPartUnique/>
      </w:docPartObj>
    </w:sdtPr>
    <w:sdtEndPr/>
    <w:sdtContent>
      <w:p w14:paraId="442057CB" w14:textId="5E301E81" w:rsidR="00037E26" w:rsidRPr="00B62EA2" w:rsidRDefault="001378C3">
        <w:pPr>
          <w:pStyle w:val="Encabezado"/>
          <w:jc w:val="center"/>
        </w:pPr>
        <w:r>
          <w:pict w14:anchorId="770F139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79" o:spid="_x0000_s1580" type="#_x0000_t75" style="position:absolute;left:0;text-align:left;margin-left:0;margin-top:0;width:251.25pt;height:327.5pt;z-index:-251537408;mso-position-horizontal:center;mso-position-horizontal-relative:margin;mso-position-vertical:center;mso-position-vertical-relative:margin" o:allowincell="f">
              <v:imagedata r:id="rId1" o:title="escudo-solo-UDEP" gain="19661f" blacklevel="22938f"/>
              <w10:wrap anchorx="margin" anchory="margin"/>
            </v:shape>
          </w:pict>
        </w:r>
        <w:r w:rsidR="00037E26" w:rsidRPr="00B62EA2">
          <w:fldChar w:fldCharType="begin"/>
        </w:r>
        <w:r w:rsidR="00037E26" w:rsidRPr="00B62EA2">
          <w:instrText>PAGE   \* MERGEFORMAT</w:instrText>
        </w:r>
        <w:r w:rsidR="00037E26" w:rsidRPr="00B62EA2">
          <w:fldChar w:fldCharType="separate"/>
        </w:r>
        <w:r w:rsidR="00037E26" w:rsidRPr="00B62EA2">
          <w:t>2</w:t>
        </w:r>
        <w:r w:rsidR="00037E26" w:rsidRPr="00B62EA2">
          <w:fldChar w:fldCharType="end"/>
        </w:r>
      </w:p>
    </w:sdtContent>
  </w:sdt>
  <w:p w14:paraId="27D4D127" w14:textId="77777777" w:rsidR="00037E26" w:rsidRPr="00B62EA2" w:rsidRDefault="00037E26">
    <w:pPr>
      <w:pStyle w:val="Encabezado"/>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086B2D" w14:textId="2E930E63" w:rsidR="00037E26" w:rsidRPr="00B62EA2" w:rsidRDefault="001378C3">
    <w:pPr>
      <w:pStyle w:val="Encabezado"/>
    </w:pPr>
    <w:r>
      <w:pict w14:anchorId="5A9BC7F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77" o:spid="_x0000_s1578" type="#_x0000_t75" style="position:absolute;left:0;text-align:left;margin-left:0;margin-top:0;width:251.25pt;height:327.5pt;z-index:-251539456;mso-position-horizontal:center;mso-position-horizontal-relative:margin;mso-position-vertical:center;mso-position-vertical-relative:margin" o:allowincell="f">
          <v:imagedata r:id="rId1" o:title="escudo-solo-UDEP" gain="19661f" blacklevel="22938f"/>
          <w10:wrap anchorx="margin" anchory="margin"/>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41BC53" w14:textId="4E55B73E" w:rsidR="00E02292" w:rsidRPr="00B62EA2" w:rsidRDefault="001378C3">
    <w:pPr>
      <w:pStyle w:val="Encabezado"/>
    </w:pPr>
    <w:r>
      <w:pict w14:anchorId="4963B4D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96" o:spid="_x0000_s1597" type="#_x0000_t75" style="position:absolute;left:0;text-align:left;margin-left:0;margin-top:0;width:251.25pt;height:327.5pt;z-index:-251520000;mso-position-horizontal:center;mso-position-horizontal-relative:margin;mso-position-vertical:center;mso-position-vertical-relative:margin" o:allowincell="f">
          <v:imagedata r:id="rId1" o:title="escudo-solo-UDEP"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12303724"/>
      <w:docPartObj>
        <w:docPartGallery w:val="Page Numbers (Top of Page)"/>
        <w:docPartUnique/>
      </w:docPartObj>
    </w:sdtPr>
    <w:sdtEndPr/>
    <w:sdtContent>
      <w:p w14:paraId="24D2A14D" w14:textId="228D4ED5" w:rsidR="00EC7EF5" w:rsidRPr="00B62EA2" w:rsidRDefault="001378C3">
        <w:pPr>
          <w:pStyle w:val="Prrafodelista"/>
          <w:jc w:val="center"/>
        </w:pPr>
        <w:r>
          <w:pict w14:anchorId="2215F60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64" o:spid="_x0000_s1565" type="#_x0000_t75" style="position:absolute;left:0;text-align:left;margin-left:0;margin-top:0;width:251.25pt;height:327.5pt;z-index:-251552768;mso-position-horizontal:center;mso-position-horizontal-relative:margin;mso-position-vertical:center;mso-position-vertical-relative:margin" o:allowincell="f">
              <v:imagedata r:id="rId1" o:title="escudo-solo-UDEP" gain="19661f" blacklevel="22938f"/>
              <w10:wrap anchorx="margin" anchory="margin"/>
            </v:shape>
          </w:pict>
        </w:r>
        <w:r w:rsidR="00EC7EF5" w:rsidRPr="00B62EA2">
          <w:fldChar w:fldCharType="begin"/>
        </w:r>
        <w:r w:rsidR="00EC7EF5" w:rsidRPr="00B62EA2">
          <w:instrText>PAGE   \* MERGEFORMAT</w:instrText>
        </w:r>
        <w:r w:rsidR="00EC7EF5" w:rsidRPr="00B62EA2">
          <w:fldChar w:fldCharType="separate"/>
        </w:r>
        <w:r w:rsidR="00EC7EF5" w:rsidRPr="00B62EA2">
          <w:t>2</w:t>
        </w:r>
        <w:r w:rsidR="00EC7EF5" w:rsidRPr="00B62EA2">
          <w:fldChar w:fldCharType="end"/>
        </w:r>
      </w:p>
    </w:sdtContent>
  </w:sdt>
  <w:p w14:paraId="3F82C4F0" w14:textId="77777777" w:rsidR="00EC7EF5" w:rsidRPr="00B62EA2" w:rsidRDefault="00EC7EF5">
    <w:pPr>
      <w:pStyle w:val="Prrafodelista"/>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0851682"/>
      <w:docPartObj>
        <w:docPartGallery w:val="Page Numbers (Top of Page)"/>
        <w:docPartUnique/>
      </w:docPartObj>
    </w:sdtPr>
    <w:sdtEndPr/>
    <w:sdtContent>
      <w:p w14:paraId="267EAAE9" w14:textId="111E7F58" w:rsidR="007A7312" w:rsidRPr="00B62EA2" w:rsidRDefault="001378C3">
        <w:pPr>
          <w:pStyle w:val="Encabezado"/>
          <w:jc w:val="center"/>
        </w:pPr>
        <w:r>
          <w:pict w14:anchorId="5A080C8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97" o:spid="_x0000_s1598" type="#_x0000_t75" style="position:absolute;left:0;text-align:left;margin-left:0;margin-top:0;width:251.25pt;height:327.5pt;z-index:-251518976;mso-position-horizontal:center;mso-position-horizontal-relative:margin;mso-position-vertical:center;mso-position-vertical-relative:margin" o:allowincell="f">
              <v:imagedata r:id="rId1" o:title="escudo-solo-UDEP" gain="19661f" blacklevel="22938f"/>
              <w10:wrap anchorx="margin" anchory="margin"/>
            </v:shape>
          </w:pict>
        </w:r>
        <w:r w:rsidR="007A7312" w:rsidRPr="00B62EA2">
          <w:fldChar w:fldCharType="begin"/>
        </w:r>
        <w:r w:rsidR="007A7312" w:rsidRPr="00B62EA2">
          <w:instrText>PAGE   \* MERGEFORMAT</w:instrText>
        </w:r>
        <w:r w:rsidR="007A7312" w:rsidRPr="00B62EA2">
          <w:fldChar w:fldCharType="separate"/>
        </w:r>
        <w:r w:rsidR="007A7312" w:rsidRPr="00B62EA2">
          <w:t>19</w:t>
        </w:r>
        <w:r w:rsidR="007A7312" w:rsidRPr="00B62EA2">
          <w:fldChar w:fldCharType="end"/>
        </w:r>
      </w:p>
    </w:sdtContent>
  </w:sdt>
  <w:p w14:paraId="646F7C4B" w14:textId="77777777" w:rsidR="007A7312" w:rsidRPr="00B62EA2" w:rsidRDefault="007A7312">
    <w:pPr>
      <w:pStyle w:val="Encabezado"/>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2A43EE" w14:textId="0389EC93" w:rsidR="00E02292" w:rsidRPr="00B62EA2" w:rsidRDefault="001378C3">
    <w:pPr>
      <w:pStyle w:val="Encabezado"/>
    </w:pPr>
    <w:r>
      <w:pict w14:anchorId="5D45803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95" o:spid="_x0000_s1596" type="#_x0000_t75" style="position:absolute;left:0;text-align:left;margin-left:0;margin-top:0;width:251.25pt;height:327.5pt;z-index:-251521024;mso-position-horizontal:center;mso-position-horizontal-relative:margin;mso-position-vertical:center;mso-position-vertical-relative:margin" o:allowincell="f">
          <v:imagedata r:id="rId1" o:title="escudo-solo-UDEP" gain="19661f" blacklevel="22938f"/>
          <w10:wrap anchorx="margin" anchory="margin"/>
        </v:shape>
      </w:pic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6125E7" w14:textId="5DF7DB6B" w:rsidR="00434E6C" w:rsidRPr="00B62EA2" w:rsidRDefault="001378C3">
    <w:pPr>
      <w:pStyle w:val="Encabezado"/>
    </w:pPr>
    <w:r>
      <w:pict w14:anchorId="08A9832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08" o:spid="_x0000_s1609" type="#_x0000_t75" style="position:absolute;left:0;text-align:left;margin-left:0;margin-top:0;width:251.25pt;height:327.5pt;z-index:-251507712;mso-position-horizontal:center;mso-position-horizontal-relative:margin;mso-position-vertical:center;mso-position-vertical-relative:margin" o:allowincell="f">
          <v:imagedata r:id="rId1" o:title="escudo-solo-UDEP" gain="19661f" blacklevel="22938f"/>
          <w10:wrap anchorx="margin" anchory="margin"/>
        </v:shape>
      </w:pic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8781265"/>
      <w:docPartObj>
        <w:docPartGallery w:val="Page Numbers (Top of Page)"/>
        <w:docPartUnique/>
      </w:docPartObj>
    </w:sdtPr>
    <w:sdtEndPr/>
    <w:sdtContent>
      <w:p w14:paraId="2DD45706" w14:textId="23C9A367" w:rsidR="001C6389" w:rsidRPr="00B62EA2" w:rsidRDefault="001378C3">
        <w:pPr>
          <w:pStyle w:val="Encabezado"/>
          <w:jc w:val="center"/>
        </w:pPr>
        <w:r>
          <w:pict w14:anchorId="098E635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09" o:spid="_x0000_s1610" type="#_x0000_t75" style="position:absolute;left:0;text-align:left;margin-left:0;margin-top:0;width:251.25pt;height:327.5pt;z-index:-251506688;mso-position-horizontal:center;mso-position-horizontal-relative:margin;mso-position-vertical:center;mso-position-vertical-relative:margin" o:allowincell="f">
              <v:imagedata r:id="rId1" o:title="escudo-solo-UDEP" gain="19661f" blacklevel="22938f"/>
              <w10:wrap anchorx="margin" anchory="margin"/>
            </v:shape>
          </w:pict>
        </w:r>
        <w:r w:rsidR="001C6389" w:rsidRPr="00B62EA2">
          <w:fldChar w:fldCharType="begin"/>
        </w:r>
        <w:r w:rsidR="001C6389" w:rsidRPr="00B62EA2">
          <w:instrText>PAGE   \* MERGEFORMAT</w:instrText>
        </w:r>
        <w:r w:rsidR="001C6389" w:rsidRPr="00B62EA2">
          <w:fldChar w:fldCharType="separate"/>
        </w:r>
        <w:r w:rsidR="001C6389" w:rsidRPr="00B62EA2">
          <w:t>19</w:t>
        </w:r>
        <w:r w:rsidR="001C6389" w:rsidRPr="00B62EA2">
          <w:fldChar w:fldCharType="end"/>
        </w:r>
      </w:p>
    </w:sdtContent>
  </w:sdt>
  <w:p w14:paraId="461B589F" w14:textId="77777777" w:rsidR="001C6389" w:rsidRPr="00B62EA2" w:rsidRDefault="001C6389">
    <w:pPr>
      <w:pStyle w:val="Encabezado"/>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AC3090" w14:textId="13CFDC82" w:rsidR="00434E6C" w:rsidRPr="00B62EA2" w:rsidRDefault="001378C3">
    <w:pPr>
      <w:pStyle w:val="Encabezado"/>
    </w:pPr>
    <w:r>
      <w:pict w14:anchorId="284B12B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07" o:spid="_x0000_s1608" type="#_x0000_t75" style="position:absolute;left:0;text-align:left;margin-left:0;margin-top:0;width:251.25pt;height:327.5pt;z-index:-251508736;mso-position-horizontal:center;mso-position-horizontal-relative:margin;mso-position-vertical:center;mso-position-vertical-relative:margin" o:allowincell="f">
          <v:imagedata r:id="rId1" o:title="escudo-solo-UDEP" gain="19661f" blacklevel="22938f"/>
          <w10:wrap anchorx="margin" anchory="margin"/>
        </v:shape>
      </w:pict>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3E6CCE" w14:textId="2F7E5E9F" w:rsidR="002B3FF9" w:rsidRPr="00B62EA2" w:rsidRDefault="001378C3">
    <w:pPr>
      <w:pStyle w:val="Encabezado"/>
    </w:pPr>
    <w:r>
      <w:pict w14:anchorId="1E00D62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11" o:spid="_x0000_s1612" type="#_x0000_t75" style="position:absolute;left:0;text-align:left;margin-left:0;margin-top:0;width:251.25pt;height:327.5pt;z-index:-251504640;mso-position-horizontal:center;mso-position-horizontal-relative:margin;mso-position-vertical:center;mso-position-vertical-relative:margin" o:allowincell="f">
          <v:imagedata r:id="rId1" o:title="escudo-solo-UDEP" gain="19661f" blacklevel="22938f"/>
          <w10:wrap anchorx="margin" anchory="margin"/>
        </v:shape>
      </w:pict>
    </w:r>
    <w:r w:rsidR="002B3FF9" w:rsidRPr="00B62EA2">
      <w:rPr>
        <w:noProof/>
      </w:rPr>
      <w:drawing>
        <wp:anchor distT="0" distB="0" distL="114300" distR="114300" simplePos="0" relativeHeight="251571200" behindDoc="1" locked="0" layoutInCell="0" allowOverlap="1" wp14:anchorId="63C8E8D0" wp14:editId="345D86F6">
          <wp:simplePos x="0" y="0"/>
          <wp:positionH relativeFrom="margin">
            <wp:align>center</wp:align>
          </wp:positionH>
          <wp:positionV relativeFrom="margin">
            <wp:align>center</wp:align>
          </wp:positionV>
          <wp:extent cx="3138170" cy="4090670"/>
          <wp:effectExtent l="0" t="0" r="0" b="0"/>
          <wp:wrapNone/>
          <wp:docPr id="732577172" name="Imagen 732577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3"/>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70730777"/>
      <w:docPartObj>
        <w:docPartGallery w:val="Page Numbers (Top of Page)"/>
        <w:docPartUnique/>
      </w:docPartObj>
    </w:sdtPr>
    <w:sdtEndPr/>
    <w:sdtContent>
      <w:p w14:paraId="6B84A50E" w14:textId="21244839" w:rsidR="00647C34" w:rsidRPr="00B62EA2" w:rsidRDefault="001378C3">
        <w:pPr>
          <w:pStyle w:val="Encabezado"/>
          <w:jc w:val="center"/>
        </w:pPr>
        <w:r>
          <w:pict w14:anchorId="07F3731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12" o:spid="_x0000_s1613" type="#_x0000_t75" style="position:absolute;left:0;text-align:left;margin-left:0;margin-top:0;width:251.25pt;height:327.5pt;z-index:-251503616;mso-position-horizontal:center;mso-position-horizontal-relative:margin;mso-position-vertical:center;mso-position-vertical-relative:margin" o:allowincell="f">
              <v:imagedata r:id="rId1" o:title="escudo-solo-UDEP" gain="19661f" blacklevel="22938f"/>
              <w10:wrap anchorx="margin" anchory="margin"/>
            </v:shape>
          </w:pict>
        </w:r>
        <w:r w:rsidR="00DE12CE" w:rsidRPr="00B62EA2">
          <w:rPr>
            <w:noProof/>
          </w:rPr>
          <w:drawing>
            <wp:anchor distT="0" distB="0" distL="114300" distR="114300" simplePos="0" relativeHeight="251746304" behindDoc="1" locked="0" layoutInCell="0" allowOverlap="1" wp14:anchorId="22B33CCD" wp14:editId="252E2FF6">
              <wp:simplePos x="0" y="0"/>
              <wp:positionH relativeFrom="margin">
                <wp:align>center</wp:align>
              </wp:positionH>
              <wp:positionV relativeFrom="margin">
                <wp:align>center</wp:align>
              </wp:positionV>
              <wp:extent cx="3138170" cy="4090670"/>
              <wp:effectExtent l="0" t="0" r="0" b="0"/>
              <wp:wrapNone/>
              <wp:docPr id="73257717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4"/>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r w:rsidR="00647C34" w:rsidRPr="00B62EA2">
          <w:fldChar w:fldCharType="begin"/>
        </w:r>
        <w:r w:rsidR="00647C34" w:rsidRPr="00B62EA2">
          <w:instrText>PAGE   \* MERGEFORMAT</w:instrText>
        </w:r>
        <w:r w:rsidR="00647C34" w:rsidRPr="00B62EA2">
          <w:fldChar w:fldCharType="separate"/>
        </w:r>
        <w:r w:rsidR="00647C34" w:rsidRPr="00B62EA2">
          <w:t>19</w:t>
        </w:r>
        <w:r w:rsidR="00647C34" w:rsidRPr="00B62EA2">
          <w:fldChar w:fldCharType="end"/>
        </w:r>
      </w:p>
    </w:sdtContent>
  </w:sdt>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B52CBF" w14:textId="3685A792" w:rsidR="002B3FF9" w:rsidRPr="00B62EA2" w:rsidRDefault="001378C3">
    <w:pPr>
      <w:pStyle w:val="Encabezado"/>
    </w:pPr>
    <w:r>
      <w:pict w14:anchorId="407A50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10" o:spid="_x0000_s1611" type="#_x0000_t75" style="position:absolute;left:0;text-align:left;margin-left:0;margin-top:0;width:251.25pt;height:327.5pt;z-index:-251505664;mso-position-horizontal:center;mso-position-horizontal-relative:margin;mso-position-vertical:center;mso-position-vertical-relative:margin" o:allowincell="f">
          <v:imagedata r:id="rId1" o:title="escudo-solo-UDEP" gain="19661f" blacklevel="22938f"/>
          <w10:wrap anchorx="margin" anchory="margin"/>
        </v:shape>
      </w:pict>
    </w:r>
    <w:r w:rsidR="002B3FF9" w:rsidRPr="00B62EA2">
      <w:rPr>
        <w:noProof/>
      </w:rPr>
      <w:drawing>
        <wp:anchor distT="0" distB="0" distL="114300" distR="114300" simplePos="0" relativeHeight="251573248" behindDoc="1" locked="0" layoutInCell="0" allowOverlap="1" wp14:anchorId="4A0BB57E" wp14:editId="2EA72BF0">
          <wp:simplePos x="0" y="0"/>
          <wp:positionH relativeFrom="margin">
            <wp:align>center</wp:align>
          </wp:positionH>
          <wp:positionV relativeFrom="margin">
            <wp:align>center</wp:align>
          </wp:positionV>
          <wp:extent cx="3138170" cy="4090670"/>
          <wp:effectExtent l="0" t="0" r="0" b="0"/>
          <wp:wrapNone/>
          <wp:docPr id="732577174" name="Imagen 732577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2"/>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5461608"/>
      <w:docPartObj>
        <w:docPartGallery w:val="Page Numbers (Top of Page)"/>
        <w:docPartUnique/>
      </w:docPartObj>
    </w:sdtPr>
    <w:sdtEndPr/>
    <w:sdtContent>
      <w:p w14:paraId="6D5F074C" w14:textId="49C5D565" w:rsidR="00037E26" w:rsidRPr="00B62EA2" w:rsidRDefault="001378C3">
        <w:pPr>
          <w:pStyle w:val="Encabezado"/>
        </w:pPr>
        <w:r>
          <w:pict w14:anchorId="4598578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14" o:spid="_x0000_s1615" type="#_x0000_t75" style="position:absolute;left:0;text-align:left;margin-left:0;margin-top:0;width:251.25pt;height:327.5pt;z-index:-251501568;mso-position-horizontal:center;mso-position-horizontal-relative:margin;mso-position-vertical:center;mso-position-vertical-relative:margin" o:allowincell="f">
              <v:imagedata r:id="rId1" o:title="escudo-solo-UDEP" gain="19661f" blacklevel="22938f"/>
              <w10:wrap anchorx="margin" anchory="margin"/>
            </v:shape>
          </w:pict>
        </w:r>
        <w:r w:rsidR="00037E26" w:rsidRPr="00B62EA2">
          <w:fldChar w:fldCharType="begin"/>
        </w:r>
        <w:r w:rsidR="00037E26" w:rsidRPr="00B62EA2">
          <w:instrText>PAGE   \* MERGEFORMAT</w:instrText>
        </w:r>
        <w:r w:rsidR="00037E26" w:rsidRPr="00B62EA2">
          <w:fldChar w:fldCharType="separate"/>
        </w:r>
        <w:r w:rsidR="00037E26" w:rsidRPr="00B62EA2">
          <w:t>viii</w:t>
        </w:r>
        <w:r w:rsidR="00037E26" w:rsidRPr="00B62EA2">
          <w:fldChar w:fldCharType="end"/>
        </w:r>
      </w:p>
    </w:sdtContent>
  </w:sdt>
  <w:p w14:paraId="71A7ED89" w14:textId="7F410209" w:rsidR="00037E26" w:rsidRPr="00B62EA2" w:rsidRDefault="00037E26">
    <w:pPr>
      <w:pStyle w:val="Encabezado"/>
    </w:pPr>
    <w:r w:rsidRPr="00B62EA2">
      <w:rPr>
        <w:noProof/>
      </w:rPr>
      <w:drawing>
        <wp:anchor distT="0" distB="0" distL="114300" distR="114300" simplePos="0" relativeHeight="251578368" behindDoc="1" locked="0" layoutInCell="0" allowOverlap="1" wp14:anchorId="2A3D72AC" wp14:editId="1631601D">
          <wp:simplePos x="0" y="0"/>
          <wp:positionH relativeFrom="margin">
            <wp:align>center</wp:align>
          </wp:positionH>
          <wp:positionV relativeFrom="margin">
            <wp:align>center</wp:align>
          </wp:positionV>
          <wp:extent cx="3138170" cy="4090670"/>
          <wp:effectExtent l="0" t="0" r="0" b="0"/>
          <wp:wrapNone/>
          <wp:docPr id="732577175" name="Imagen 732577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39466407"/>
      <w:docPartObj>
        <w:docPartGallery w:val="Page Numbers (Top of Page)"/>
        <w:docPartUnique/>
      </w:docPartObj>
    </w:sdtPr>
    <w:sdtEndPr/>
    <w:sdtContent>
      <w:p w14:paraId="788755DC" w14:textId="0063066E" w:rsidR="00037E26" w:rsidRPr="00B62EA2" w:rsidRDefault="001378C3" w:rsidP="00E6338A">
        <w:pPr>
          <w:pStyle w:val="Encabezado"/>
          <w:jc w:val="center"/>
        </w:pPr>
        <w:r>
          <w:pict w14:anchorId="71FA4D6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15" o:spid="_x0000_s1616" type="#_x0000_t75" style="position:absolute;left:0;text-align:left;margin-left:0;margin-top:0;width:251.25pt;height:327.5pt;z-index:-251500544;mso-position-horizontal:center;mso-position-horizontal-relative:margin;mso-position-vertical:center;mso-position-vertical-relative:margin" o:allowincell="f">
              <v:imagedata r:id="rId1" o:title="escudo-solo-UDEP" gain="19661f" blacklevel="22938f"/>
              <w10:wrap anchorx="margin" anchory="margin"/>
            </v:shape>
          </w:pict>
        </w:r>
        <w:r w:rsidR="00037E26" w:rsidRPr="00B62EA2">
          <w:rPr>
            <w:noProof/>
          </w:rPr>
          <w:drawing>
            <wp:anchor distT="0" distB="0" distL="114300" distR="114300" simplePos="0" relativeHeight="251579392" behindDoc="1" locked="0" layoutInCell="0" allowOverlap="1" wp14:anchorId="1264F186" wp14:editId="2ED10381">
              <wp:simplePos x="0" y="0"/>
              <wp:positionH relativeFrom="margin">
                <wp:align>center</wp:align>
              </wp:positionH>
              <wp:positionV relativeFrom="margin">
                <wp:align>center</wp:align>
              </wp:positionV>
              <wp:extent cx="3138170" cy="4090670"/>
              <wp:effectExtent l="0" t="0" r="0" b="0"/>
              <wp:wrapNone/>
              <wp:docPr id="732577176" name="Imagen 732577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r w:rsidR="00037E26" w:rsidRPr="00B62EA2">
          <w:fldChar w:fldCharType="begin"/>
        </w:r>
        <w:r w:rsidR="00037E26" w:rsidRPr="00B62EA2">
          <w:instrText xml:space="preserve"> PAGE   \* MERGEFORMAT </w:instrText>
        </w:r>
        <w:r w:rsidR="00037E26" w:rsidRPr="00B62EA2">
          <w:fldChar w:fldCharType="separate"/>
        </w:r>
        <w:r w:rsidR="00037E26" w:rsidRPr="00B62EA2">
          <w:t>15</w:t>
        </w:r>
        <w:r w:rsidR="00037E26" w:rsidRPr="00B62EA2">
          <w:fldChar w:fldCharType="end"/>
        </w:r>
      </w:p>
    </w:sdtContent>
  </w:sdt>
  <w:p w14:paraId="7AF5C5DD" w14:textId="77777777" w:rsidR="00037E26" w:rsidRPr="00B62EA2" w:rsidRDefault="00037E26" w:rsidP="00A108B0">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70101C" w14:textId="5BBBC308" w:rsidR="00BB61BF" w:rsidRPr="00B62EA2" w:rsidRDefault="001378C3" w:rsidP="0094481F">
    <w:pPr>
      <w:pStyle w:val="Prrafodelista"/>
      <w:ind w:left="0"/>
      <w:jc w:val="center"/>
    </w:pPr>
    <w:r>
      <w:pict w14:anchorId="4D35E0F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62" o:spid="_x0000_s1563" type="#_x0000_t75" style="position:absolute;left:0;text-align:left;margin-left:0;margin-top:0;width:251.25pt;height:327.5pt;z-index:-251554816;mso-position-horizontal:center;mso-position-horizontal-relative:margin;mso-position-vertical:center;mso-position-vertical-relative:margin" o:allowincell="f">
          <v:imagedata r:id="rId1" o:title="escudo-solo-UDEP" gain="19661f" blacklevel="22938f"/>
          <w10:wrap anchorx="margin" anchory="margin"/>
        </v:shape>
      </w:pict>
    </w:r>
    <w:r w:rsidR="002F50B5" w:rsidRPr="00B62EA2">
      <w:rPr>
        <w:noProof/>
      </w:rPr>
      <w:drawing>
        <wp:anchor distT="0" distB="0" distL="114300" distR="114300" simplePos="0" relativeHeight="251757568" behindDoc="1" locked="0" layoutInCell="0" allowOverlap="1" wp14:anchorId="711C5EDC" wp14:editId="71AB7E9E">
          <wp:simplePos x="0" y="0"/>
          <wp:positionH relativeFrom="margin">
            <wp:align>center</wp:align>
          </wp:positionH>
          <wp:positionV relativeFrom="margin">
            <wp:align>center</wp:align>
          </wp:positionV>
          <wp:extent cx="3138170" cy="4090670"/>
          <wp:effectExtent l="0" t="0" r="0" b="0"/>
          <wp:wrapNone/>
          <wp:docPr id="732577168" name="Imagen 732577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1"/>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5E18EA" w14:textId="21925481" w:rsidR="00037E26" w:rsidRPr="00B62EA2" w:rsidRDefault="001378C3">
    <w:pPr>
      <w:pStyle w:val="Encabezado"/>
    </w:pPr>
    <w:r>
      <w:pict w14:anchorId="05C09FF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13" o:spid="_x0000_s1614" type="#_x0000_t75" style="position:absolute;left:0;text-align:left;margin-left:0;margin-top:0;width:251.25pt;height:327.5pt;z-index:-251502592;mso-position-horizontal:center;mso-position-horizontal-relative:margin;mso-position-vertical:center;mso-position-vertical-relative:margin" o:allowincell="f">
          <v:imagedata r:id="rId1" o:title="escudo-solo-UDEP" gain="19661f" blacklevel="22938f"/>
          <w10:wrap anchorx="margin" anchory="margin"/>
        </v:shape>
      </w:pict>
    </w:r>
    <w:r w:rsidR="00037E26" w:rsidRPr="00B62EA2">
      <w:rPr>
        <w:noProof/>
      </w:rPr>
      <w:drawing>
        <wp:anchor distT="0" distB="0" distL="114300" distR="114300" simplePos="0" relativeHeight="251577344" behindDoc="1" locked="0" layoutInCell="0" allowOverlap="1" wp14:anchorId="45926EA2" wp14:editId="57BFA9EA">
          <wp:simplePos x="0" y="0"/>
          <wp:positionH relativeFrom="margin">
            <wp:align>center</wp:align>
          </wp:positionH>
          <wp:positionV relativeFrom="margin">
            <wp:align>center</wp:align>
          </wp:positionV>
          <wp:extent cx="3138170" cy="4090670"/>
          <wp:effectExtent l="0" t="0" r="0" b="0"/>
          <wp:wrapNone/>
          <wp:docPr id="732577177" name="Imagen 732577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EA1F85" w14:textId="2CBD6A91" w:rsidR="00037E26" w:rsidRPr="00B62EA2" w:rsidRDefault="001378C3">
    <w:pPr>
      <w:pStyle w:val="Encabezado"/>
    </w:pPr>
    <w:r>
      <w:pict w14:anchorId="79AE092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17" o:spid="_x0000_s1618" type="#_x0000_t75" style="position:absolute;left:0;text-align:left;margin-left:0;margin-top:0;width:251.25pt;height:327.5pt;z-index:-251498496;mso-position-horizontal:center;mso-position-horizontal-relative:margin;mso-position-vertical:center;mso-position-vertical-relative:margin" o:allowincell="f">
          <v:imagedata r:id="rId1" o:title="escudo-solo-UDEP" gain="19661f" blacklevel="22938f"/>
          <w10:wrap anchorx="margin" anchory="margin"/>
        </v:shape>
      </w:pict>
    </w:r>
    <w:r w:rsidR="001B588E" w:rsidRPr="00B62EA2">
      <w:rPr>
        <w:noProof/>
      </w:rPr>
      <w:drawing>
        <wp:anchor distT="0" distB="0" distL="114300" distR="114300" simplePos="0" relativeHeight="251694080" behindDoc="1" locked="0" layoutInCell="0" allowOverlap="1" wp14:anchorId="77723464" wp14:editId="4F9BCEF2">
          <wp:simplePos x="0" y="0"/>
          <wp:positionH relativeFrom="margin">
            <wp:align>center</wp:align>
          </wp:positionH>
          <wp:positionV relativeFrom="margin">
            <wp:align>center</wp:align>
          </wp:positionV>
          <wp:extent cx="3138170" cy="4090670"/>
          <wp:effectExtent l="0" t="0" r="0" b="0"/>
          <wp:wrapNone/>
          <wp:docPr id="732577178" name="Imagen 732577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68327765"/>
      <w:docPartObj>
        <w:docPartGallery w:val="Page Numbers (Top of Page)"/>
        <w:docPartUnique/>
      </w:docPartObj>
    </w:sdtPr>
    <w:sdtEndPr/>
    <w:sdtContent>
      <w:p w14:paraId="0A7CDFF3" w14:textId="24A2EEA6" w:rsidR="00037E26" w:rsidRPr="00B62EA2" w:rsidRDefault="001378C3">
        <w:pPr>
          <w:pStyle w:val="Encabezado"/>
          <w:jc w:val="center"/>
        </w:pPr>
        <w:r>
          <w:pict w14:anchorId="19AA0DF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18" o:spid="_x0000_s1619" type="#_x0000_t75" style="position:absolute;left:0;text-align:left;margin-left:0;margin-top:0;width:251.25pt;height:327.5pt;z-index:-251497472;mso-position-horizontal:center;mso-position-horizontal-relative:margin;mso-position-vertical:center;mso-position-vertical-relative:margin" o:allowincell="f">
              <v:imagedata r:id="rId1" o:title="escudo-solo-UDEP" gain="19661f" blacklevel="22938f"/>
              <w10:wrap anchorx="margin" anchory="margin"/>
            </v:shape>
          </w:pict>
        </w:r>
        <w:r w:rsidR="001B588E" w:rsidRPr="00B62EA2">
          <w:rPr>
            <w:noProof/>
          </w:rPr>
          <w:drawing>
            <wp:anchor distT="0" distB="0" distL="114300" distR="114300" simplePos="0" relativeHeight="251695104" behindDoc="1" locked="0" layoutInCell="0" allowOverlap="1" wp14:anchorId="7350E3D3" wp14:editId="4D907909">
              <wp:simplePos x="0" y="0"/>
              <wp:positionH relativeFrom="margin">
                <wp:align>center</wp:align>
              </wp:positionH>
              <wp:positionV relativeFrom="margin">
                <wp:align>center</wp:align>
              </wp:positionV>
              <wp:extent cx="3138170" cy="4090670"/>
              <wp:effectExtent l="0" t="0" r="0" b="0"/>
              <wp:wrapNone/>
              <wp:docPr id="732577179" name="Imagen 732577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9"/>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r w:rsidR="00037E26" w:rsidRPr="00B62EA2">
          <w:fldChar w:fldCharType="begin"/>
        </w:r>
        <w:r w:rsidR="00037E26" w:rsidRPr="00B62EA2">
          <w:instrText>PAGE   \* MERGEFORMAT</w:instrText>
        </w:r>
        <w:r w:rsidR="00037E26" w:rsidRPr="00B62EA2">
          <w:fldChar w:fldCharType="separate"/>
        </w:r>
        <w:r w:rsidR="00037E26" w:rsidRPr="00B62EA2">
          <w:t>19</w:t>
        </w:r>
        <w:r w:rsidR="00037E26" w:rsidRPr="00B62EA2">
          <w:fldChar w:fldCharType="end"/>
        </w:r>
      </w:p>
    </w:sdtContent>
  </w:sdt>
  <w:p w14:paraId="73A81B21" w14:textId="77777777" w:rsidR="00037E26" w:rsidRPr="00B62EA2" w:rsidRDefault="00037E26">
    <w:pPr>
      <w:pStyle w:val="Encabezado"/>
    </w:pP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62BBB0" w14:textId="2A783F0A" w:rsidR="00037E26" w:rsidRPr="00B62EA2" w:rsidRDefault="001378C3">
    <w:pPr>
      <w:pStyle w:val="Encabezado"/>
    </w:pPr>
    <w:r>
      <w:pict w14:anchorId="6217239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16" o:spid="_x0000_s1617" type="#_x0000_t75" style="position:absolute;left:0;text-align:left;margin-left:0;margin-top:0;width:251.25pt;height:327.5pt;z-index:-251499520;mso-position-horizontal:center;mso-position-horizontal-relative:margin;mso-position-vertical:center;mso-position-vertical-relative:margin" o:allowincell="f">
          <v:imagedata r:id="rId1" o:title="escudo-solo-UDEP" gain="19661f" blacklevel="22938f"/>
          <w10:wrap anchorx="margin" anchory="margin"/>
        </v:shape>
      </w:pict>
    </w:r>
    <w:r w:rsidR="001B588E" w:rsidRPr="00B62EA2">
      <w:rPr>
        <w:noProof/>
      </w:rPr>
      <w:drawing>
        <wp:anchor distT="0" distB="0" distL="114300" distR="114300" simplePos="0" relativeHeight="251693056" behindDoc="1" locked="0" layoutInCell="0" allowOverlap="1" wp14:anchorId="01410D78" wp14:editId="761556F5">
          <wp:simplePos x="0" y="0"/>
          <wp:positionH relativeFrom="margin">
            <wp:align>center</wp:align>
          </wp:positionH>
          <wp:positionV relativeFrom="margin">
            <wp:align>center</wp:align>
          </wp:positionV>
          <wp:extent cx="3138170" cy="4090670"/>
          <wp:effectExtent l="0" t="0" r="0" b="0"/>
          <wp:wrapNone/>
          <wp:docPr id="732577180" name="Imagen 732577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7"/>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E12D4C" w14:textId="56AD37DC" w:rsidR="00037E26" w:rsidRPr="00B62EA2" w:rsidRDefault="001378C3">
    <w:pPr>
      <w:pStyle w:val="Encabezado"/>
    </w:pPr>
    <w:r>
      <w:pict w14:anchorId="4E44DFA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20" o:spid="_x0000_s1621" type="#_x0000_t75" style="position:absolute;left:0;text-align:left;margin-left:0;margin-top:0;width:251.25pt;height:327.5pt;z-index:-251495424;mso-position-horizontal:center;mso-position-horizontal-relative:margin;mso-position-vertical:center;mso-position-vertical-relative:margin" o:allowincell="f">
          <v:imagedata r:id="rId1" o:title="escudo-solo-UDEP" gain="19661f" blacklevel="22938f"/>
          <w10:wrap anchorx="margin" anchory="margin"/>
        </v:shape>
      </w:pict>
    </w:r>
    <w:r w:rsidR="00775C8B" w:rsidRPr="00B62EA2">
      <w:rPr>
        <w:noProof/>
      </w:rPr>
      <w:drawing>
        <wp:anchor distT="0" distB="0" distL="114300" distR="114300" simplePos="0" relativeHeight="251700224" behindDoc="1" locked="0" layoutInCell="0" allowOverlap="1" wp14:anchorId="7EED0E51" wp14:editId="7679C334">
          <wp:simplePos x="0" y="0"/>
          <wp:positionH relativeFrom="margin">
            <wp:align>center</wp:align>
          </wp:positionH>
          <wp:positionV relativeFrom="margin">
            <wp:align>center</wp:align>
          </wp:positionV>
          <wp:extent cx="3138170" cy="4090670"/>
          <wp:effectExtent l="0" t="0" r="0" b="0"/>
          <wp:wrapNone/>
          <wp:docPr id="732577181" name="Imagen 732577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4"/>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9229837"/>
      <w:docPartObj>
        <w:docPartGallery w:val="Page Numbers (Top of Page)"/>
        <w:docPartUnique/>
      </w:docPartObj>
    </w:sdtPr>
    <w:sdtEndPr/>
    <w:sdtContent>
      <w:p w14:paraId="3EAFBD1C" w14:textId="434485EC" w:rsidR="00037E26" w:rsidRPr="00B62EA2" w:rsidRDefault="001378C3">
        <w:pPr>
          <w:pStyle w:val="Encabezado"/>
          <w:jc w:val="center"/>
        </w:pPr>
        <w:r>
          <w:pict w14:anchorId="36D2856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21" o:spid="_x0000_s1622" type="#_x0000_t75" style="position:absolute;left:0;text-align:left;margin-left:0;margin-top:0;width:251.25pt;height:327.5pt;z-index:-251494400;mso-position-horizontal:center;mso-position-horizontal-relative:margin;mso-position-vertical:center;mso-position-vertical-relative:margin" o:allowincell="f">
              <v:imagedata r:id="rId1" o:title="escudo-solo-UDEP" gain="19661f" blacklevel="22938f"/>
              <w10:wrap anchorx="margin" anchory="margin"/>
            </v:shape>
          </w:pict>
        </w:r>
        <w:r w:rsidR="00775C8B" w:rsidRPr="00B62EA2">
          <w:rPr>
            <w:noProof/>
          </w:rPr>
          <w:drawing>
            <wp:anchor distT="0" distB="0" distL="114300" distR="114300" simplePos="0" relativeHeight="251701248" behindDoc="1" locked="0" layoutInCell="0" allowOverlap="1" wp14:anchorId="674B3A3A" wp14:editId="4B1D8459">
              <wp:simplePos x="0" y="0"/>
              <wp:positionH relativeFrom="margin">
                <wp:align>center</wp:align>
              </wp:positionH>
              <wp:positionV relativeFrom="margin">
                <wp:align>center</wp:align>
              </wp:positionV>
              <wp:extent cx="3138170" cy="4090670"/>
              <wp:effectExtent l="0" t="0" r="0" b="0"/>
              <wp:wrapNone/>
              <wp:docPr id="732577182" name="Imagen 732577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5"/>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r w:rsidR="00037E26" w:rsidRPr="00B62EA2">
          <w:fldChar w:fldCharType="begin"/>
        </w:r>
        <w:r w:rsidR="00037E26" w:rsidRPr="00B62EA2">
          <w:instrText>PAGE   \* MERGEFORMAT</w:instrText>
        </w:r>
        <w:r w:rsidR="00037E26" w:rsidRPr="00B62EA2">
          <w:fldChar w:fldCharType="separate"/>
        </w:r>
        <w:r w:rsidR="00037E26" w:rsidRPr="00B62EA2">
          <w:t>19</w:t>
        </w:r>
        <w:r w:rsidR="00037E26" w:rsidRPr="00B62EA2">
          <w:fldChar w:fldCharType="end"/>
        </w:r>
      </w:p>
    </w:sdtContent>
  </w:sdt>
  <w:p w14:paraId="76F6BE26" w14:textId="77777777" w:rsidR="00037E26" w:rsidRPr="00B62EA2" w:rsidRDefault="00037E26">
    <w:pPr>
      <w:pStyle w:val="Encabezado"/>
    </w:pPr>
  </w:p>
</w:hdr>
</file>

<file path=word/header3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F759E5" w14:textId="2BE70816" w:rsidR="00037E26" w:rsidRPr="00B62EA2" w:rsidRDefault="001378C3">
    <w:pPr>
      <w:pStyle w:val="Encabezado"/>
    </w:pPr>
    <w:r>
      <w:pict w14:anchorId="592E0CC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19" o:spid="_x0000_s1620" type="#_x0000_t75" style="position:absolute;left:0;text-align:left;margin-left:0;margin-top:0;width:251.25pt;height:327.5pt;z-index:-251496448;mso-position-horizontal:center;mso-position-horizontal-relative:margin;mso-position-vertical:center;mso-position-vertical-relative:margin" o:allowincell="f">
          <v:imagedata r:id="rId1" o:title="escudo-solo-UDEP" gain="19661f" blacklevel="22938f"/>
          <w10:wrap anchorx="margin" anchory="margin"/>
        </v:shape>
      </w:pict>
    </w:r>
    <w:r w:rsidR="00775C8B" w:rsidRPr="00B62EA2">
      <w:rPr>
        <w:noProof/>
      </w:rPr>
      <w:drawing>
        <wp:anchor distT="0" distB="0" distL="114300" distR="114300" simplePos="0" relativeHeight="251699200" behindDoc="1" locked="0" layoutInCell="0" allowOverlap="1" wp14:anchorId="4C05A633" wp14:editId="4212D5EB">
          <wp:simplePos x="0" y="0"/>
          <wp:positionH relativeFrom="margin">
            <wp:align>center</wp:align>
          </wp:positionH>
          <wp:positionV relativeFrom="margin">
            <wp:align>center</wp:align>
          </wp:positionV>
          <wp:extent cx="3138170" cy="4090670"/>
          <wp:effectExtent l="0" t="0" r="0" b="0"/>
          <wp:wrapNone/>
          <wp:docPr id="732577183" name="Imagen 732577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3"/>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3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3D3F2B" w14:textId="4DA095F4" w:rsidR="00037E26" w:rsidRPr="00B62EA2" w:rsidRDefault="001378C3">
    <w:pPr>
      <w:pStyle w:val="Encabezado"/>
    </w:pPr>
    <w:r>
      <w:pict w14:anchorId="24A59E5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23" o:spid="_x0000_s1624" type="#_x0000_t75" style="position:absolute;left:0;text-align:left;margin-left:0;margin-top:0;width:251.25pt;height:327.5pt;z-index:-251492352;mso-position-horizontal:center;mso-position-horizontal-relative:margin;mso-position-vertical:center;mso-position-vertical-relative:margin" o:allowincell="f">
          <v:imagedata r:id="rId1" o:title="escudo-solo-UDEP" gain="19661f" blacklevel="22938f"/>
          <w10:wrap anchorx="margin" anchory="margin"/>
        </v:shape>
      </w:pict>
    </w:r>
    <w:r w:rsidR="00B61AA1" w:rsidRPr="00B62EA2">
      <w:rPr>
        <w:noProof/>
      </w:rPr>
      <w:drawing>
        <wp:anchor distT="0" distB="0" distL="114300" distR="114300" simplePos="0" relativeHeight="251706368" behindDoc="1" locked="0" layoutInCell="0" allowOverlap="1" wp14:anchorId="3480C36E" wp14:editId="0D4D93D0">
          <wp:simplePos x="0" y="0"/>
          <wp:positionH relativeFrom="margin">
            <wp:align>center</wp:align>
          </wp:positionH>
          <wp:positionV relativeFrom="margin">
            <wp:align>center</wp:align>
          </wp:positionV>
          <wp:extent cx="3138170" cy="4090670"/>
          <wp:effectExtent l="0" t="0" r="0" b="0"/>
          <wp:wrapNone/>
          <wp:docPr id="732577184" name="Imagen 732577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3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3839627"/>
      <w:docPartObj>
        <w:docPartGallery w:val="Page Numbers (Top of Page)"/>
        <w:docPartUnique/>
      </w:docPartObj>
    </w:sdtPr>
    <w:sdtEndPr/>
    <w:sdtContent>
      <w:p w14:paraId="42927EF7" w14:textId="00B91EC5" w:rsidR="00037E26" w:rsidRPr="00B62EA2" w:rsidRDefault="001378C3">
        <w:pPr>
          <w:pStyle w:val="Encabezado"/>
          <w:jc w:val="center"/>
        </w:pPr>
        <w:r>
          <w:pict w14:anchorId="58DE1BE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24" o:spid="_x0000_s1625" type="#_x0000_t75" style="position:absolute;left:0;text-align:left;margin-left:0;margin-top:0;width:251.25pt;height:327.5pt;z-index:-251491328;mso-position-horizontal:center;mso-position-horizontal-relative:margin;mso-position-vertical:center;mso-position-vertical-relative:margin" o:allowincell="f">
              <v:imagedata r:id="rId1" o:title="escudo-solo-UDEP" gain="19661f" blacklevel="22938f"/>
              <w10:wrap anchorx="margin" anchory="margin"/>
            </v:shape>
          </w:pict>
        </w:r>
        <w:r w:rsidR="00B61AA1" w:rsidRPr="00B62EA2">
          <w:rPr>
            <w:noProof/>
          </w:rPr>
          <w:drawing>
            <wp:anchor distT="0" distB="0" distL="114300" distR="114300" simplePos="0" relativeHeight="251707392" behindDoc="1" locked="0" layoutInCell="0" allowOverlap="1" wp14:anchorId="4AD61100" wp14:editId="4ED724FC">
              <wp:simplePos x="0" y="0"/>
              <wp:positionH relativeFrom="margin">
                <wp:align>center</wp:align>
              </wp:positionH>
              <wp:positionV relativeFrom="margin">
                <wp:align>center</wp:align>
              </wp:positionV>
              <wp:extent cx="3138170" cy="4090670"/>
              <wp:effectExtent l="0" t="0" r="0" b="0"/>
              <wp:wrapNone/>
              <wp:docPr id="732577185" name="Imagen 732577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1"/>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r w:rsidR="00037E26" w:rsidRPr="00B62EA2">
          <w:fldChar w:fldCharType="begin"/>
        </w:r>
        <w:r w:rsidR="00037E26" w:rsidRPr="00B62EA2">
          <w:instrText>PAGE   \* MERGEFORMAT</w:instrText>
        </w:r>
        <w:r w:rsidR="00037E26" w:rsidRPr="00B62EA2">
          <w:fldChar w:fldCharType="separate"/>
        </w:r>
        <w:r w:rsidR="00037E26" w:rsidRPr="00B62EA2">
          <w:t>19</w:t>
        </w:r>
        <w:r w:rsidR="00037E26" w:rsidRPr="00B62EA2">
          <w:fldChar w:fldCharType="end"/>
        </w:r>
      </w:p>
    </w:sdtContent>
  </w:sdt>
  <w:p w14:paraId="091D99C1" w14:textId="77777777" w:rsidR="00037E26" w:rsidRPr="00B62EA2" w:rsidRDefault="00037E26">
    <w:pPr>
      <w:pStyle w:val="Encabezado"/>
    </w:pPr>
  </w:p>
</w:hdr>
</file>

<file path=word/header3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DDA43C" w14:textId="45558682" w:rsidR="00037E26" w:rsidRPr="00B62EA2" w:rsidRDefault="001378C3">
    <w:pPr>
      <w:pStyle w:val="Encabezado"/>
    </w:pPr>
    <w:r>
      <w:pict w14:anchorId="7D15EFE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22" o:spid="_x0000_s1623" type="#_x0000_t75" style="position:absolute;left:0;text-align:left;margin-left:0;margin-top:0;width:251.25pt;height:327.5pt;z-index:-251493376;mso-position-horizontal:center;mso-position-horizontal-relative:margin;mso-position-vertical:center;mso-position-vertical-relative:margin" o:allowincell="f">
          <v:imagedata r:id="rId1" o:title="escudo-solo-UDEP" gain="19661f" blacklevel="22938f"/>
          <w10:wrap anchorx="margin" anchory="margin"/>
        </v:shape>
      </w:pict>
    </w:r>
    <w:r w:rsidR="00B61AA1" w:rsidRPr="00B62EA2">
      <w:rPr>
        <w:noProof/>
      </w:rPr>
      <w:drawing>
        <wp:anchor distT="0" distB="0" distL="114300" distR="114300" simplePos="0" relativeHeight="251705344" behindDoc="1" locked="0" layoutInCell="0" allowOverlap="1" wp14:anchorId="11571621" wp14:editId="585B2DC7">
          <wp:simplePos x="0" y="0"/>
          <wp:positionH relativeFrom="margin">
            <wp:align>center</wp:align>
          </wp:positionH>
          <wp:positionV relativeFrom="margin">
            <wp:align>center</wp:align>
          </wp:positionV>
          <wp:extent cx="3138170" cy="4090670"/>
          <wp:effectExtent l="0" t="0" r="0" b="0"/>
          <wp:wrapNone/>
          <wp:docPr id="732577186" name="Imagen 732577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9"/>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C90B57" w14:textId="77777777" w:rsidR="002A3C6F" w:rsidRPr="00B62EA2" w:rsidRDefault="001378C3">
    <w:pPr>
      <w:pStyle w:val="Encabezado"/>
    </w:pPr>
    <w:r>
      <w:pict w14:anchorId="4522855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66" o:spid="_x0000_s1656" type="#_x0000_t75" style="position:absolute;left:0;text-align:left;margin-left:0;margin-top:0;width:251.25pt;height:327.5pt;z-index:-251451392;mso-position-horizontal:center;mso-position-horizontal-relative:margin;mso-position-vertical:center;mso-position-vertical-relative:margin" o:allowincell="f">
          <v:imagedata r:id="rId1" o:title="escudo-solo-UDEP" gain="19661f" blacklevel="22938f"/>
          <w10:wrap anchorx="margin" anchory="margin"/>
        </v:shape>
      </w:pict>
    </w:r>
  </w:p>
</w:hdr>
</file>

<file path=word/header4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3461673"/>
      <w:docPartObj>
        <w:docPartGallery w:val="Page Numbers (Top of Page)"/>
        <w:docPartUnique/>
      </w:docPartObj>
    </w:sdtPr>
    <w:sdtEndPr/>
    <w:sdtContent>
      <w:p w14:paraId="29712954" w14:textId="2C081283" w:rsidR="00037E26" w:rsidRPr="00B62EA2" w:rsidRDefault="001378C3">
        <w:pPr>
          <w:pStyle w:val="Encabezado"/>
        </w:pPr>
        <w:r>
          <w:pict w14:anchorId="4CBB077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26" o:spid="_x0000_s1627" type="#_x0000_t75" style="position:absolute;left:0;text-align:left;margin-left:0;margin-top:0;width:251.25pt;height:327.5pt;z-index:-251489280;mso-position-horizontal:center;mso-position-horizontal-relative:margin;mso-position-vertical:center;mso-position-vertical-relative:margin" o:allowincell="f">
              <v:imagedata r:id="rId1" o:title="escudo-solo-UDEP" gain="19661f" blacklevel="22938f"/>
              <w10:wrap anchorx="margin" anchory="margin"/>
            </v:shape>
          </w:pict>
        </w:r>
        <w:r w:rsidR="00037E26" w:rsidRPr="00B62EA2">
          <w:fldChar w:fldCharType="begin"/>
        </w:r>
        <w:r w:rsidR="00037E26" w:rsidRPr="00B62EA2">
          <w:instrText>PAGE   \* MERGEFORMAT</w:instrText>
        </w:r>
        <w:r w:rsidR="00037E26" w:rsidRPr="00B62EA2">
          <w:fldChar w:fldCharType="separate"/>
        </w:r>
        <w:r w:rsidR="00037E26" w:rsidRPr="00B62EA2">
          <w:t>xii</w:t>
        </w:r>
        <w:r w:rsidR="00037E26" w:rsidRPr="00B62EA2">
          <w:fldChar w:fldCharType="end"/>
        </w:r>
      </w:p>
    </w:sdtContent>
  </w:sdt>
  <w:p w14:paraId="754B477D" w14:textId="181DF4D7" w:rsidR="00037E26" w:rsidRPr="00B62EA2" w:rsidRDefault="00037E26">
    <w:pPr>
      <w:pStyle w:val="Encabezado"/>
    </w:pPr>
    <w:r w:rsidRPr="00B62EA2">
      <w:rPr>
        <w:noProof/>
      </w:rPr>
      <w:drawing>
        <wp:anchor distT="0" distB="0" distL="114300" distR="114300" simplePos="0" relativeHeight="251581440" behindDoc="1" locked="0" layoutInCell="0" allowOverlap="1" wp14:anchorId="7F64B150" wp14:editId="107FF671">
          <wp:simplePos x="0" y="0"/>
          <wp:positionH relativeFrom="margin">
            <wp:align>center</wp:align>
          </wp:positionH>
          <wp:positionV relativeFrom="margin">
            <wp:align>center</wp:align>
          </wp:positionV>
          <wp:extent cx="3138170" cy="4090670"/>
          <wp:effectExtent l="0" t="0" r="0" b="0"/>
          <wp:wrapNone/>
          <wp:docPr id="732577187" name="Imagen 732577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4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51223568"/>
      <w:docPartObj>
        <w:docPartGallery w:val="Page Numbers (Top of Page)"/>
        <w:docPartUnique/>
      </w:docPartObj>
    </w:sdtPr>
    <w:sdtEndPr/>
    <w:sdtContent>
      <w:p w14:paraId="51013AA0" w14:textId="3E19BB24" w:rsidR="00037E26" w:rsidRPr="00B62EA2" w:rsidRDefault="001378C3">
        <w:pPr>
          <w:pStyle w:val="Encabezado"/>
          <w:jc w:val="right"/>
        </w:pPr>
        <w:r>
          <w:pict w14:anchorId="7C2D314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27" o:spid="_x0000_s1628" type="#_x0000_t75" style="position:absolute;left:0;text-align:left;margin-left:0;margin-top:0;width:251.25pt;height:327.5pt;z-index:-251488256;mso-position-horizontal:center;mso-position-horizontal-relative:margin;mso-position-vertical:center;mso-position-vertical-relative:margin" o:allowincell="f">
              <v:imagedata r:id="rId1" o:title="escudo-solo-UDEP" gain="19661f" blacklevel="22938f"/>
              <w10:wrap anchorx="margin" anchory="margin"/>
            </v:shape>
          </w:pict>
        </w:r>
        <w:r w:rsidR="00037E26" w:rsidRPr="00B62EA2">
          <w:rPr>
            <w:noProof/>
          </w:rPr>
          <w:drawing>
            <wp:anchor distT="0" distB="0" distL="114300" distR="114300" simplePos="0" relativeHeight="251582464" behindDoc="1" locked="0" layoutInCell="0" allowOverlap="1" wp14:anchorId="54F34445" wp14:editId="3B2B20F5">
              <wp:simplePos x="0" y="0"/>
              <wp:positionH relativeFrom="margin">
                <wp:align>center</wp:align>
              </wp:positionH>
              <wp:positionV relativeFrom="margin">
                <wp:align>center</wp:align>
              </wp:positionV>
              <wp:extent cx="3138170" cy="4090670"/>
              <wp:effectExtent l="0" t="0" r="0" b="0"/>
              <wp:wrapNone/>
              <wp:docPr id="732577188" name="Imagen 732577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r w:rsidR="00037E26" w:rsidRPr="00B62EA2">
          <w:fldChar w:fldCharType="begin"/>
        </w:r>
        <w:r w:rsidR="00037E26" w:rsidRPr="00B62EA2">
          <w:instrText xml:space="preserve"> PAGE   \* MERGEFORMAT </w:instrText>
        </w:r>
        <w:r w:rsidR="00037E26" w:rsidRPr="00B62EA2">
          <w:fldChar w:fldCharType="separate"/>
        </w:r>
        <w:r w:rsidR="00037E26" w:rsidRPr="00B62EA2">
          <w:t>xi</w:t>
        </w:r>
        <w:r w:rsidR="00037E26" w:rsidRPr="00B62EA2">
          <w:fldChar w:fldCharType="end"/>
        </w:r>
      </w:p>
    </w:sdtContent>
  </w:sdt>
  <w:p w14:paraId="3732E8BD" w14:textId="77777777" w:rsidR="00037E26" w:rsidRPr="00B62EA2" w:rsidRDefault="00037E26" w:rsidP="00A108B0">
    <w:pPr>
      <w:pStyle w:val="Encabezado"/>
    </w:pPr>
  </w:p>
</w:hdr>
</file>

<file path=word/header4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08C4C4" w14:textId="5BE10019" w:rsidR="00037E26" w:rsidRPr="00B62EA2" w:rsidRDefault="001378C3">
    <w:pPr>
      <w:pStyle w:val="Encabezado"/>
    </w:pPr>
    <w:r>
      <w:pict w14:anchorId="61CDB79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25" o:spid="_x0000_s1626" type="#_x0000_t75" style="position:absolute;left:0;text-align:left;margin-left:0;margin-top:0;width:251.25pt;height:327.5pt;z-index:-251490304;mso-position-horizontal:center;mso-position-horizontal-relative:margin;mso-position-vertical:center;mso-position-vertical-relative:margin" o:allowincell="f">
          <v:imagedata r:id="rId1" o:title="escudo-solo-UDEP" gain="19661f" blacklevel="22938f"/>
          <w10:wrap anchorx="margin" anchory="margin"/>
        </v:shape>
      </w:pict>
    </w:r>
    <w:r w:rsidR="00037E26" w:rsidRPr="00B62EA2">
      <w:rPr>
        <w:noProof/>
      </w:rPr>
      <w:drawing>
        <wp:anchor distT="0" distB="0" distL="114300" distR="114300" simplePos="0" relativeHeight="251580416" behindDoc="1" locked="0" layoutInCell="0" allowOverlap="1" wp14:anchorId="138EEECD" wp14:editId="496A27A0">
          <wp:simplePos x="0" y="0"/>
          <wp:positionH relativeFrom="margin">
            <wp:align>center</wp:align>
          </wp:positionH>
          <wp:positionV relativeFrom="margin">
            <wp:align>center</wp:align>
          </wp:positionV>
          <wp:extent cx="3138170" cy="4090670"/>
          <wp:effectExtent l="0" t="0" r="0" b="0"/>
          <wp:wrapNone/>
          <wp:docPr id="732577189" name="Imagen 732577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4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2098136"/>
      <w:docPartObj>
        <w:docPartGallery w:val="Page Numbers (Top of Page)"/>
        <w:docPartUnique/>
      </w:docPartObj>
    </w:sdtPr>
    <w:sdtEndPr/>
    <w:sdtContent>
      <w:p w14:paraId="56E40385" w14:textId="000CB244" w:rsidR="00037E26" w:rsidRPr="00B62EA2" w:rsidRDefault="001378C3">
        <w:pPr>
          <w:pStyle w:val="Encabezado"/>
        </w:pPr>
        <w:r>
          <w:pict w14:anchorId="021F7E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29" o:spid="_x0000_s1630" type="#_x0000_t75" style="position:absolute;left:0;text-align:left;margin-left:0;margin-top:0;width:251.25pt;height:327.5pt;z-index:-251486208;mso-position-horizontal:center;mso-position-horizontal-relative:margin;mso-position-vertical:center;mso-position-vertical-relative:margin" o:allowincell="f">
              <v:imagedata r:id="rId1" o:title="escudo-solo-UDEP" gain="19661f" blacklevel="22938f"/>
              <w10:wrap anchorx="margin" anchory="margin"/>
            </v:shape>
          </w:pict>
        </w:r>
        <w:r w:rsidR="00F32729" w:rsidRPr="00B62EA2">
          <w:rPr>
            <w:noProof/>
          </w:rPr>
          <w:drawing>
            <wp:anchor distT="0" distB="0" distL="114300" distR="114300" simplePos="0" relativeHeight="251730944" behindDoc="1" locked="0" layoutInCell="0" allowOverlap="1" wp14:anchorId="5BD4D386" wp14:editId="62F3699B">
              <wp:simplePos x="0" y="0"/>
              <wp:positionH relativeFrom="margin">
                <wp:align>center</wp:align>
              </wp:positionH>
              <wp:positionV relativeFrom="margin">
                <wp:align>center</wp:align>
              </wp:positionV>
              <wp:extent cx="3138170" cy="4090670"/>
              <wp:effectExtent l="0" t="0" r="0" b="0"/>
              <wp:wrapNone/>
              <wp:docPr id="732577190" name="Imagen 732577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r w:rsidR="00037E26" w:rsidRPr="00B62EA2">
          <w:fldChar w:fldCharType="begin"/>
        </w:r>
        <w:r w:rsidR="00037E26" w:rsidRPr="00B62EA2">
          <w:instrText>PAGE   \* MERGEFORMAT</w:instrText>
        </w:r>
        <w:r w:rsidR="00037E26" w:rsidRPr="00B62EA2">
          <w:fldChar w:fldCharType="separate"/>
        </w:r>
        <w:r w:rsidR="00037E26" w:rsidRPr="00B62EA2">
          <w:t>xii</w:t>
        </w:r>
        <w:r w:rsidR="00037E26" w:rsidRPr="00B62EA2">
          <w:fldChar w:fldCharType="end"/>
        </w:r>
      </w:p>
    </w:sdtContent>
  </w:sdt>
  <w:p w14:paraId="0467DB30" w14:textId="77777777" w:rsidR="00037E26" w:rsidRPr="00B62EA2" w:rsidRDefault="00037E26">
    <w:pPr>
      <w:pStyle w:val="Encabezado"/>
    </w:pPr>
    <w:r w:rsidRPr="00B62EA2">
      <w:rPr>
        <w:noProof/>
      </w:rPr>
      <w:drawing>
        <wp:anchor distT="0" distB="0" distL="114300" distR="114300" simplePos="0" relativeHeight="251595776" behindDoc="1" locked="0" layoutInCell="0" allowOverlap="1" wp14:anchorId="396056F7" wp14:editId="3FF520AA">
          <wp:simplePos x="0" y="0"/>
          <wp:positionH relativeFrom="margin">
            <wp:align>center</wp:align>
          </wp:positionH>
          <wp:positionV relativeFrom="margin">
            <wp:align>center</wp:align>
          </wp:positionV>
          <wp:extent cx="3138170" cy="4090670"/>
          <wp:effectExtent l="0" t="0" r="0" b="0"/>
          <wp:wrapNone/>
          <wp:docPr id="732577191" name="Imagen 732577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4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41921535"/>
      <w:docPartObj>
        <w:docPartGallery w:val="Page Numbers (Top of Page)"/>
        <w:docPartUnique/>
      </w:docPartObj>
    </w:sdtPr>
    <w:sdtEndPr/>
    <w:sdtContent>
      <w:p w14:paraId="6D675F13" w14:textId="0D316852" w:rsidR="00037E26" w:rsidRPr="00B62EA2" w:rsidRDefault="001378C3">
        <w:pPr>
          <w:pStyle w:val="Encabezado"/>
          <w:jc w:val="right"/>
        </w:pPr>
        <w:r>
          <w:pict w14:anchorId="3B7BDA4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30" o:spid="_x0000_s1631" type="#_x0000_t75" style="position:absolute;left:0;text-align:left;margin-left:0;margin-top:0;width:251.25pt;height:327.5pt;z-index:-251485184;mso-position-horizontal:center;mso-position-horizontal-relative:margin;mso-position-vertical:center;mso-position-vertical-relative:margin" o:allowincell="f">
              <v:imagedata r:id="rId1" o:title="escudo-solo-UDEP" gain="19661f" blacklevel="22938f"/>
              <w10:wrap anchorx="margin" anchory="margin"/>
            </v:shape>
          </w:pict>
        </w:r>
        <w:r w:rsidR="00F32729" w:rsidRPr="00B62EA2">
          <w:rPr>
            <w:noProof/>
          </w:rPr>
          <w:drawing>
            <wp:anchor distT="0" distB="0" distL="114300" distR="114300" simplePos="0" relativeHeight="251731968" behindDoc="1" locked="0" layoutInCell="0" allowOverlap="1" wp14:anchorId="0EC39FA3" wp14:editId="619861FB">
              <wp:simplePos x="0" y="0"/>
              <wp:positionH relativeFrom="margin">
                <wp:align>center</wp:align>
              </wp:positionH>
              <wp:positionV relativeFrom="margin">
                <wp:align>center</wp:align>
              </wp:positionV>
              <wp:extent cx="3138170" cy="4090670"/>
              <wp:effectExtent l="0" t="0" r="0" b="0"/>
              <wp:wrapNone/>
              <wp:docPr id="732577192" name="Imagen 732577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6"/>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r w:rsidR="00037E26" w:rsidRPr="00B62EA2">
          <w:rPr>
            <w:noProof/>
          </w:rPr>
          <w:drawing>
            <wp:anchor distT="0" distB="0" distL="114300" distR="114300" simplePos="0" relativeHeight="251596800" behindDoc="1" locked="0" layoutInCell="0" allowOverlap="1" wp14:anchorId="39F2F8EB" wp14:editId="39441D13">
              <wp:simplePos x="0" y="0"/>
              <wp:positionH relativeFrom="margin">
                <wp:align>center</wp:align>
              </wp:positionH>
              <wp:positionV relativeFrom="margin">
                <wp:align>center</wp:align>
              </wp:positionV>
              <wp:extent cx="3138170" cy="4090670"/>
              <wp:effectExtent l="0" t="0" r="0" b="0"/>
              <wp:wrapNone/>
              <wp:docPr id="732577193" name="Imagen 732577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r w:rsidR="00037E26" w:rsidRPr="00B62EA2">
          <w:fldChar w:fldCharType="begin"/>
        </w:r>
        <w:r w:rsidR="00037E26" w:rsidRPr="00B62EA2">
          <w:instrText xml:space="preserve"> PAGE   \* MERGEFORMAT </w:instrText>
        </w:r>
        <w:r w:rsidR="00037E26" w:rsidRPr="00B62EA2">
          <w:fldChar w:fldCharType="separate"/>
        </w:r>
        <w:r w:rsidR="00037E26" w:rsidRPr="00B62EA2">
          <w:t>xi</w:t>
        </w:r>
        <w:r w:rsidR="00037E26" w:rsidRPr="00B62EA2">
          <w:fldChar w:fldCharType="end"/>
        </w:r>
      </w:p>
    </w:sdtContent>
  </w:sdt>
  <w:p w14:paraId="31B73CA3" w14:textId="77777777" w:rsidR="00037E26" w:rsidRPr="00B62EA2" w:rsidRDefault="00037E26" w:rsidP="00A108B0">
    <w:pPr>
      <w:pStyle w:val="Encabezado"/>
    </w:pPr>
  </w:p>
</w:hdr>
</file>

<file path=word/header4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6DF2DE" w14:textId="6CC8BC39" w:rsidR="00037E26" w:rsidRPr="00B62EA2" w:rsidRDefault="001378C3">
    <w:pPr>
      <w:pStyle w:val="Encabezado"/>
    </w:pPr>
    <w:r>
      <w:pict w14:anchorId="6BE9B68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28" o:spid="_x0000_s1629" type="#_x0000_t75" style="position:absolute;left:0;text-align:left;margin-left:0;margin-top:0;width:251.25pt;height:327.5pt;z-index:-251487232;mso-position-horizontal:center;mso-position-horizontal-relative:margin;mso-position-vertical:center;mso-position-vertical-relative:margin" o:allowincell="f">
          <v:imagedata r:id="rId1" o:title="escudo-solo-UDEP" gain="19661f" blacklevel="22938f"/>
          <w10:wrap anchorx="margin" anchory="margin"/>
        </v:shape>
      </w:pict>
    </w:r>
    <w:r w:rsidR="00F32729" w:rsidRPr="00B62EA2">
      <w:rPr>
        <w:noProof/>
      </w:rPr>
      <w:drawing>
        <wp:anchor distT="0" distB="0" distL="114300" distR="114300" simplePos="0" relativeHeight="251729920" behindDoc="1" locked="0" layoutInCell="0" allowOverlap="1" wp14:anchorId="01CFEF89" wp14:editId="284535A4">
          <wp:simplePos x="0" y="0"/>
          <wp:positionH relativeFrom="margin">
            <wp:align>center</wp:align>
          </wp:positionH>
          <wp:positionV relativeFrom="margin">
            <wp:align>center</wp:align>
          </wp:positionV>
          <wp:extent cx="3138170" cy="4090670"/>
          <wp:effectExtent l="0" t="0" r="0" b="0"/>
          <wp:wrapNone/>
          <wp:docPr id="732577194" name="Imagen 732577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4"/>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r w:rsidR="00037E26" w:rsidRPr="00B62EA2">
      <w:rPr>
        <w:noProof/>
      </w:rPr>
      <w:drawing>
        <wp:anchor distT="0" distB="0" distL="114300" distR="114300" simplePos="0" relativeHeight="251594752" behindDoc="1" locked="0" layoutInCell="0" allowOverlap="1" wp14:anchorId="051C233E" wp14:editId="2380C3FD">
          <wp:simplePos x="0" y="0"/>
          <wp:positionH relativeFrom="margin">
            <wp:align>center</wp:align>
          </wp:positionH>
          <wp:positionV relativeFrom="margin">
            <wp:align>center</wp:align>
          </wp:positionV>
          <wp:extent cx="3138170" cy="4090670"/>
          <wp:effectExtent l="0" t="0" r="0" b="0"/>
          <wp:wrapNone/>
          <wp:docPr id="732577195" name="Imagen 732577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4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08617380"/>
      <w:docPartObj>
        <w:docPartGallery w:val="Page Numbers (Top of Page)"/>
        <w:docPartUnique/>
      </w:docPartObj>
    </w:sdtPr>
    <w:sdtEndPr/>
    <w:sdtContent>
      <w:p w14:paraId="28D01556" w14:textId="350B4AC9" w:rsidR="00037E26" w:rsidRPr="00B62EA2" w:rsidRDefault="001378C3">
        <w:pPr>
          <w:pStyle w:val="Encabezado"/>
        </w:pPr>
        <w:r>
          <w:pict w14:anchorId="0D40E1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32" o:spid="_x0000_s1633" type="#_x0000_t75" style="position:absolute;left:0;text-align:left;margin-left:0;margin-top:0;width:251.25pt;height:327.5pt;z-index:-251483136;mso-position-horizontal:center;mso-position-horizontal-relative:margin;mso-position-vertical:center;mso-position-vertical-relative:margin" o:allowincell="f">
              <v:imagedata r:id="rId1" o:title="escudo-solo-UDEP" gain="19661f" blacklevel="22938f"/>
              <w10:wrap anchorx="margin" anchory="margin"/>
            </v:shape>
          </w:pict>
        </w:r>
        <w:r w:rsidR="00037E26" w:rsidRPr="00B62EA2">
          <w:fldChar w:fldCharType="begin"/>
        </w:r>
        <w:r w:rsidR="00037E26" w:rsidRPr="00B62EA2">
          <w:instrText>PAGE   \* MERGEFORMAT</w:instrText>
        </w:r>
        <w:r w:rsidR="00037E26" w:rsidRPr="00B62EA2">
          <w:fldChar w:fldCharType="separate"/>
        </w:r>
        <w:r w:rsidR="00037E26" w:rsidRPr="00B62EA2">
          <w:t>xiv</w:t>
        </w:r>
        <w:r w:rsidR="00037E26" w:rsidRPr="00B62EA2">
          <w:fldChar w:fldCharType="end"/>
        </w:r>
      </w:p>
    </w:sdtContent>
  </w:sdt>
  <w:p w14:paraId="51CF4F18" w14:textId="375BCEAB" w:rsidR="00037E26" w:rsidRPr="00B62EA2" w:rsidRDefault="00C51921">
    <w:pPr>
      <w:pStyle w:val="Encabezado"/>
    </w:pPr>
    <w:r w:rsidRPr="00B62EA2">
      <w:rPr>
        <w:noProof/>
      </w:rPr>
      <w:drawing>
        <wp:anchor distT="0" distB="0" distL="114300" distR="114300" simplePos="0" relativeHeight="251608064" behindDoc="1" locked="0" layoutInCell="0" allowOverlap="1" wp14:anchorId="4681FD65" wp14:editId="48B7343C">
          <wp:simplePos x="0" y="0"/>
          <wp:positionH relativeFrom="margin">
            <wp:align>center</wp:align>
          </wp:positionH>
          <wp:positionV relativeFrom="margin">
            <wp:align>center</wp:align>
          </wp:positionV>
          <wp:extent cx="3138170" cy="4090670"/>
          <wp:effectExtent l="0" t="0" r="0" b="0"/>
          <wp:wrapNone/>
          <wp:docPr id="732577196" name="Imagen 732577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4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33070123"/>
      <w:docPartObj>
        <w:docPartGallery w:val="Page Numbers (Top of Page)"/>
        <w:docPartUnique/>
      </w:docPartObj>
    </w:sdtPr>
    <w:sdtEndPr/>
    <w:sdtContent>
      <w:p w14:paraId="1DC3323B" w14:textId="0D272F71" w:rsidR="00037E26" w:rsidRPr="00B62EA2" w:rsidRDefault="001378C3" w:rsidP="00451952">
        <w:pPr>
          <w:pStyle w:val="Encabezado"/>
          <w:jc w:val="center"/>
        </w:pPr>
        <w:r>
          <w:pict w14:anchorId="3353B1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33" o:spid="_x0000_s1634" type="#_x0000_t75" style="position:absolute;left:0;text-align:left;margin-left:0;margin-top:0;width:251.25pt;height:327.5pt;z-index:-251482112;mso-position-horizontal:center;mso-position-horizontal-relative:margin;mso-position-vertical:center;mso-position-vertical-relative:margin" o:allowincell="f">
              <v:imagedata r:id="rId1" o:title="escudo-solo-UDEP" gain="19661f" blacklevel="22938f"/>
              <w10:wrap anchorx="margin" anchory="margin"/>
            </v:shape>
          </w:pict>
        </w:r>
        <w:r w:rsidR="00C51921" w:rsidRPr="00B62EA2">
          <w:rPr>
            <w:noProof/>
          </w:rPr>
          <w:drawing>
            <wp:anchor distT="0" distB="0" distL="114300" distR="114300" simplePos="0" relativeHeight="251609088" behindDoc="1" locked="0" layoutInCell="0" allowOverlap="1" wp14:anchorId="03E2D75F" wp14:editId="4ADBE43F">
              <wp:simplePos x="0" y="0"/>
              <wp:positionH relativeFrom="margin">
                <wp:align>center</wp:align>
              </wp:positionH>
              <wp:positionV relativeFrom="margin">
                <wp:align>center</wp:align>
              </wp:positionV>
              <wp:extent cx="3138170" cy="4090670"/>
              <wp:effectExtent l="0" t="0" r="0" b="0"/>
              <wp:wrapNone/>
              <wp:docPr id="732577197" name="Imagen 732577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r w:rsidR="00037E26" w:rsidRPr="00B62EA2">
          <w:fldChar w:fldCharType="begin"/>
        </w:r>
        <w:r w:rsidR="00037E26" w:rsidRPr="00B62EA2">
          <w:instrText xml:space="preserve"> PAGE   \* MERGEFORMAT </w:instrText>
        </w:r>
        <w:r w:rsidR="00037E26" w:rsidRPr="00B62EA2">
          <w:fldChar w:fldCharType="separate"/>
        </w:r>
        <w:r w:rsidR="00037E26" w:rsidRPr="00B62EA2">
          <w:t>xiii</w:t>
        </w:r>
        <w:r w:rsidR="00037E26" w:rsidRPr="00B62EA2">
          <w:fldChar w:fldCharType="end"/>
        </w:r>
      </w:p>
    </w:sdtContent>
  </w:sdt>
  <w:p w14:paraId="646AD175" w14:textId="77777777" w:rsidR="00037E26" w:rsidRPr="00B62EA2" w:rsidRDefault="00037E26" w:rsidP="00A108B0">
    <w:pPr>
      <w:pStyle w:val="Encabezado"/>
    </w:pPr>
  </w:p>
</w:hdr>
</file>

<file path=word/header4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CF3529" w14:textId="19712722" w:rsidR="00037E26" w:rsidRPr="00B62EA2" w:rsidRDefault="001378C3">
    <w:pPr>
      <w:pStyle w:val="Encabezado"/>
    </w:pPr>
    <w:r>
      <w:pict w14:anchorId="24F70F1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31" o:spid="_x0000_s1632" type="#_x0000_t75" style="position:absolute;left:0;text-align:left;margin-left:0;margin-top:0;width:251.25pt;height:327.5pt;z-index:-251484160;mso-position-horizontal:center;mso-position-horizontal-relative:margin;mso-position-vertical:center;mso-position-vertical-relative:margin" o:allowincell="f">
          <v:imagedata r:id="rId1" o:title="escudo-solo-UDEP" gain="19661f" blacklevel="22938f"/>
          <w10:wrap anchorx="margin" anchory="margin"/>
        </v:shape>
      </w:pict>
    </w:r>
    <w:r w:rsidR="00C51921" w:rsidRPr="00B62EA2">
      <w:rPr>
        <w:noProof/>
      </w:rPr>
      <w:drawing>
        <wp:anchor distT="0" distB="0" distL="114300" distR="114300" simplePos="0" relativeHeight="251607040" behindDoc="1" locked="0" layoutInCell="0" allowOverlap="1" wp14:anchorId="306D1C86" wp14:editId="78D1F8C9">
          <wp:simplePos x="0" y="0"/>
          <wp:positionH relativeFrom="margin">
            <wp:align>center</wp:align>
          </wp:positionH>
          <wp:positionV relativeFrom="margin">
            <wp:align>center</wp:align>
          </wp:positionV>
          <wp:extent cx="3138170" cy="4090670"/>
          <wp:effectExtent l="0" t="0" r="0" b="0"/>
          <wp:wrapNone/>
          <wp:docPr id="732577198" name="Imagen 732577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4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2880756"/>
      <w:docPartObj>
        <w:docPartGallery w:val="Page Numbers (Top of Page)"/>
        <w:docPartUnique/>
      </w:docPartObj>
    </w:sdtPr>
    <w:sdtEndPr/>
    <w:sdtContent>
      <w:p w14:paraId="7D86ED85" w14:textId="7634B3E1" w:rsidR="00037E26" w:rsidRPr="00B62EA2" w:rsidRDefault="001378C3">
        <w:pPr>
          <w:pStyle w:val="Encabezado"/>
        </w:pPr>
        <w:r>
          <w:pict w14:anchorId="5EE5B63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35" o:spid="_x0000_s1636" type="#_x0000_t75" style="position:absolute;left:0;text-align:left;margin-left:0;margin-top:0;width:251.25pt;height:327.5pt;z-index:-251480064;mso-position-horizontal:center;mso-position-horizontal-relative:margin;mso-position-vertical:center;mso-position-vertical-relative:margin" o:allowincell="f">
              <v:imagedata r:id="rId1" o:title="escudo-solo-UDEP" gain="19661f" blacklevel="22938f"/>
              <w10:wrap anchorx="margin" anchory="margin"/>
            </v:shape>
          </w:pict>
        </w:r>
        <w:r w:rsidR="00037E26" w:rsidRPr="00B62EA2">
          <w:fldChar w:fldCharType="begin"/>
        </w:r>
        <w:r w:rsidR="00037E26" w:rsidRPr="00B62EA2">
          <w:instrText>PAGE   \* MERGEFORMAT</w:instrText>
        </w:r>
        <w:r w:rsidR="00037E26" w:rsidRPr="00B62EA2">
          <w:fldChar w:fldCharType="separate"/>
        </w:r>
        <w:r w:rsidR="00037E26" w:rsidRPr="00B62EA2">
          <w:t>xviii</w:t>
        </w:r>
        <w:r w:rsidR="00037E26" w:rsidRPr="00B62EA2">
          <w:fldChar w:fldCharType="end"/>
        </w:r>
      </w:p>
    </w:sdtContent>
  </w:sdt>
  <w:p w14:paraId="3C52FD41" w14:textId="426F8092" w:rsidR="00037E26" w:rsidRPr="00B62EA2" w:rsidRDefault="006A0DEA">
    <w:pPr>
      <w:pStyle w:val="Encabezado"/>
    </w:pPr>
    <w:r w:rsidRPr="00B62EA2">
      <w:rPr>
        <w:noProof/>
      </w:rPr>
      <w:drawing>
        <wp:anchor distT="0" distB="0" distL="114300" distR="114300" simplePos="0" relativeHeight="251611136" behindDoc="1" locked="0" layoutInCell="0" allowOverlap="1" wp14:anchorId="6AB8E68D" wp14:editId="23FD2B36">
          <wp:simplePos x="0" y="0"/>
          <wp:positionH relativeFrom="margin">
            <wp:align>center</wp:align>
          </wp:positionH>
          <wp:positionV relativeFrom="margin">
            <wp:align>center</wp:align>
          </wp:positionV>
          <wp:extent cx="3138170" cy="4090670"/>
          <wp:effectExtent l="0" t="0" r="0" b="0"/>
          <wp:wrapNone/>
          <wp:docPr id="732577199" name="Imagen 732577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5971724"/>
      <w:docPartObj>
        <w:docPartGallery w:val="Page Numbers (Top of Page)"/>
        <w:docPartUnique/>
      </w:docPartObj>
    </w:sdtPr>
    <w:sdtEndPr/>
    <w:sdtContent>
      <w:p w14:paraId="37891D14" w14:textId="77777777" w:rsidR="002A3C6F" w:rsidRPr="00B62EA2" w:rsidRDefault="001378C3">
        <w:pPr>
          <w:pStyle w:val="Encabezado"/>
          <w:jc w:val="center"/>
        </w:pPr>
        <w:r>
          <w:pict w14:anchorId="586165A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67" o:spid="_x0000_s1657" type="#_x0000_t75" style="position:absolute;left:0;text-align:left;margin-left:0;margin-top:0;width:251.25pt;height:327.5pt;z-index:-251450368;mso-position-horizontal:center;mso-position-horizontal-relative:margin;mso-position-vertical:center;mso-position-vertical-relative:margin" o:allowincell="f">
              <v:imagedata r:id="rId1" o:title="escudo-solo-UDEP" gain="19661f" blacklevel="22938f"/>
              <w10:wrap anchorx="margin" anchory="margin"/>
            </v:shape>
          </w:pict>
        </w:r>
        <w:r w:rsidR="002A3C6F" w:rsidRPr="00B62EA2">
          <w:rPr>
            <w:noProof/>
          </w:rPr>
          <mc:AlternateContent>
            <mc:Choice Requires="wps">
              <w:drawing>
                <wp:anchor distT="0" distB="0" distL="114300" distR="114300" simplePos="0" relativeHeight="251863040" behindDoc="0" locked="0" layoutInCell="1" allowOverlap="1" wp14:anchorId="382F7E6F" wp14:editId="111239ED">
                  <wp:simplePos x="0" y="0"/>
                  <wp:positionH relativeFrom="column">
                    <wp:posOffset>2513965</wp:posOffset>
                  </wp:positionH>
                  <wp:positionV relativeFrom="paragraph">
                    <wp:posOffset>-38100</wp:posOffset>
                  </wp:positionV>
                  <wp:extent cx="685800" cy="457200"/>
                  <wp:effectExtent l="0" t="0" r="0" b="0"/>
                  <wp:wrapNone/>
                  <wp:docPr id="75" name="Rectángulo: esquinas redondeadas 75"/>
                  <wp:cNvGraphicFramePr/>
                  <a:graphic xmlns:a="http://schemas.openxmlformats.org/drawingml/2006/main">
                    <a:graphicData uri="http://schemas.microsoft.com/office/word/2010/wordprocessingShape">
                      <wps:wsp>
                        <wps:cNvSpPr/>
                        <wps:spPr>
                          <a:xfrm>
                            <a:off x="0" y="0"/>
                            <a:ext cx="685800" cy="457200"/>
                          </a:xfrm>
                          <a:prstGeom prst="round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w:pict>
                <v:roundrect w14:anchorId="7A1046D9" id="Rectángulo: esquinas redondeadas 75" o:spid="_x0000_s1026" style="position:absolute;margin-left:197.95pt;margin-top:-3pt;width:54pt;height:36pt;z-index:25186304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" fillcolor="white [3212]" stroked="f" strokeweight="1pt">
                  <v:stroke joinstyle="miter"/>
                </v:roundrect>
              </w:pict>
            </mc:Fallback>
          </mc:AlternateContent>
        </w:r>
        <w:r w:rsidR="002A3C6F" w:rsidRPr="00B62EA2">
          <w:fldChar w:fldCharType="begin"/>
        </w:r>
        <w:r w:rsidR="002A3C6F" w:rsidRPr="00B62EA2">
          <w:instrText>PAGE   \* MERGEFORMAT</w:instrText>
        </w:r>
        <w:r w:rsidR="002A3C6F" w:rsidRPr="00B62EA2">
          <w:fldChar w:fldCharType="separate"/>
        </w:r>
        <w:r w:rsidR="002A3C6F" w:rsidRPr="00B62EA2">
          <w:t>2</w:t>
        </w:r>
        <w:r w:rsidR="002A3C6F" w:rsidRPr="00B62EA2">
          <w:fldChar w:fldCharType="end"/>
        </w:r>
      </w:p>
    </w:sdtContent>
  </w:sdt>
  <w:p w14:paraId="222D54FF" w14:textId="77777777" w:rsidR="002A3C6F" w:rsidRPr="00B62EA2" w:rsidRDefault="002A3C6F">
    <w:pPr>
      <w:pStyle w:val="Encabezado"/>
    </w:pPr>
  </w:p>
</w:hdr>
</file>

<file path=word/header5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05029142"/>
      <w:docPartObj>
        <w:docPartGallery w:val="Page Numbers (Top of Page)"/>
        <w:docPartUnique/>
      </w:docPartObj>
    </w:sdtPr>
    <w:sdtEndPr/>
    <w:sdtContent>
      <w:p w14:paraId="3124BA05" w14:textId="2D8D844D" w:rsidR="00037E26" w:rsidRPr="00B62EA2" w:rsidRDefault="001378C3">
        <w:pPr>
          <w:pStyle w:val="Encabezado"/>
          <w:jc w:val="right"/>
        </w:pPr>
        <w:r>
          <w:pict w14:anchorId="291949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36" o:spid="_x0000_s1637" type="#_x0000_t75" style="position:absolute;left:0;text-align:left;margin-left:0;margin-top:0;width:251.25pt;height:327.5pt;z-index:-251479040;mso-position-horizontal:center;mso-position-horizontal-relative:margin;mso-position-vertical:center;mso-position-vertical-relative:margin" o:allowincell="f">
              <v:imagedata r:id="rId1" o:title="escudo-solo-UDEP" gain="19661f" blacklevel="22938f"/>
              <w10:wrap anchorx="margin" anchory="margin"/>
            </v:shape>
          </w:pict>
        </w:r>
        <w:r w:rsidR="006A0DEA" w:rsidRPr="00B62EA2">
          <w:rPr>
            <w:noProof/>
          </w:rPr>
          <w:drawing>
            <wp:anchor distT="0" distB="0" distL="114300" distR="114300" simplePos="0" relativeHeight="251612160" behindDoc="1" locked="0" layoutInCell="0" allowOverlap="1" wp14:anchorId="52719E44" wp14:editId="7CA7AFDF">
              <wp:simplePos x="0" y="0"/>
              <wp:positionH relativeFrom="margin">
                <wp:align>center</wp:align>
              </wp:positionH>
              <wp:positionV relativeFrom="margin">
                <wp:align>center</wp:align>
              </wp:positionV>
              <wp:extent cx="3138170" cy="4090670"/>
              <wp:effectExtent l="0" t="0" r="0" b="0"/>
              <wp:wrapNone/>
              <wp:docPr id="732577200" name="Imagen 732577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r w:rsidR="00037E26" w:rsidRPr="00B62EA2">
          <w:fldChar w:fldCharType="begin"/>
        </w:r>
        <w:r w:rsidR="00037E26" w:rsidRPr="00B62EA2">
          <w:instrText xml:space="preserve"> PAGE   \* MERGEFORMAT </w:instrText>
        </w:r>
        <w:r w:rsidR="00037E26" w:rsidRPr="00B62EA2">
          <w:fldChar w:fldCharType="separate"/>
        </w:r>
        <w:r w:rsidR="00037E26" w:rsidRPr="00B62EA2">
          <w:t>xvii</w:t>
        </w:r>
        <w:r w:rsidR="00037E26" w:rsidRPr="00B62EA2">
          <w:fldChar w:fldCharType="end"/>
        </w:r>
      </w:p>
    </w:sdtContent>
  </w:sdt>
  <w:p w14:paraId="69013133" w14:textId="77777777" w:rsidR="00037E26" w:rsidRPr="00B62EA2" w:rsidRDefault="00037E26" w:rsidP="00A108B0">
    <w:pPr>
      <w:pStyle w:val="Encabezado"/>
    </w:pPr>
  </w:p>
</w:hdr>
</file>

<file path=word/header5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D77B0" w14:textId="2CC6D4F5" w:rsidR="00037E26" w:rsidRPr="00B62EA2" w:rsidRDefault="001378C3">
    <w:pPr>
      <w:pStyle w:val="Encabezado"/>
    </w:pPr>
    <w:r>
      <w:pict w14:anchorId="62E494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34" o:spid="_x0000_s1635" type="#_x0000_t75" style="position:absolute;left:0;text-align:left;margin-left:0;margin-top:0;width:251.25pt;height:327.5pt;z-index:-251481088;mso-position-horizontal:center;mso-position-horizontal-relative:margin;mso-position-vertical:center;mso-position-vertical-relative:margin" o:allowincell="f">
          <v:imagedata r:id="rId1" o:title="escudo-solo-UDEP" gain="19661f" blacklevel="22938f"/>
          <w10:wrap anchorx="margin" anchory="margin"/>
        </v:shape>
      </w:pict>
    </w:r>
    <w:r w:rsidR="006A0DEA" w:rsidRPr="00B62EA2">
      <w:rPr>
        <w:noProof/>
      </w:rPr>
      <w:drawing>
        <wp:anchor distT="0" distB="0" distL="114300" distR="114300" simplePos="0" relativeHeight="251610112" behindDoc="1" locked="0" layoutInCell="0" allowOverlap="1" wp14:anchorId="6BD177E2" wp14:editId="0639F9D4">
          <wp:simplePos x="0" y="0"/>
          <wp:positionH relativeFrom="margin">
            <wp:align>center</wp:align>
          </wp:positionH>
          <wp:positionV relativeFrom="margin">
            <wp:align>center</wp:align>
          </wp:positionV>
          <wp:extent cx="3138170" cy="4090670"/>
          <wp:effectExtent l="0" t="0" r="0" b="0"/>
          <wp:wrapNone/>
          <wp:docPr id="732577201" name="Imagen 732577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5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56996370"/>
      <w:docPartObj>
        <w:docPartGallery w:val="Page Numbers (Top of Page)"/>
        <w:docPartUnique/>
      </w:docPartObj>
    </w:sdtPr>
    <w:sdtEndPr/>
    <w:sdtContent>
      <w:p w14:paraId="1030DF0F" w14:textId="215F3C58" w:rsidR="00037E26" w:rsidRPr="00B62EA2" w:rsidRDefault="001378C3">
        <w:pPr>
          <w:pStyle w:val="Encabezado"/>
        </w:pPr>
        <w:r>
          <w:pict w14:anchorId="5D9AAED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38" o:spid="_x0000_s1639" type="#_x0000_t75" style="position:absolute;left:0;text-align:left;margin-left:0;margin-top:0;width:251.25pt;height:327.5pt;z-index:-251476992;mso-position-horizontal:center;mso-position-horizontal-relative:margin;mso-position-vertical:center;mso-position-vertical-relative:margin" o:allowincell="f">
              <v:imagedata r:id="rId1" o:title="escudo-solo-UDEP" gain="19661f" blacklevel="22938f"/>
              <w10:wrap anchorx="margin" anchory="margin"/>
            </v:shape>
          </w:pict>
        </w:r>
        <w:r>
          <w:pict w14:anchorId="09CE3C45">
            <v:shape id="_x0000_s1335" type="#_x0000_t75" style="position:absolute;left:0;text-align:left;margin-left:0;margin-top:0;width:247.1pt;height:322.1pt;z-index:-251594752;mso-position-horizontal:center;mso-position-horizontal-relative:margin;mso-position-vertical:center;mso-position-vertical-relative:margin" o:allowincell="f">
              <v:imagedata r:id="rId2" o:title="escudo-solo-UDEP" gain="19661f" blacklevel="22938f"/>
              <w10:wrap anchorx="margin" anchory="margin"/>
            </v:shape>
          </w:pict>
        </w:r>
        <w:r w:rsidR="00037E26" w:rsidRPr="00B62EA2">
          <w:fldChar w:fldCharType="begin"/>
        </w:r>
        <w:r w:rsidR="00037E26" w:rsidRPr="00B62EA2">
          <w:instrText>PAGE   \* MERGEFORMAT</w:instrText>
        </w:r>
        <w:r w:rsidR="00037E26" w:rsidRPr="00B62EA2">
          <w:fldChar w:fldCharType="separate"/>
        </w:r>
        <w:r w:rsidR="00037E26" w:rsidRPr="00B62EA2">
          <w:t>xviii</w:t>
        </w:r>
        <w:r w:rsidR="00037E26" w:rsidRPr="00B62EA2">
          <w:fldChar w:fldCharType="end"/>
        </w:r>
      </w:p>
    </w:sdtContent>
  </w:sdt>
  <w:p w14:paraId="3DE9F999" w14:textId="77777777" w:rsidR="00037E26" w:rsidRPr="00B62EA2" w:rsidRDefault="001378C3">
    <w:pPr>
      <w:pStyle w:val="Encabezado"/>
    </w:pPr>
    <w:r>
      <w:pict w14:anchorId="47EAD378">
        <v:shape id="_x0000_s1332" type="#_x0000_t75" style="position:absolute;left:0;text-align:left;margin-left:0;margin-top:0;width:247.1pt;height:322.1pt;z-index:-251597824;mso-position-horizontal:center;mso-position-horizontal-relative:margin;mso-position-vertical:center;mso-position-vertical-relative:margin" o:allowincell="f">
          <v:imagedata r:id="rId2" o:title="escudo-solo-UDEP" gain="19661f" blacklevel="22938f"/>
          <w10:wrap anchorx="margin" anchory="margin"/>
        </v:shape>
      </w:pict>
    </w:r>
  </w:p>
</w:hdr>
</file>

<file path=word/header5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93057381"/>
      <w:docPartObj>
        <w:docPartGallery w:val="Page Numbers (Top of Page)"/>
        <w:docPartUnique/>
      </w:docPartObj>
    </w:sdtPr>
    <w:sdtEndPr/>
    <w:sdtContent>
      <w:p w14:paraId="6563E199" w14:textId="12327B20" w:rsidR="00037E26" w:rsidRPr="00B62EA2" w:rsidRDefault="001378C3" w:rsidP="00451952">
        <w:pPr>
          <w:pStyle w:val="Encabezado"/>
          <w:jc w:val="center"/>
        </w:pPr>
        <w:r>
          <w:pict w14:anchorId="35AA28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39" o:spid="_x0000_s1640" type="#_x0000_t75" style="position:absolute;left:0;text-align:left;margin-left:0;margin-top:0;width:251.25pt;height:327.5pt;z-index:-251475968;mso-position-horizontal:center;mso-position-horizontal-relative:margin;mso-position-vertical:center;mso-position-vertical-relative:margin" o:allowincell="f">
              <v:imagedata r:id="rId1" o:title="escudo-solo-UDEP" gain="19661f" blacklevel="22938f"/>
              <w10:wrap anchorx="margin" anchory="margin"/>
            </v:shape>
          </w:pict>
        </w:r>
        <w:r>
          <w:pict w14:anchorId="16BF8979">
            <v:shape id="_x0000_s1336" type="#_x0000_t75" style="position:absolute;left:0;text-align:left;margin-left:0;margin-top:0;width:247.1pt;height:322.1pt;z-index:-251593728;mso-position-horizontal:center;mso-position-horizontal-relative:margin;mso-position-vertical:center;mso-position-vertical-relative:margin" o:allowincell="f">
              <v:imagedata r:id="rId2" o:title="escudo-solo-UDEP" gain="19661f" blacklevel="22938f"/>
              <w10:wrap anchorx="margin" anchory="margin"/>
            </v:shape>
          </w:pict>
        </w:r>
        <w:r>
          <w:pict w14:anchorId="4D09A97E">
            <v:shape id="_x0000_s1333" type="#_x0000_t75" style="position:absolute;left:0;text-align:left;margin-left:0;margin-top:0;width:247.1pt;height:322.1pt;z-index:-251596800;mso-position-horizontal:center;mso-position-horizontal-relative:margin;mso-position-vertical:center;mso-position-vertical-relative:margin" o:allowincell="f">
              <v:imagedata r:id="rId2" o:title="escudo-solo-UDEP" gain="19661f" blacklevel="22938f"/>
              <w10:wrap anchorx="margin" anchory="margin"/>
            </v:shape>
          </w:pict>
        </w:r>
        <w:r w:rsidR="00037E26" w:rsidRPr="00B62EA2">
          <w:fldChar w:fldCharType="begin"/>
        </w:r>
        <w:r w:rsidR="00037E26" w:rsidRPr="00B62EA2">
          <w:instrText xml:space="preserve"> PAGE   \* MERGEFORMAT </w:instrText>
        </w:r>
        <w:r w:rsidR="00037E26" w:rsidRPr="00B62EA2">
          <w:fldChar w:fldCharType="separate"/>
        </w:r>
        <w:r w:rsidR="00037E26" w:rsidRPr="00B62EA2">
          <w:t>xvii</w:t>
        </w:r>
        <w:r w:rsidR="00037E26" w:rsidRPr="00B62EA2">
          <w:fldChar w:fldCharType="end"/>
        </w:r>
      </w:p>
    </w:sdtContent>
  </w:sdt>
  <w:p w14:paraId="43D28B2A" w14:textId="77777777" w:rsidR="00037E26" w:rsidRPr="00B62EA2" w:rsidRDefault="00037E26" w:rsidP="00A108B0">
    <w:pPr>
      <w:pStyle w:val="Encabezado"/>
    </w:pPr>
  </w:p>
</w:hdr>
</file>

<file path=word/header5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377BD5" w14:textId="4A2B50AD" w:rsidR="00037E26" w:rsidRPr="00B62EA2" w:rsidRDefault="001378C3">
    <w:pPr>
      <w:pStyle w:val="Encabezado"/>
    </w:pPr>
    <w:r>
      <w:pict w14:anchorId="7AC2E1D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37" o:spid="_x0000_s1638" type="#_x0000_t75" style="position:absolute;left:0;text-align:left;margin-left:0;margin-top:0;width:251.25pt;height:327.5pt;z-index:-251478016;mso-position-horizontal:center;mso-position-horizontal-relative:margin;mso-position-vertical:center;mso-position-vertical-relative:margin" o:allowincell="f">
          <v:imagedata r:id="rId1" o:title="escudo-solo-UDEP" gain="19661f" blacklevel="22938f"/>
          <w10:wrap anchorx="margin" anchory="margin"/>
        </v:shape>
      </w:pict>
    </w:r>
    <w:r>
      <w:pict w14:anchorId="06B82C01">
        <v:shape id="_x0000_s1334" type="#_x0000_t75" style="position:absolute;left:0;text-align:left;margin-left:0;margin-top:0;width:247.1pt;height:322.1pt;z-index:-251595776;mso-position-horizontal:center;mso-position-horizontal-relative:margin;mso-position-vertical:center;mso-position-vertical-relative:margin" o:allowincell="f">
          <v:imagedata r:id="rId2" o:title="escudo-solo-UDEP" gain="19661f" blacklevel="22938f"/>
          <w10:wrap anchorx="margin" anchory="margin"/>
        </v:shape>
      </w:pict>
    </w:r>
    <w:r>
      <w:pict w14:anchorId="627CE50C">
        <v:shape id="_x0000_s1331" type="#_x0000_t75" style="position:absolute;left:0;text-align:left;margin-left:0;margin-top:0;width:247.1pt;height:322.1pt;z-index:-251598848;mso-position-horizontal:center;mso-position-horizontal-relative:margin;mso-position-vertical:center;mso-position-vertical-relative:margin" o:allowincell="f">
          <v:imagedata r:id="rId2" o:title="escudo-solo-UDEP" gain="19661f" blacklevel="22938f"/>
          <w10:wrap anchorx="margin" anchory="margin"/>
        </v:shape>
      </w:pict>
    </w:r>
  </w:p>
</w:hdr>
</file>

<file path=word/header5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6788825"/>
      <w:docPartObj>
        <w:docPartGallery w:val="Page Numbers (Top of Page)"/>
        <w:docPartUnique/>
      </w:docPartObj>
    </w:sdtPr>
    <w:sdtEndPr/>
    <w:sdtContent>
      <w:p w14:paraId="36BA4239" w14:textId="39F58AEB" w:rsidR="007866A8" w:rsidRPr="00B62EA2" w:rsidRDefault="00676623">
        <w:pPr>
          <w:pStyle w:val="Encabezado"/>
        </w:pPr>
        <w:r w:rsidRPr="00B62EA2">
          <w:rPr>
            <w:noProof/>
          </w:rPr>
          <w:drawing>
            <wp:anchor distT="0" distB="0" distL="114300" distR="114300" simplePos="0" relativeHeight="251856896" behindDoc="1" locked="0" layoutInCell="0" allowOverlap="1" wp14:anchorId="1AFCD07E" wp14:editId="05DAE7A6">
              <wp:simplePos x="0" y="0"/>
              <wp:positionH relativeFrom="margin">
                <wp:align>center</wp:align>
              </wp:positionH>
              <wp:positionV relativeFrom="margin">
                <wp:align>center</wp:align>
              </wp:positionV>
              <wp:extent cx="3190875" cy="4159250"/>
              <wp:effectExtent l="0" t="0" r="9525" b="0"/>
              <wp:wrapNone/>
              <wp:docPr id="732577202" name="Imagen 732577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8"/>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3190875" cy="4159250"/>
                      </a:xfrm>
                      <a:prstGeom prst="rect">
                        <a:avLst/>
                      </a:prstGeom>
                      <a:noFill/>
                    </pic:spPr>
                  </pic:pic>
                </a:graphicData>
              </a:graphic>
              <wp14:sizeRelH relativeFrom="page">
                <wp14:pctWidth>0</wp14:pctWidth>
              </wp14:sizeRelH>
              <wp14:sizeRelV relativeFrom="page">
                <wp14:pctHeight>0</wp14:pctHeight>
              </wp14:sizeRelV>
            </wp:anchor>
          </w:drawing>
        </w:r>
        <w:r w:rsidR="007866A8" w:rsidRPr="00B62EA2">
          <w:fldChar w:fldCharType="begin"/>
        </w:r>
        <w:r w:rsidR="007866A8" w:rsidRPr="00B62EA2">
          <w:instrText>PAGE   \* MERGEFORMAT</w:instrText>
        </w:r>
        <w:r w:rsidR="007866A8" w:rsidRPr="00B62EA2">
          <w:fldChar w:fldCharType="separate"/>
        </w:r>
        <w:r w:rsidR="007866A8" w:rsidRPr="00B62EA2">
          <w:t>xviii</w:t>
        </w:r>
        <w:r w:rsidR="007866A8" w:rsidRPr="00B62EA2">
          <w:fldChar w:fldCharType="end"/>
        </w:r>
      </w:p>
    </w:sdtContent>
  </w:sdt>
  <w:p w14:paraId="228B5CAD" w14:textId="77777777" w:rsidR="007866A8" w:rsidRPr="00B62EA2" w:rsidRDefault="007866A8">
    <w:pPr>
      <w:pStyle w:val="Encabezado"/>
    </w:pPr>
    <w:r w:rsidRPr="00B62EA2">
      <w:rPr>
        <w:noProof/>
      </w:rPr>
      <w:drawing>
        <wp:anchor distT="0" distB="0" distL="114300" distR="114300" simplePos="0" relativeHeight="251853824" behindDoc="1" locked="0" layoutInCell="0" allowOverlap="1" wp14:anchorId="37BE87E6" wp14:editId="23705773">
          <wp:simplePos x="0" y="0"/>
          <wp:positionH relativeFrom="margin">
            <wp:align>center</wp:align>
          </wp:positionH>
          <wp:positionV relativeFrom="margin">
            <wp:align>center</wp:align>
          </wp:positionV>
          <wp:extent cx="3138170" cy="4090670"/>
          <wp:effectExtent l="0" t="0" r="0" b="0"/>
          <wp:wrapNone/>
          <wp:docPr id="732577203" name="Imagen 732577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5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6245612"/>
      <w:docPartObj>
        <w:docPartGallery w:val="Page Numbers (Top of Page)"/>
        <w:docPartUnique/>
      </w:docPartObj>
    </w:sdtPr>
    <w:sdtEndPr/>
    <w:sdtContent>
      <w:p w14:paraId="5BA2CD87" w14:textId="120C43A9" w:rsidR="007866A8" w:rsidRPr="00B62EA2" w:rsidRDefault="00676623" w:rsidP="007C2CD7">
        <w:pPr>
          <w:pStyle w:val="Encabezado"/>
          <w:jc w:val="center"/>
        </w:pPr>
        <w:r w:rsidRPr="00B62EA2">
          <w:rPr>
            <w:noProof/>
          </w:rPr>
          <w:drawing>
            <wp:anchor distT="0" distB="0" distL="114300" distR="114300" simplePos="0" relativeHeight="251857920" behindDoc="1" locked="0" layoutInCell="0" allowOverlap="1" wp14:anchorId="6FD7294B" wp14:editId="4FDDFBA8">
              <wp:simplePos x="0" y="0"/>
              <wp:positionH relativeFrom="margin">
                <wp:align>center</wp:align>
              </wp:positionH>
              <wp:positionV relativeFrom="margin">
                <wp:align>center</wp:align>
              </wp:positionV>
              <wp:extent cx="3190875" cy="4159250"/>
              <wp:effectExtent l="0" t="0" r="9525" b="0"/>
              <wp:wrapNone/>
              <wp:docPr id="732577204" name="Imagen 732577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9"/>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3190875" cy="4159250"/>
                      </a:xfrm>
                      <a:prstGeom prst="rect">
                        <a:avLst/>
                      </a:prstGeom>
                      <a:noFill/>
                    </pic:spPr>
                  </pic:pic>
                </a:graphicData>
              </a:graphic>
              <wp14:sizeRelH relativeFrom="page">
                <wp14:pctWidth>0</wp14:pctWidth>
              </wp14:sizeRelH>
              <wp14:sizeRelV relativeFrom="page">
                <wp14:pctHeight>0</wp14:pctHeight>
              </wp14:sizeRelV>
            </wp:anchor>
          </w:drawing>
        </w:r>
        <w:r w:rsidR="007866A8" w:rsidRPr="00B62EA2">
          <w:rPr>
            <w:noProof/>
          </w:rPr>
          <w:drawing>
            <wp:anchor distT="0" distB="0" distL="114300" distR="114300" simplePos="0" relativeHeight="251854848" behindDoc="1" locked="0" layoutInCell="0" allowOverlap="1" wp14:anchorId="27D7A8E7" wp14:editId="17775C65">
              <wp:simplePos x="0" y="0"/>
              <wp:positionH relativeFrom="margin">
                <wp:align>center</wp:align>
              </wp:positionH>
              <wp:positionV relativeFrom="margin">
                <wp:align>center</wp:align>
              </wp:positionV>
              <wp:extent cx="3138170" cy="4090670"/>
              <wp:effectExtent l="0" t="0" r="0" b="0"/>
              <wp:wrapNone/>
              <wp:docPr id="732577205" name="Imagen 732577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r w:rsidR="007866A8" w:rsidRPr="00B62EA2">
          <w:fldChar w:fldCharType="begin"/>
        </w:r>
        <w:r w:rsidR="007866A8" w:rsidRPr="00B62EA2">
          <w:instrText xml:space="preserve"> PAGE   \* MERGEFORMAT </w:instrText>
        </w:r>
        <w:r w:rsidR="007866A8" w:rsidRPr="00B62EA2">
          <w:fldChar w:fldCharType="separate"/>
        </w:r>
        <w:r w:rsidR="007866A8" w:rsidRPr="00B62EA2">
          <w:t>xvii</w:t>
        </w:r>
        <w:r w:rsidR="007866A8" w:rsidRPr="00B62EA2">
          <w:fldChar w:fldCharType="end"/>
        </w:r>
      </w:p>
    </w:sdtContent>
  </w:sdt>
  <w:p w14:paraId="0FB39F45" w14:textId="77777777" w:rsidR="007866A8" w:rsidRPr="00B62EA2" w:rsidRDefault="007866A8" w:rsidP="00A108B0">
    <w:pPr>
      <w:pStyle w:val="Encabezado"/>
    </w:pPr>
  </w:p>
</w:hdr>
</file>

<file path=word/header5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C35B21" w14:textId="0A2D83EA" w:rsidR="007866A8" w:rsidRPr="00B62EA2" w:rsidRDefault="00676623">
    <w:pPr>
      <w:pStyle w:val="Encabezado"/>
    </w:pPr>
    <w:r w:rsidRPr="00B62EA2">
      <w:rPr>
        <w:noProof/>
      </w:rPr>
      <w:drawing>
        <wp:anchor distT="0" distB="0" distL="114300" distR="114300" simplePos="0" relativeHeight="251855872" behindDoc="1" locked="0" layoutInCell="0" allowOverlap="1" wp14:anchorId="2C5812F1" wp14:editId="5055E48B">
          <wp:simplePos x="0" y="0"/>
          <wp:positionH relativeFrom="margin">
            <wp:align>center</wp:align>
          </wp:positionH>
          <wp:positionV relativeFrom="margin">
            <wp:align>center</wp:align>
          </wp:positionV>
          <wp:extent cx="3190875" cy="4159250"/>
          <wp:effectExtent l="0" t="0" r="9525" b="0"/>
          <wp:wrapNone/>
          <wp:docPr id="732577206" name="Imagen 732577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7"/>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3190875" cy="4159250"/>
                  </a:xfrm>
                  <a:prstGeom prst="rect">
                    <a:avLst/>
                  </a:prstGeom>
                  <a:noFill/>
                </pic:spPr>
              </pic:pic>
            </a:graphicData>
          </a:graphic>
          <wp14:sizeRelH relativeFrom="page">
            <wp14:pctWidth>0</wp14:pctWidth>
          </wp14:sizeRelH>
          <wp14:sizeRelV relativeFrom="page">
            <wp14:pctHeight>0</wp14:pctHeight>
          </wp14:sizeRelV>
        </wp:anchor>
      </w:drawing>
    </w:r>
    <w:r w:rsidR="007866A8" w:rsidRPr="00B62EA2">
      <w:rPr>
        <w:noProof/>
      </w:rPr>
      <w:drawing>
        <wp:anchor distT="0" distB="0" distL="114300" distR="114300" simplePos="0" relativeHeight="251852800" behindDoc="1" locked="0" layoutInCell="0" allowOverlap="1" wp14:anchorId="59204430" wp14:editId="45E4D9CD">
          <wp:simplePos x="0" y="0"/>
          <wp:positionH relativeFrom="margin">
            <wp:align>center</wp:align>
          </wp:positionH>
          <wp:positionV relativeFrom="margin">
            <wp:align>center</wp:align>
          </wp:positionV>
          <wp:extent cx="3138170" cy="4090670"/>
          <wp:effectExtent l="0" t="0" r="0" b="0"/>
          <wp:wrapNone/>
          <wp:docPr id="732577207" name="Imagen 732577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5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23712894"/>
      <w:docPartObj>
        <w:docPartGallery w:val="Page Numbers (Top of Page)"/>
        <w:docPartUnique/>
      </w:docPartObj>
    </w:sdtPr>
    <w:sdtEndPr/>
    <w:sdtContent>
      <w:p w14:paraId="159CC714" w14:textId="652A62F6" w:rsidR="007C2CD7" w:rsidRPr="00B62EA2" w:rsidRDefault="001378C3" w:rsidP="008369B8">
        <w:pPr>
          <w:pStyle w:val="Encabezado"/>
          <w:jc w:val="center"/>
        </w:pPr>
        <w:r>
          <w:pict w14:anchorId="20BD346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654" type="#_x0000_t75" style="position:absolute;left:0;text-align:left;margin-left:0;margin-top:0;width:251.25pt;height:327.5pt;z-index:-251455488;mso-position-horizontal:center;mso-position-horizontal-relative:margin;mso-position-vertical:center;mso-position-vertical-relative:margin" o:allowincell="f">
              <v:imagedata r:id="rId1" o:title="escudo-solo-UDEP" gain="19661f" blacklevel="22938f"/>
              <w10:wrap anchorx="margin" anchory="margin"/>
            </v:shape>
          </w:pict>
        </w:r>
        <w:r w:rsidR="007C2CD7" w:rsidRPr="00B62EA2">
          <w:rPr>
            <w:noProof/>
          </w:rPr>
          <w:drawing>
            <wp:anchor distT="0" distB="0" distL="114300" distR="114300" simplePos="0" relativeHeight="251859968" behindDoc="1" locked="0" layoutInCell="0" allowOverlap="1" wp14:anchorId="3A8E060F" wp14:editId="758B4556">
              <wp:simplePos x="0" y="0"/>
              <wp:positionH relativeFrom="margin">
                <wp:align>center</wp:align>
              </wp:positionH>
              <wp:positionV relativeFrom="margin">
                <wp:align>center</wp:align>
              </wp:positionV>
              <wp:extent cx="3138170" cy="4090670"/>
              <wp:effectExtent l="0" t="0" r="0" b="0"/>
              <wp:wrapNone/>
              <wp:docPr id="700633345" name="Imagen 700633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r w:rsidR="007C2CD7" w:rsidRPr="00B62EA2">
          <w:fldChar w:fldCharType="begin"/>
        </w:r>
        <w:r w:rsidR="007C2CD7" w:rsidRPr="00B62EA2">
          <w:instrText xml:space="preserve"> PAGE   \* MERGEFORMAT </w:instrText>
        </w:r>
        <w:r w:rsidR="007C2CD7" w:rsidRPr="00B62EA2">
          <w:fldChar w:fldCharType="separate"/>
        </w:r>
        <w:r w:rsidR="007C2CD7" w:rsidRPr="00B62EA2">
          <w:t>xvii</w:t>
        </w:r>
        <w:r w:rsidR="007C2CD7" w:rsidRPr="00B62EA2">
          <w:fldChar w:fldCharType="end"/>
        </w:r>
      </w:p>
    </w:sdtContent>
  </w:sdt>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3E28C8" w14:textId="77777777" w:rsidR="002A3C6F" w:rsidRPr="00B62EA2" w:rsidRDefault="001378C3">
    <w:pPr>
      <w:pStyle w:val="Encabezado"/>
    </w:pPr>
    <w:r>
      <w:pict w14:anchorId="2B85300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65" o:spid="_x0000_s1655" type="#_x0000_t75" style="position:absolute;left:0;text-align:left;margin-left:0;margin-top:0;width:251.25pt;height:327.5pt;z-index:-251452416;mso-position-horizontal:center;mso-position-horizontal-relative:margin;mso-position-vertical:center;mso-position-vertical-relative:margin" o:allowincell="f">
          <v:imagedata r:id="rId1" o:title="escudo-solo-UDEP" gain="19661f" blacklevel="22938f"/>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5A9BC7" w14:textId="0D3F8A97" w:rsidR="00037E26" w:rsidRPr="00B62EA2" w:rsidRDefault="001378C3">
    <w:pPr>
      <w:pStyle w:val="Encabezado"/>
    </w:pPr>
    <w:r>
      <w:pict w14:anchorId="59B46CA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69" o:spid="_x0000_s1570" type="#_x0000_t75" style="position:absolute;left:0;text-align:left;margin-left:0;margin-top:0;width:251.25pt;height:327.5pt;z-index:-251547648;mso-position-horizontal:center;mso-position-horizontal-relative:margin;mso-position-vertical:center;mso-position-vertical-relative:margin" o:allowincell="f">
          <v:imagedata r:id="rId1" o:title="escudo-solo-UDEP" gain="19661f" blacklevel="22938f"/>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526835"/>
      <w:docPartObj>
        <w:docPartGallery w:val="Page Numbers (Top of Page)"/>
        <w:docPartUnique/>
      </w:docPartObj>
    </w:sdtPr>
    <w:sdtEndPr/>
    <w:sdtContent>
      <w:p w14:paraId="38EB7028" w14:textId="79B99D3B" w:rsidR="00037E26" w:rsidRPr="00B62EA2" w:rsidRDefault="001378C3">
        <w:pPr>
          <w:pStyle w:val="Encabezado"/>
          <w:jc w:val="center"/>
        </w:pPr>
        <w:r>
          <w:rPr>
            <w:lang w:eastAsia="es-PE"/>
          </w:rPr>
          <w:pict w14:anchorId="60D1DAB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70" o:spid="_x0000_s1571" type="#_x0000_t75" style="position:absolute;left:0;text-align:left;margin-left:0;margin-top:0;width:251.25pt;height:327.5pt;z-index:-251546624;mso-position-horizontal:center;mso-position-horizontal-relative:margin;mso-position-vertical:center;mso-position-vertical-relative:margin" o:allowincell="f">
              <v:imagedata r:id="rId1" o:title="escudo-solo-UDEP" gain="19661f" blacklevel="22938f"/>
              <w10:wrap anchorx="margin" anchory="margin"/>
            </v:shape>
          </w:pict>
        </w:r>
        <w:r w:rsidR="00037E26" w:rsidRPr="00B62EA2">
          <w:rPr>
            <w:noProof/>
            <w:lang w:eastAsia="es-PE"/>
          </w:rPr>
          <mc:AlternateContent>
            <mc:Choice Requires="wps">
              <w:drawing>
                <wp:anchor distT="0" distB="0" distL="114300" distR="114300" simplePos="0" relativeHeight="251585536" behindDoc="0" locked="0" layoutInCell="1" allowOverlap="1" wp14:anchorId="546D801C" wp14:editId="07D8845F">
                  <wp:simplePos x="0" y="0"/>
                  <wp:positionH relativeFrom="column">
                    <wp:posOffset>2685415</wp:posOffset>
                  </wp:positionH>
                  <wp:positionV relativeFrom="paragraph">
                    <wp:posOffset>-38100</wp:posOffset>
                  </wp:positionV>
                  <wp:extent cx="533400" cy="400050"/>
                  <wp:effectExtent l="0" t="0" r="19050" b="19050"/>
                  <wp:wrapNone/>
                  <wp:docPr id="6" name="Rectángulo 6"/>
                  <wp:cNvGraphicFramePr/>
                  <a:graphic xmlns:a="http://schemas.openxmlformats.org/drawingml/2006/main">
                    <a:graphicData uri="http://schemas.microsoft.com/office/word/2010/wordprocessingShape">
                      <wps:wsp>
                        <wps:cNvSpPr/>
                        <wps:spPr>
                          <a:xfrm>
                            <a:off x="0" y="0"/>
                            <a:ext cx="533400" cy="40005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w:pict>
                <v:rect w14:anchorId="2E292DBE" id="Rectángulo 6" o:spid="_x0000_s1026" style="position:absolute;margin-left:211.45pt;margin-top:-3pt;width:42pt;height:31.5pt;z-index:2515855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" fillcolor="white [3201]" strokecolor="white [3212]" strokeweight="1pt"/>
              </w:pict>
            </mc:Fallback>
          </mc:AlternateContent>
        </w:r>
        <w:r w:rsidR="00037E26" w:rsidRPr="00B62EA2">
          <w:fldChar w:fldCharType="begin"/>
        </w:r>
        <w:r w:rsidR="00037E26" w:rsidRPr="00B62EA2">
          <w:instrText>PAGE   \* MERGEFORMAT</w:instrText>
        </w:r>
        <w:r w:rsidR="00037E26" w:rsidRPr="00B62EA2">
          <w:fldChar w:fldCharType="separate"/>
        </w:r>
        <w:r w:rsidR="00037E26" w:rsidRPr="00B62EA2">
          <w:t>2</w:t>
        </w:r>
        <w:r w:rsidR="00037E26" w:rsidRPr="00B62EA2">
          <w:fldChar w:fldCharType="end"/>
        </w:r>
      </w:p>
    </w:sdtContent>
  </w:sdt>
  <w:p w14:paraId="3B3A90D6" w14:textId="77777777" w:rsidR="00037E26" w:rsidRPr="00B62EA2" w:rsidRDefault="00037E26">
    <w:pPr>
      <w:pStyle w:val="Encabezado"/>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E322F7" w14:textId="0C0E1109" w:rsidR="00037E26" w:rsidRPr="00B62EA2" w:rsidRDefault="001378C3">
    <w:pPr>
      <w:pStyle w:val="Encabezado"/>
    </w:pPr>
    <w:r>
      <w:pict w14:anchorId="12B037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68" o:spid="_x0000_s1569" type="#_x0000_t75" style="position:absolute;left:0;text-align:left;margin-left:0;margin-top:0;width:251.25pt;height:327.5pt;z-index:-251548672;mso-position-horizontal:center;mso-position-horizontal-relative:margin;mso-position-vertical:center;mso-position-vertical-relative:margin" o:allowincell="f">
          <v:imagedata r:id="rId1" o:title="escudo-solo-UDEP"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585402"/>
    <w:multiLevelType w:val="hybridMultilevel"/>
    <w:tmpl w:val="21A6633C"/>
    <w:lvl w:ilvl="0" w:tplc="280A000F">
      <w:start w:val="1"/>
      <w:numFmt w:val="decimal"/>
      <w:lvlText w:val="%1."/>
      <w:lvlJc w:val="left"/>
      <w:pPr>
        <w:ind w:left="1429" w:hanging="360"/>
      </w:pPr>
    </w:lvl>
    <w:lvl w:ilvl="1" w:tplc="280A0019" w:tentative="1">
      <w:start w:val="1"/>
      <w:numFmt w:val="lowerLetter"/>
      <w:lvlText w:val="%2."/>
      <w:lvlJc w:val="left"/>
      <w:pPr>
        <w:ind w:left="2149" w:hanging="360"/>
      </w:pPr>
    </w:lvl>
    <w:lvl w:ilvl="2" w:tplc="280A001B" w:tentative="1">
      <w:start w:val="1"/>
      <w:numFmt w:val="lowerRoman"/>
      <w:lvlText w:val="%3."/>
      <w:lvlJc w:val="right"/>
      <w:pPr>
        <w:ind w:left="2869" w:hanging="180"/>
      </w:pPr>
    </w:lvl>
    <w:lvl w:ilvl="3" w:tplc="280A000F" w:tentative="1">
      <w:start w:val="1"/>
      <w:numFmt w:val="decimal"/>
      <w:lvlText w:val="%4."/>
      <w:lvlJc w:val="left"/>
      <w:pPr>
        <w:ind w:left="3589" w:hanging="360"/>
      </w:pPr>
    </w:lvl>
    <w:lvl w:ilvl="4" w:tplc="280A0019" w:tentative="1">
      <w:start w:val="1"/>
      <w:numFmt w:val="lowerLetter"/>
      <w:lvlText w:val="%5."/>
      <w:lvlJc w:val="left"/>
      <w:pPr>
        <w:ind w:left="4309" w:hanging="360"/>
      </w:pPr>
    </w:lvl>
    <w:lvl w:ilvl="5" w:tplc="280A001B" w:tentative="1">
      <w:start w:val="1"/>
      <w:numFmt w:val="lowerRoman"/>
      <w:lvlText w:val="%6."/>
      <w:lvlJc w:val="right"/>
      <w:pPr>
        <w:ind w:left="5029" w:hanging="180"/>
      </w:pPr>
    </w:lvl>
    <w:lvl w:ilvl="6" w:tplc="280A000F" w:tentative="1">
      <w:start w:val="1"/>
      <w:numFmt w:val="decimal"/>
      <w:lvlText w:val="%7."/>
      <w:lvlJc w:val="left"/>
      <w:pPr>
        <w:ind w:left="5749" w:hanging="360"/>
      </w:pPr>
    </w:lvl>
    <w:lvl w:ilvl="7" w:tplc="280A0019" w:tentative="1">
      <w:start w:val="1"/>
      <w:numFmt w:val="lowerLetter"/>
      <w:lvlText w:val="%8."/>
      <w:lvlJc w:val="left"/>
      <w:pPr>
        <w:ind w:left="6469" w:hanging="360"/>
      </w:pPr>
    </w:lvl>
    <w:lvl w:ilvl="8" w:tplc="280A001B" w:tentative="1">
      <w:start w:val="1"/>
      <w:numFmt w:val="lowerRoman"/>
      <w:lvlText w:val="%9."/>
      <w:lvlJc w:val="right"/>
      <w:pPr>
        <w:ind w:left="7189" w:hanging="180"/>
      </w:pPr>
    </w:lvl>
  </w:abstractNum>
  <w:abstractNum w:abstractNumId="1" w15:restartNumberingAfterBreak="0">
    <w:nsid w:val="12173ABB"/>
    <w:multiLevelType w:val="hybridMultilevel"/>
    <w:tmpl w:val="977E5F44"/>
    <w:lvl w:ilvl="0" w:tplc="509E2A6E">
      <w:start w:val="1"/>
      <w:numFmt w:val="decimal"/>
      <w:lvlText w:val="%1."/>
      <w:lvlJc w:val="left"/>
      <w:pPr>
        <w:ind w:left="1246" w:hanging="567"/>
      </w:pPr>
      <w:rPr>
        <w:rFonts w:ascii="Calibri" w:eastAsia="Calibri" w:hAnsi="Calibri" w:cs="Calibri" w:hint="default"/>
        <w:w w:val="100"/>
        <w:sz w:val="22"/>
        <w:szCs w:val="22"/>
        <w:lang w:val="es-PE" w:eastAsia="es-PE" w:bidi="es-PE"/>
      </w:rPr>
    </w:lvl>
    <w:lvl w:ilvl="1" w:tplc="0974F2FE">
      <w:numFmt w:val="bullet"/>
      <w:lvlText w:val=""/>
      <w:lvlJc w:val="left"/>
      <w:pPr>
        <w:ind w:left="1337" w:hanging="360"/>
      </w:pPr>
      <w:rPr>
        <w:rFonts w:ascii="Symbol" w:eastAsia="Symbol" w:hAnsi="Symbol" w:cs="Symbol" w:hint="default"/>
        <w:w w:val="100"/>
        <w:sz w:val="22"/>
        <w:szCs w:val="22"/>
        <w:lang w:val="es-PE" w:eastAsia="es-PE" w:bidi="es-PE"/>
      </w:rPr>
    </w:lvl>
    <w:lvl w:ilvl="2" w:tplc="84A2B7A2">
      <w:numFmt w:val="bullet"/>
      <w:lvlText w:val="•"/>
      <w:lvlJc w:val="left"/>
      <w:pPr>
        <w:ind w:left="2325" w:hanging="360"/>
      </w:pPr>
      <w:rPr>
        <w:rFonts w:hint="default"/>
        <w:lang w:val="es-PE" w:eastAsia="es-PE" w:bidi="es-PE"/>
      </w:rPr>
    </w:lvl>
    <w:lvl w:ilvl="3" w:tplc="7794D1AA">
      <w:numFmt w:val="bullet"/>
      <w:lvlText w:val="•"/>
      <w:lvlJc w:val="left"/>
      <w:pPr>
        <w:ind w:left="3310" w:hanging="360"/>
      </w:pPr>
      <w:rPr>
        <w:rFonts w:hint="default"/>
        <w:lang w:val="es-PE" w:eastAsia="es-PE" w:bidi="es-PE"/>
      </w:rPr>
    </w:lvl>
    <w:lvl w:ilvl="4" w:tplc="FBA48376">
      <w:numFmt w:val="bullet"/>
      <w:lvlText w:val="•"/>
      <w:lvlJc w:val="left"/>
      <w:pPr>
        <w:ind w:left="4295" w:hanging="360"/>
      </w:pPr>
      <w:rPr>
        <w:rFonts w:hint="default"/>
        <w:lang w:val="es-PE" w:eastAsia="es-PE" w:bidi="es-PE"/>
      </w:rPr>
    </w:lvl>
    <w:lvl w:ilvl="5" w:tplc="CFA22E8C">
      <w:numFmt w:val="bullet"/>
      <w:lvlText w:val="•"/>
      <w:lvlJc w:val="left"/>
      <w:pPr>
        <w:ind w:left="5280" w:hanging="360"/>
      </w:pPr>
      <w:rPr>
        <w:rFonts w:hint="default"/>
        <w:lang w:val="es-PE" w:eastAsia="es-PE" w:bidi="es-PE"/>
      </w:rPr>
    </w:lvl>
    <w:lvl w:ilvl="6" w:tplc="39E8C9C2">
      <w:numFmt w:val="bullet"/>
      <w:lvlText w:val="•"/>
      <w:lvlJc w:val="left"/>
      <w:pPr>
        <w:ind w:left="6265" w:hanging="360"/>
      </w:pPr>
      <w:rPr>
        <w:rFonts w:hint="default"/>
        <w:lang w:val="es-PE" w:eastAsia="es-PE" w:bidi="es-PE"/>
      </w:rPr>
    </w:lvl>
    <w:lvl w:ilvl="7" w:tplc="90DE3EE4">
      <w:numFmt w:val="bullet"/>
      <w:lvlText w:val="•"/>
      <w:lvlJc w:val="left"/>
      <w:pPr>
        <w:ind w:left="7250" w:hanging="360"/>
      </w:pPr>
      <w:rPr>
        <w:rFonts w:hint="default"/>
        <w:lang w:val="es-PE" w:eastAsia="es-PE" w:bidi="es-PE"/>
      </w:rPr>
    </w:lvl>
    <w:lvl w:ilvl="8" w:tplc="0D7C9558">
      <w:numFmt w:val="bullet"/>
      <w:lvlText w:val="•"/>
      <w:lvlJc w:val="left"/>
      <w:pPr>
        <w:ind w:left="8236" w:hanging="360"/>
      </w:pPr>
      <w:rPr>
        <w:rFonts w:hint="default"/>
        <w:lang w:val="es-PE" w:eastAsia="es-PE" w:bidi="es-PE"/>
      </w:rPr>
    </w:lvl>
  </w:abstractNum>
  <w:abstractNum w:abstractNumId="2" w15:restartNumberingAfterBreak="0">
    <w:nsid w:val="2487085F"/>
    <w:multiLevelType w:val="multilevel"/>
    <w:tmpl w:val="22988ED8"/>
    <w:lvl w:ilvl="0">
      <w:start w:val="1"/>
      <w:numFmt w:val="bullet"/>
      <w:lvlText w:val="−"/>
      <w:lvlJc w:val="left"/>
      <w:pPr>
        <w:ind w:left="4680" w:hanging="360"/>
      </w:pPr>
      <w:rPr>
        <w:rFonts w:ascii="Noto Sans Symbols" w:eastAsia="Noto Sans Symbols" w:hAnsi="Noto Sans Symbols" w:cs="Noto Sans Symbols"/>
        <w:sz w:val="20"/>
        <w:szCs w:val="20"/>
      </w:rPr>
    </w:lvl>
    <w:lvl w:ilvl="1">
      <w:start w:val="1"/>
      <w:numFmt w:val="decimal"/>
      <w:lvlText w:val="%2."/>
      <w:lvlJc w:val="left"/>
      <w:pPr>
        <w:ind w:left="786" w:hanging="360"/>
      </w:pPr>
      <w:rPr>
        <w:b w:val="0"/>
        <w:sz w:val="20"/>
        <w:szCs w:val="20"/>
      </w:rPr>
    </w:lvl>
    <w:lvl w:ilvl="2">
      <w:start w:val="1"/>
      <w:numFmt w:val="decimalZero"/>
      <w:lvlText w:val="%3"/>
      <w:lvlJc w:val="left"/>
      <w:pPr>
        <w:ind w:left="6120" w:hanging="360"/>
      </w:pPr>
      <w:rPr>
        <w:b/>
      </w:rPr>
    </w:lvl>
    <w:lvl w:ilvl="3">
      <w:start w:val="1"/>
      <w:numFmt w:val="bullet"/>
      <w:lvlText w:val="▪"/>
      <w:lvlJc w:val="left"/>
      <w:pPr>
        <w:ind w:left="6840" w:hanging="360"/>
      </w:pPr>
      <w:rPr>
        <w:rFonts w:ascii="Noto Sans Symbols" w:eastAsia="Noto Sans Symbols" w:hAnsi="Noto Sans Symbols" w:cs="Noto Sans Symbols"/>
        <w:sz w:val="20"/>
        <w:szCs w:val="20"/>
      </w:rPr>
    </w:lvl>
    <w:lvl w:ilvl="4">
      <w:start w:val="1"/>
      <w:numFmt w:val="bullet"/>
      <w:lvlText w:val="▪"/>
      <w:lvlJc w:val="left"/>
      <w:pPr>
        <w:ind w:left="7560" w:hanging="360"/>
      </w:pPr>
      <w:rPr>
        <w:rFonts w:ascii="Noto Sans Symbols" w:eastAsia="Noto Sans Symbols" w:hAnsi="Noto Sans Symbols" w:cs="Noto Sans Symbols"/>
        <w:sz w:val="20"/>
        <w:szCs w:val="20"/>
      </w:rPr>
    </w:lvl>
    <w:lvl w:ilvl="5">
      <w:start w:val="1"/>
      <w:numFmt w:val="bullet"/>
      <w:lvlText w:val="▪"/>
      <w:lvlJc w:val="left"/>
      <w:pPr>
        <w:ind w:left="8280" w:hanging="360"/>
      </w:pPr>
      <w:rPr>
        <w:rFonts w:ascii="Noto Sans Symbols" w:eastAsia="Noto Sans Symbols" w:hAnsi="Noto Sans Symbols" w:cs="Noto Sans Symbols"/>
        <w:sz w:val="20"/>
        <w:szCs w:val="20"/>
      </w:rPr>
    </w:lvl>
    <w:lvl w:ilvl="6">
      <w:start w:val="1"/>
      <w:numFmt w:val="bullet"/>
      <w:lvlText w:val="▪"/>
      <w:lvlJc w:val="left"/>
      <w:pPr>
        <w:ind w:left="9000" w:hanging="360"/>
      </w:pPr>
      <w:rPr>
        <w:rFonts w:ascii="Noto Sans Symbols" w:eastAsia="Noto Sans Symbols" w:hAnsi="Noto Sans Symbols" w:cs="Noto Sans Symbols"/>
        <w:sz w:val="20"/>
        <w:szCs w:val="20"/>
      </w:rPr>
    </w:lvl>
    <w:lvl w:ilvl="7">
      <w:start w:val="1"/>
      <w:numFmt w:val="bullet"/>
      <w:lvlText w:val="▪"/>
      <w:lvlJc w:val="left"/>
      <w:pPr>
        <w:ind w:left="9720" w:hanging="360"/>
      </w:pPr>
      <w:rPr>
        <w:rFonts w:ascii="Noto Sans Symbols" w:eastAsia="Noto Sans Symbols" w:hAnsi="Noto Sans Symbols" w:cs="Noto Sans Symbols"/>
        <w:sz w:val="20"/>
        <w:szCs w:val="20"/>
      </w:rPr>
    </w:lvl>
    <w:lvl w:ilvl="8">
      <w:start w:val="1"/>
      <w:numFmt w:val="bullet"/>
      <w:lvlText w:val="▪"/>
      <w:lvlJc w:val="left"/>
      <w:pPr>
        <w:ind w:left="10440" w:hanging="360"/>
      </w:pPr>
      <w:rPr>
        <w:rFonts w:ascii="Noto Sans Symbols" w:eastAsia="Noto Sans Symbols" w:hAnsi="Noto Sans Symbols" w:cs="Noto Sans Symbols"/>
        <w:sz w:val="20"/>
        <w:szCs w:val="20"/>
      </w:rPr>
    </w:lvl>
  </w:abstractNum>
  <w:abstractNum w:abstractNumId="3" w15:restartNumberingAfterBreak="0">
    <w:nsid w:val="36907395"/>
    <w:multiLevelType w:val="multilevel"/>
    <w:tmpl w:val="5C48B12E"/>
    <w:lvl w:ilvl="0">
      <w:start w:val="1"/>
      <w:numFmt w:val="decimal"/>
      <w:suff w:val="space"/>
      <w:lvlText w:val="%1."/>
      <w:lvlJc w:val="left"/>
      <w:pPr>
        <w:ind w:left="0" w:firstLine="0"/>
      </w:pPr>
      <w:rPr>
        <w:rFonts w:hint="default"/>
        <w:vanish/>
        <w:color w:val="FFFFFF" w:themeColor="background1"/>
      </w:rPr>
    </w:lvl>
    <w:lvl w:ilvl="1">
      <w:start w:val="1"/>
      <w:numFmt w:val="decimal"/>
      <w:suff w:val="space"/>
      <w:lvlText w:val="%1.%2"/>
      <w:lvlJc w:val="left"/>
      <w:pPr>
        <w:ind w:left="142" w:firstLine="0"/>
      </w:pPr>
      <w:rPr>
        <w:rFonts w:ascii="Times New Roman" w:hAnsi="Times New Roman" w:cs="Times New Roman" w:hint="default"/>
        <w:b/>
        <w:bCs/>
        <w:i w:val="0"/>
        <w:iCs w:val="0"/>
        <w:caps w:val="0"/>
        <w:smallCaps w:val="0"/>
        <w:strike w:val="0"/>
        <w:dstrike w:val="0"/>
        <w:outline w:val="0"/>
        <w:shadow w:val="0"/>
        <w:emboss w:val="0"/>
        <w:imprint w:val="0"/>
        <w:noProof w:val="0"/>
        <w:vanish w:val="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suff w:val="space"/>
      <w:lvlText w:val="%1.%2.%3"/>
      <w:lvlJc w:val="left"/>
      <w:pPr>
        <w:ind w:left="2978" w:firstLine="0"/>
      </w:pPr>
      <w:rPr>
        <w:rFonts w:ascii="Times New Roman" w:hAnsi="Times New Roman" w:cs="Times New Roman" w:hint="default"/>
        <w:b/>
        <w:i w:val="0"/>
        <w:sz w:val="24"/>
        <w:szCs w:val="24"/>
      </w:rPr>
    </w:lvl>
    <w:lvl w:ilvl="3">
      <w:start w:val="1"/>
      <w:numFmt w:val="decimal"/>
      <w:suff w:val="space"/>
      <w:lvlText w:val="%1.%2.%3.%4"/>
      <w:lvlJc w:val="left"/>
      <w:pPr>
        <w:ind w:left="0" w:firstLine="0"/>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suff w:val="space"/>
      <w:lvlText w:val="%1.%2.%3.%4.%5"/>
      <w:lvlJc w:val="left"/>
      <w:pPr>
        <w:ind w:left="0" w:firstLine="0"/>
      </w:pPr>
      <w:rPr>
        <w:b w:val="0"/>
        <w:bCs w:val="0"/>
        <w:i w:val="0"/>
        <w:iCs/>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 w15:restartNumberingAfterBreak="0">
    <w:nsid w:val="3E074898"/>
    <w:multiLevelType w:val="multilevel"/>
    <w:tmpl w:val="D4C64A28"/>
    <w:lvl w:ilvl="0">
      <w:start w:val="1"/>
      <w:numFmt w:val="decimal"/>
      <w:suff w:val="space"/>
      <w:lvlText w:val="%1."/>
      <w:lvlJc w:val="left"/>
      <w:pPr>
        <w:ind w:left="0" w:firstLine="0"/>
      </w:pPr>
      <w:rPr>
        <w:rFonts w:hint="default"/>
        <w:vanish/>
        <w:color w:val="FFFFFF" w:themeColor="background1"/>
      </w:rPr>
    </w:lvl>
    <w:lvl w:ilvl="1">
      <w:start w:val="1"/>
      <w:numFmt w:val="decimal"/>
      <w:suff w:val="space"/>
      <w:lvlText w:val="%1.%2"/>
      <w:lvlJc w:val="left"/>
      <w:pPr>
        <w:ind w:left="142" w:firstLine="0"/>
      </w:pPr>
      <w:rPr>
        <w:rFonts w:ascii="Calibri" w:hAnsi="Calibri" w:cs="Calibri" w:hint="default"/>
        <w:b/>
        <w:bCs/>
        <w:i w:val="0"/>
        <w:iCs w:val="0"/>
        <w:caps w:val="0"/>
        <w:smallCaps w:val="0"/>
        <w:strike w:val="0"/>
        <w:dstrike w:val="0"/>
        <w:outline w:val="0"/>
        <w:shadow w:val="0"/>
        <w:emboss w:val="0"/>
        <w:imprint w:val="0"/>
        <w:noProof w:val="0"/>
        <w:vanish w:val="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suff w:val="space"/>
      <w:lvlText w:val="%1.%2.%3"/>
      <w:lvlJc w:val="left"/>
      <w:pPr>
        <w:ind w:left="284" w:firstLine="0"/>
      </w:pPr>
      <w:rPr>
        <w:rFonts w:ascii="Calibri" w:hAnsi="Calibri" w:hint="default"/>
        <w:b/>
        <w:i w:val="0"/>
        <w:iCs w:val="0"/>
        <w:sz w:val="24"/>
        <w:szCs w:val="24"/>
      </w:rPr>
    </w:lvl>
    <w:lvl w:ilvl="3">
      <w:start w:val="1"/>
      <w:numFmt w:val="decimal"/>
      <w:suff w:val="space"/>
      <w:lvlText w:val="%1.%2.%3.%4"/>
      <w:lvlJc w:val="left"/>
      <w:pPr>
        <w:ind w:left="3403" w:firstLine="0"/>
      </w:pPr>
      <w:rPr>
        <w:rFonts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suff w:val="space"/>
      <w:lvlText w:val="%1.%2.%3.%4.%5"/>
      <w:lvlJc w:val="left"/>
      <w:pPr>
        <w:ind w:left="0" w:firstLine="0"/>
      </w:pPr>
      <w:rPr>
        <w:rFonts w:hint="default"/>
        <w:b/>
        <w:bCs/>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5" w15:restartNumberingAfterBreak="0">
    <w:nsid w:val="4105229D"/>
    <w:multiLevelType w:val="hybridMultilevel"/>
    <w:tmpl w:val="54605DF2"/>
    <w:lvl w:ilvl="0" w:tplc="280A000F">
      <w:start w:val="1"/>
      <w:numFmt w:val="decimal"/>
      <w:lvlText w:val="%1."/>
      <w:lvlJc w:val="left"/>
      <w:pPr>
        <w:ind w:left="1069" w:hanging="360"/>
      </w:pPr>
    </w:lvl>
    <w:lvl w:ilvl="1" w:tplc="280A0019" w:tentative="1">
      <w:start w:val="1"/>
      <w:numFmt w:val="lowerLetter"/>
      <w:lvlText w:val="%2."/>
      <w:lvlJc w:val="left"/>
      <w:pPr>
        <w:ind w:left="1789" w:hanging="360"/>
      </w:pPr>
    </w:lvl>
    <w:lvl w:ilvl="2" w:tplc="280A001B" w:tentative="1">
      <w:start w:val="1"/>
      <w:numFmt w:val="lowerRoman"/>
      <w:lvlText w:val="%3."/>
      <w:lvlJc w:val="right"/>
      <w:pPr>
        <w:ind w:left="2509" w:hanging="180"/>
      </w:pPr>
    </w:lvl>
    <w:lvl w:ilvl="3" w:tplc="280A000F" w:tentative="1">
      <w:start w:val="1"/>
      <w:numFmt w:val="decimal"/>
      <w:lvlText w:val="%4."/>
      <w:lvlJc w:val="left"/>
      <w:pPr>
        <w:ind w:left="3229" w:hanging="360"/>
      </w:pPr>
    </w:lvl>
    <w:lvl w:ilvl="4" w:tplc="280A0019" w:tentative="1">
      <w:start w:val="1"/>
      <w:numFmt w:val="lowerLetter"/>
      <w:lvlText w:val="%5."/>
      <w:lvlJc w:val="left"/>
      <w:pPr>
        <w:ind w:left="3949" w:hanging="360"/>
      </w:pPr>
    </w:lvl>
    <w:lvl w:ilvl="5" w:tplc="280A001B" w:tentative="1">
      <w:start w:val="1"/>
      <w:numFmt w:val="lowerRoman"/>
      <w:lvlText w:val="%6."/>
      <w:lvlJc w:val="right"/>
      <w:pPr>
        <w:ind w:left="4669" w:hanging="180"/>
      </w:pPr>
    </w:lvl>
    <w:lvl w:ilvl="6" w:tplc="280A000F" w:tentative="1">
      <w:start w:val="1"/>
      <w:numFmt w:val="decimal"/>
      <w:lvlText w:val="%7."/>
      <w:lvlJc w:val="left"/>
      <w:pPr>
        <w:ind w:left="5389" w:hanging="360"/>
      </w:pPr>
    </w:lvl>
    <w:lvl w:ilvl="7" w:tplc="280A0019" w:tentative="1">
      <w:start w:val="1"/>
      <w:numFmt w:val="lowerLetter"/>
      <w:lvlText w:val="%8."/>
      <w:lvlJc w:val="left"/>
      <w:pPr>
        <w:ind w:left="6109" w:hanging="360"/>
      </w:pPr>
    </w:lvl>
    <w:lvl w:ilvl="8" w:tplc="280A001B" w:tentative="1">
      <w:start w:val="1"/>
      <w:numFmt w:val="lowerRoman"/>
      <w:lvlText w:val="%9."/>
      <w:lvlJc w:val="right"/>
      <w:pPr>
        <w:ind w:left="6829" w:hanging="180"/>
      </w:pPr>
    </w:lvl>
  </w:abstractNum>
  <w:abstractNum w:abstractNumId="6" w15:restartNumberingAfterBreak="0">
    <w:nsid w:val="42AC7BBF"/>
    <w:multiLevelType w:val="hybridMultilevel"/>
    <w:tmpl w:val="5468811A"/>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7" w15:restartNumberingAfterBreak="0">
    <w:nsid w:val="438C1C5B"/>
    <w:multiLevelType w:val="hybridMultilevel"/>
    <w:tmpl w:val="1556E722"/>
    <w:lvl w:ilvl="0" w:tplc="280A000F">
      <w:start w:val="1"/>
      <w:numFmt w:val="decimal"/>
      <w:lvlText w:val="%1."/>
      <w:lvlJc w:val="left"/>
      <w:pPr>
        <w:ind w:left="2149" w:hanging="360"/>
      </w:pPr>
    </w:lvl>
    <w:lvl w:ilvl="1" w:tplc="280A0019" w:tentative="1">
      <w:start w:val="1"/>
      <w:numFmt w:val="lowerLetter"/>
      <w:lvlText w:val="%2."/>
      <w:lvlJc w:val="left"/>
      <w:pPr>
        <w:ind w:left="2869" w:hanging="360"/>
      </w:pPr>
    </w:lvl>
    <w:lvl w:ilvl="2" w:tplc="280A001B" w:tentative="1">
      <w:start w:val="1"/>
      <w:numFmt w:val="lowerRoman"/>
      <w:lvlText w:val="%3."/>
      <w:lvlJc w:val="right"/>
      <w:pPr>
        <w:ind w:left="3589" w:hanging="180"/>
      </w:pPr>
    </w:lvl>
    <w:lvl w:ilvl="3" w:tplc="280A000F" w:tentative="1">
      <w:start w:val="1"/>
      <w:numFmt w:val="decimal"/>
      <w:lvlText w:val="%4."/>
      <w:lvlJc w:val="left"/>
      <w:pPr>
        <w:ind w:left="4309" w:hanging="360"/>
      </w:pPr>
    </w:lvl>
    <w:lvl w:ilvl="4" w:tplc="280A0019" w:tentative="1">
      <w:start w:val="1"/>
      <w:numFmt w:val="lowerLetter"/>
      <w:lvlText w:val="%5."/>
      <w:lvlJc w:val="left"/>
      <w:pPr>
        <w:ind w:left="5029" w:hanging="360"/>
      </w:pPr>
    </w:lvl>
    <w:lvl w:ilvl="5" w:tplc="280A001B" w:tentative="1">
      <w:start w:val="1"/>
      <w:numFmt w:val="lowerRoman"/>
      <w:lvlText w:val="%6."/>
      <w:lvlJc w:val="right"/>
      <w:pPr>
        <w:ind w:left="5749" w:hanging="180"/>
      </w:pPr>
    </w:lvl>
    <w:lvl w:ilvl="6" w:tplc="280A000F" w:tentative="1">
      <w:start w:val="1"/>
      <w:numFmt w:val="decimal"/>
      <w:lvlText w:val="%7."/>
      <w:lvlJc w:val="left"/>
      <w:pPr>
        <w:ind w:left="6469" w:hanging="360"/>
      </w:pPr>
    </w:lvl>
    <w:lvl w:ilvl="7" w:tplc="280A0019" w:tentative="1">
      <w:start w:val="1"/>
      <w:numFmt w:val="lowerLetter"/>
      <w:lvlText w:val="%8."/>
      <w:lvlJc w:val="left"/>
      <w:pPr>
        <w:ind w:left="7189" w:hanging="360"/>
      </w:pPr>
    </w:lvl>
    <w:lvl w:ilvl="8" w:tplc="280A001B" w:tentative="1">
      <w:start w:val="1"/>
      <w:numFmt w:val="lowerRoman"/>
      <w:lvlText w:val="%9."/>
      <w:lvlJc w:val="right"/>
      <w:pPr>
        <w:ind w:left="7909" w:hanging="180"/>
      </w:pPr>
    </w:lvl>
  </w:abstractNum>
  <w:abstractNum w:abstractNumId="8" w15:restartNumberingAfterBreak="0">
    <w:nsid w:val="44D60BA6"/>
    <w:multiLevelType w:val="multilevel"/>
    <w:tmpl w:val="01DA89D6"/>
    <w:lvl w:ilvl="0">
      <w:start w:val="1"/>
      <w:numFmt w:val="decimal"/>
      <w:pStyle w:val="Ttulo1"/>
      <w:suff w:val="space"/>
      <w:lvlText w:val="%1."/>
      <w:lvlJc w:val="left"/>
      <w:pPr>
        <w:ind w:left="0" w:firstLine="0"/>
      </w:pPr>
      <w:rPr>
        <w:rFonts w:hint="default"/>
        <w:vanish/>
        <w:color w:val="FFFFFF" w:themeColor="background1"/>
      </w:rPr>
    </w:lvl>
    <w:lvl w:ilvl="1">
      <w:start w:val="1"/>
      <w:numFmt w:val="decimal"/>
      <w:pStyle w:val="Ttulo2"/>
      <w:suff w:val="space"/>
      <w:lvlText w:val="%1.%2"/>
      <w:lvlJc w:val="left"/>
      <w:pPr>
        <w:ind w:left="142" w:firstLine="0"/>
      </w:pPr>
      <w:rPr>
        <w:rFonts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suff w:val="space"/>
      <w:lvlText w:val="%1.%2.%3"/>
      <w:lvlJc w:val="left"/>
      <w:pPr>
        <w:ind w:left="2978" w:firstLine="0"/>
      </w:pPr>
      <w:rPr>
        <w:rFonts w:hint="default"/>
        <w:b/>
        <w:bCs/>
        <w:i w:val="0"/>
        <w:iCs/>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Ttulo4"/>
      <w:suff w:val="space"/>
      <w:lvlText w:val="%1.%2.%3.%4"/>
      <w:lvlJc w:val="left"/>
      <w:pPr>
        <w:ind w:left="0" w:firstLine="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Ttulo5"/>
      <w:suff w:val="space"/>
      <w:lvlText w:val="%1.%2.%3.%4.%5"/>
      <w:lvlJc w:val="left"/>
      <w:pPr>
        <w:ind w:left="0" w:firstLine="0"/>
      </w:pPr>
      <w:rPr>
        <w:b/>
        <w:bCs/>
        <w:i w:val="0"/>
        <w:iCs/>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9" w15:restartNumberingAfterBreak="0">
    <w:nsid w:val="4E0555C4"/>
    <w:multiLevelType w:val="multilevel"/>
    <w:tmpl w:val="DD1C195C"/>
    <w:lvl w:ilvl="0">
      <w:start w:val="1"/>
      <w:numFmt w:val="decimal"/>
      <w:suff w:val="space"/>
      <w:lvlText w:val="%1."/>
      <w:lvlJc w:val="left"/>
      <w:pPr>
        <w:ind w:left="0" w:firstLine="0"/>
      </w:pPr>
      <w:rPr>
        <w:rFonts w:hint="default"/>
        <w:vanish/>
        <w:color w:val="FFFFFF" w:themeColor="background1"/>
      </w:rPr>
    </w:lvl>
    <w:lvl w:ilvl="1">
      <w:start w:val="1"/>
      <w:numFmt w:val="decimal"/>
      <w:suff w:val="space"/>
      <w:lvlText w:val="%1.%2"/>
      <w:lvlJc w:val="left"/>
      <w:pPr>
        <w:ind w:left="142" w:firstLine="0"/>
      </w:pPr>
      <w:rPr>
        <w:rFonts w:ascii="Calibri" w:hAnsi="Calibri" w:cs="Calibri" w:hint="default"/>
        <w:b/>
        <w:bCs/>
        <w:i w:val="0"/>
        <w:iCs w:val="0"/>
        <w:caps w:val="0"/>
        <w:smallCaps w:val="0"/>
        <w:strike w:val="0"/>
        <w:dstrike w:val="0"/>
        <w:outline w:val="0"/>
        <w:shadow w:val="0"/>
        <w:emboss w:val="0"/>
        <w:imprint w:val="0"/>
        <w:noProof w:val="0"/>
        <w:vanish w:val="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suff w:val="space"/>
      <w:lvlText w:val="%1.%2.%3"/>
      <w:lvlJc w:val="left"/>
      <w:pPr>
        <w:ind w:left="284" w:firstLine="0"/>
      </w:pPr>
      <w:rPr>
        <w:rFonts w:ascii="Calibri" w:hAnsi="Calibri" w:hint="default"/>
        <w:b/>
        <w:i w:val="0"/>
        <w:iCs w:val="0"/>
        <w:sz w:val="24"/>
        <w:szCs w:val="24"/>
      </w:rPr>
    </w:lvl>
    <w:lvl w:ilvl="3">
      <w:start w:val="1"/>
      <w:numFmt w:val="decimal"/>
      <w:suff w:val="space"/>
      <w:lvlText w:val="%1.%2.%3.%4"/>
      <w:lvlJc w:val="left"/>
      <w:pPr>
        <w:ind w:left="3403"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suff w:val="space"/>
      <w:lvlText w:val="%1.%2.%3.%4.%5."/>
      <w:lvlJc w:val="left"/>
      <w:pPr>
        <w:ind w:left="0" w:firstLine="0"/>
      </w:pPr>
      <w:rPr>
        <w:rFonts w:hint="default"/>
        <w:b/>
        <w:bCs/>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0" w15:restartNumberingAfterBreak="0">
    <w:nsid w:val="51F6206A"/>
    <w:multiLevelType w:val="multilevel"/>
    <w:tmpl w:val="7C5EB6F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ascii="Calibri" w:hAnsi="Calibri" w:hint="default"/>
        <w:b/>
        <w:i w:val="0"/>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6EC726C0"/>
    <w:multiLevelType w:val="hybridMultilevel"/>
    <w:tmpl w:val="78748548"/>
    <w:lvl w:ilvl="0" w:tplc="280A000F">
      <w:start w:val="1"/>
      <w:numFmt w:val="decimal"/>
      <w:lvlText w:val="%1."/>
      <w:lvlJc w:val="left"/>
      <w:pPr>
        <w:ind w:left="2869" w:hanging="360"/>
      </w:pPr>
    </w:lvl>
    <w:lvl w:ilvl="1" w:tplc="280A0019" w:tentative="1">
      <w:start w:val="1"/>
      <w:numFmt w:val="lowerLetter"/>
      <w:lvlText w:val="%2."/>
      <w:lvlJc w:val="left"/>
      <w:pPr>
        <w:ind w:left="3589" w:hanging="360"/>
      </w:pPr>
    </w:lvl>
    <w:lvl w:ilvl="2" w:tplc="280A001B" w:tentative="1">
      <w:start w:val="1"/>
      <w:numFmt w:val="lowerRoman"/>
      <w:lvlText w:val="%3."/>
      <w:lvlJc w:val="right"/>
      <w:pPr>
        <w:ind w:left="4309" w:hanging="180"/>
      </w:pPr>
    </w:lvl>
    <w:lvl w:ilvl="3" w:tplc="280A000F" w:tentative="1">
      <w:start w:val="1"/>
      <w:numFmt w:val="decimal"/>
      <w:lvlText w:val="%4."/>
      <w:lvlJc w:val="left"/>
      <w:pPr>
        <w:ind w:left="5029" w:hanging="360"/>
      </w:pPr>
    </w:lvl>
    <w:lvl w:ilvl="4" w:tplc="280A0019" w:tentative="1">
      <w:start w:val="1"/>
      <w:numFmt w:val="lowerLetter"/>
      <w:lvlText w:val="%5."/>
      <w:lvlJc w:val="left"/>
      <w:pPr>
        <w:ind w:left="5749" w:hanging="360"/>
      </w:pPr>
    </w:lvl>
    <w:lvl w:ilvl="5" w:tplc="280A001B" w:tentative="1">
      <w:start w:val="1"/>
      <w:numFmt w:val="lowerRoman"/>
      <w:lvlText w:val="%6."/>
      <w:lvlJc w:val="right"/>
      <w:pPr>
        <w:ind w:left="6469" w:hanging="180"/>
      </w:pPr>
    </w:lvl>
    <w:lvl w:ilvl="6" w:tplc="280A000F" w:tentative="1">
      <w:start w:val="1"/>
      <w:numFmt w:val="decimal"/>
      <w:lvlText w:val="%7."/>
      <w:lvlJc w:val="left"/>
      <w:pPr>
        <w:ind w:left="7189" w:hanging="360"/>
      </w:pPr>
    </w:lvl>
    <w:lvl w:ilvl="7" w:tplc="280A0019" w:tentative="1">
      <w:start w:val="1"/>
      <w:numFmt w:val="lowerLetter"/>
      <w:lvlText w:val="%8."/>
      <w:lvlJc w:val="left"/>
      <w:pPr>
        <w:ind w:left="7909" w:hanging="360"/>
      </w:pPr>
    </w:lvl>
    <w:lvl w:ilvl="8" w:tplc="280A001B" w:tentative="1">
      <w:start w:val="1"/>
      <w:numFmt w:val="lowerRoman"/>
      <w:lvlText w:val="%9."/>
      <w:lvlJc w:val="right"/>
      <w:pPr>
        <w:ind w:left="8629" w:hanging="180"/>
      </w:pPr>
    </w:lvl>
  </w:abstractNum>
  <w:abstractNum w:abstractNumId="12" w15:restartNumberingAfterBreak="0">
    <w:nsid w:val="6F2F2F40"/>
    <w:multiLevelType w:val="hybridMultilevel"/>
    <w:tmpl w:val="BB2CF548"/>
    <w:lvl w:ilvl="0" w:tplc="49CA2910">
      <w:numFmt w:val="bullet"/>
      <w:lvlText w:val=""/>
      <w:lvlJc w:val="left"/>
      <w:pPr>
        <w:ind w:left="720" w:hanging="360"/>
      </w:pPr>
      <w:rPr>
        <w:rFonts w:ascii="Symbol" w:eastAsiaTheme="minorHAnsi" w:hAnsi="Symbol" w:cstheme="minorBidi"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num w:numId="1" w16cid:durableId="1288927835">
    <w:abstractNumId w:val="6"/>
  </w:num>
  <w:num w:numId="2" w16cid:durableId="111099857">
    <w:abstractNumId w:val="8"/>
  </w:num>
  <w:num w:numId="3" w16cid:durableId="141597625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65093554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87766349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2146894957">
    <w:abstractNumId w:val="2"/>
  </w:num>
  <w:num w:numId="7" w16cid:durableId="919801365">
    <w:abstractNumId w:val="8"/>
  </w:num>
  <w:num w:numId="8" w16cid:durableId="2108379258">
    <w:abstractNumId w:val="8"/>
  </w:num>
  <w:num w:numId="9" w16cid:durableId="1632713062">
    <w:abstractNumId w:val="1"/>
  </w:num>
  <w:num w:numId="10" w16cid:durableId="1150246269">
    <w:abstractNumId w:val="8"/>
  </w:num>
  <w:num w:numId="11" w16cid:durableId="1458645470">
    <w:abstractNumId w:val="12"/>
  </w:num>
  <w:num w:numId="12" w16cid:durableId="929512226">
    <w:abstractNumId w:val="9"/>
  </w:num>
  <w:num w:numId="13" w16cid:durableId="2145078880">
    <w:abstractNumId w:val="0"/>
  </w:num>
  <w:num w:numId="14" w16cid:durableId="272438843">
    <w:abstractNumId w:val="7"/>
  </w:num>
  <w:num w:numId="15" w16cid:durableId="1094014935">
    <w:abstractNumId w:val="11"/>
  </w:num>
  <w:num w:numId="16" w16cid:durableId="389234664">
    <w:abstractNumId w:val="5"/>
  </w:num>
  <w:num w:numId="17" w16cid:durableId="2064674734">
    <w:abstractNumId w:val="4"/>
  </w:num>
  <w:num w:numId="18" w16cid:durableId="859974960">
    <w:abstractNumId w:val="3"/>
  </w:num>
  <w:num w:numId="19" w16cid:durableId="52075166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defaultTabStop w:val="708"/>
  <w:hyphenationZone w:val="425"/>
  <w:drawingGridHorizontalSpacing w:val="181"/>
  <w:drawingGridVerticalSpacing w:val="181"/>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743CC"/>
    <w:rsid w:val="00000C44"/>
    <w:rsid w:val="0000352D"/>
    <w:rsid w:val="0000398D"/>
    <w:rsid w:val="00003F50"/>
    <w:rsid w:val="0000476D"/>
    <w:rsid w:val="00006BE8"/>
    <w:rsid w:val="000075D3"/>
    <w:rsid w:val="00010214"/>
    <w:rsid w:val="00010D4F"/>
    <w:rsid w:val="00011568"/>
    <w:rsid w:val="00011A1E"/>
    <w:rsid w:val="000126F6"/>
    <w:rsid w:val="00012B4A"/>
    <w:rsid w:val="00013878"/>
    <w:rsid w:val="000145D2"/>
    <w:rsid w:val="000148BC"/>
    <w:rsid w:val="00015D8A"/>
    <w:rsid w:val="000163BF"/>
    <w:rsid w:val="00017C8D"/>
    <w:rsid w:val="000200F3"/>
    <w:rsid w:val="00020403"/>
    <w:rsid w:val="00023C4D"/>
    <w:rsid w:val="0002473D"/>
    <w:rsid w:val="000249E8"/>
    <w:rsid w:val="000250CB"/>
    <w:rsid w:val="00026598"/>
    <w:rsid w:val="00026E77"/>
    <w:rsid w:val="00026E8F"/>
    <w:rsid w:val="00027A0E"/>
    <w:rsid w:val="000300E3"/>
    <w:rsid w:val="000318F5"/>
    <w:rsid w:val="00031FBC"/>
    <w:rsid w:val="000321C9"/>
    <w:rsid w:val="0003222E"/>
    <w:rsid w:val="0003328F"/>
    <w:rsid w:val="000337A1"/>
    <w:rsid w:val="00036AF7"/>
    <w:rsid w:val="00037E26"/>
    <w:rsid w:val="0004042E"/>
    <w:rsid w:val="0004144E"/>
    <w:rsid w:val="000432FA"/>
    <w:rsid w:val="00043887"/>
    <w:rsid w:val="000443F8"/>
    <w:rsid w:val="00044553"/>
    <w:rsid w:val="000445A5"/>
    <w:rsid w:val="00045387"/>
    <w:rsid w:val="00047119"/>
    <w:rsid w:val="00047D08"/>
    <w:rsid w:val="00050356"/>
    <w:rsid w:val="00050686"/>
    <w:rsid w:val="00050EC7"/>
    <w:rsid w:val="000511A4"/>
    <w:rsid w:val="00051AB4"/>
    <w:rsid w:val="000531D8"/>
    <w:rsid w:val="000543AB"/>
    <w:rsid w:val="000543C3"/>
    <w:rsid w:val="0005560F"/>
    <w:rsid w:val="00055C72"/>
    <w:rsid w:val="0005700B"/>
    <w:rsid w:val="00060A16"/>
    <w:rsid w:val="000618E2"/>
    <w:rsid w:val="00062090"/>
    <w:rsid w:val="000622B5"/>
    <w:rsid w:val="0006275F"/>
    <w:rsid w:val="0006328C"/>
    <w:rsid w:val="0006349D"/>
    <w:rsid w:val="000636EA"/>
    <w:rsid w:val="0006758D"/>
    <w:rsid w:val="000717DE"/>
    <w:rsid w:val="000728A8"/>
    <w:rsid w:val="00072DDF"/>
    <w:rsid w:val="00073A74"/>
    <w:rsid w:val="000740A2"/>
    <w:rsid w:val="000747CE"/>
    <w:rsid w:val="00076894"/>
    <w:rsid w:val="000768DF"/>
    <w:rsid w:val="000771AC"/>
    <w:rsid w:val="00080385"/>
    <w:rsid w:val="00081041"/>
    <w:rsid w:val="00081A6B"/>
    <w:rsid w:val="00082A5E"/>
    <w:rsid w:val="0008441A"/>
    <w:rsid w:val="00084CB5"/>
    <w:rsid w:val="00085237"/>
    <w:rsid w:val="00085E3E"/>
    <w:rsid w:val="0008687B"/>
    <w:rsid w:val="000874F4"/>
    <w:rsid w:val="00090ABD"/>
    <w:rsid w:val="000910A0"/>
    <w:rsid w:val="00091B7E"/>
    <w:rsid w:val="000933C3"/>
    <w:rsid w:val="00093922"/>
    <w:rsid w:val="000939E5"/>
    <w:rsid w:val="00094937"/>
    <w:rsid w:val="00094F43"/>
    <w:rsid w:val="0009599D"/>
    <w:rsid w:val="00095BA4"/>
    <w:rsid w:val="000961D0"/>
    <w:rsid w:val="00096996"/>
    <w:rsid w:val="00096E7A"/>
    <w:rsid w:val="0009753B"/>
    <w:rsid w:val="00097A1F"/>
    <w:rsid w:val="000A36E2"/>
    <w:rsid w:val="000A3CAA"/>
    <w:rsid w:val="000A4A15"/>
    <w:rsid w:val="000A67FC"/>
    <w:rsid w:val="000A6E1D"/>
    <w:rsid w:val="000A73B3"/>
    <w:rsid w:val="000A754B"/>
    <w:rsid w:val="000B1965"/>
    <w:rsid w:val="000B3877"/>
    <w:rsid w:val="000B6B8E"/>
    <w:rsid w:val="000B6EF6"/>
    <w:rsid w:val="000B7CF6"/>
    <w:rsid w:val="000C1259"/>
    <w:rsid w:val="000C163B"/>
    <w:rsid w:val="000C1911"/>
    <w:rsid w:val="000C1D06"/>
    <w:rsid w:val="000C258C"/>
    <w:rsid w:val="000C3797"/>
    <w:rsid w:val="000C44C5"/>
    <w:rsid w:val="000C5A1F"/>
    <w:rsid w:val="000C6009"/>
    <w:rsid w:val="000C6853"/>
    <w:rsid w:val="000C7615"/>
    <w:rsid w:val="000C7CA2"/>
    <w:rsid w:val="000D092A"/>
    <w:rsid w:val="000D1209"/>
    <w:rsid w:val="000D1708"/>
    <w:rsid w:val="000D1AE2"/>
    <w:rsid w:val="000D21D7"/>
    <w:rsid w:val="000D56E0"/>
    <w:rsid w:val="000D6393"/>
    <w:rsid w:val="000D6DAB"/>
    <w:rsid w:val="000D6E8F"/>
    <w:rsid w:val="000E102B"/>
    <w:rsid w:val="000E226D"/>
    <w:rsid w:val="000E30D9"/>
    <w:rsid w:val="000E3F7F"/>
    <w:rsid w:val="000E5487"/>
    <w:rsid w:val="000E7073"/>
    <w:rsid w:val="000E753F"/>
    <w:rsid w:val="000E7EA1"/>
    <w:rsid w:val="000F08A4"/>
    <w:rsid w:val="000F19A8"/>
    <w:rsid w:val="000F1B61"/>
    <w:rsid w:val="000F1B79"/>
    <w:rsid w:val="000F1EA6"/>
    <w:rsid w:val="000F38A3"/>
    <w:rsid w:val="000F4833"/>
    <w:rsid w:val="000F48A7"/>
    <w:rsid w:val="000F70BB"/>
    <w:rsid w:val="000F7C1A"/>
    <w:rsid w:val="001014AB"/>
    <w:rsid w:val="00103225"/>
    <w:rsid w:val="00103824"/>
    <w:rsid w:val="0010551B"/>
    <w:rsid w:val="001063EE"/>
    <w:rsid w:val="00106845"/>
    <w:rsid w:val="0010716C"/>
    <w:rsid w:val="001076DB"/>
    <w:rsid w:val="00110513"/>
    <w:rsid w:val="0011080E"/>
    <w:rsid w:val="00110C27"/>
    <w:rsid w:val="001110A3"/>
    <w:rsid w:val="001111E8"/>
    <w:rsid w:val="001113DE"/>
    <w:rsid w:val="00112B4E"/>
    <w:rsid w:val="00112FCD"/>
    <w:rsid w:val="00115A0C"/>
    <w:rsid w:val="00121750"/>
    <w:rsid w:val="00122DC1"/>
    <w:rsid w:val="00124361"/>
    <w:rsid w:val="00124C6E"/>
    <w:rsid w:val="00124FC1"/>
    <w:rsid w:val="001252C7"/>
    <w:rsid w:val="001255EA"/>
    <w:rsid w:val="001256BE"/>
    <w:rsid w:val="001256EC"/>
    <w:rsid w:val="001260AC"/>
    <w:rsid w:val="00127C64"/>
    <w:rsid w:val="001308E1"/>
    <w:rsid w:val="00131947"/>
    <w:rsid w:val="0013354D"/>
    <w:rsid w:val="001342F7"/>
    <w:rsid w:val="00135609"/>
    <w:rsid w:val="00136EBA"/>
    <w:rsid w:val="001378C3"/>
    <w:rsid w:val="00137FC5"/>
    <w:rsid w:val="00140388"/>
    <w:rsid w:val="001407CE"/>
    <w:rsid w:val="00141D77"/>
    <w:rsid w:val="00143511"/>
    <w:rsid w:val="00144D7D"/>
    <w:rsid w:val="00147C3C"/>
    <w:rsid w:val="00147D34"/>
    <w:rsid w:val="00150DCD"/>
    <w:rsid w:val="0015129E"/>
    <w:rsid w:val="00151432"/>
    <w:rsid w:val="00151E95"/>
    <w:rsid w:val="0015313E"/>
    <w:rsid w:val="00157C11"/>
    <w:rsid w:val="00161AF6"/>
    <w:rsid w:val="00161C0C"/>
    <w:rsid w:val="001633F4"/>
    <w:rsid w:val="001638B1"/>
    <w:rsid w:val="0016409C"/>
    <w:rsid w:val="00166BE6"/>
    <w:rsid w:val="001677EC"/>
    <w:rsid w:val="00167D26"/>
    <w:rsid w:val="001719CB"/>
    <w:rsid w:val="0017415E"/>
    <w:rsid w:val="0017596F"/>
    <w:rsid w:val="00175F2D"/>
    <w:rsid w:val="00176642"/>
    <w:rsid w:val="00176B23"/>
    <w:rsid w:val="0018094E"/>
    <w:rsid w:val="00180B17"/>
    <w:rsid w:val="00181138"/>
    <w:rsid w:val="00182E39"/>
    <w:rsid w:val="00185FCB"/>
    <w:rsid w:val="001873BE"/>
    <w:rsid w:val="001873D1"/>
    <w:rsid w:val="00190365"/>
    <w:rsid w:val="00192626"/>
    <w:rsid w:val="0019324C"/>
    <w:rsid w:val="0019375B"/>
    <w:rsid w:val="0019418A"/>
    <w:rsid w:val="00195079"/>
    <w:rsid w:val="00197085"/>
    <w:rsid w:val="00197A28"/>
    <w:rsid w:val="00197C53"/>
    <w:rsid w:val="001A10D6"/>
    <w:rsid w:val="001A2485"/>
    <w:rsid w:val="001A361C"/>
    <w:rsid w:val="001A4389"/>
    <w:rsid w:val="001A6FAB"/>
    <w:rsid w:val="001A77CF"/>
    <w:rsid w:val="001A7EE8"/>
    <w:rsid w:val="001A7EEE"/>
    <w:rsid w:val="001B0012"/>
    <w:rsid w:val="001B100F"/>
    <w:rsid w:val="001B39B4"/>
    <w:rsid w:val="001B41DE"/>
    <w:rsid w:val="001B588E"/>
    <w:rsid w:val="001C0A19"/>
    <w:rsid w:val="001C0C80"/>
    <w:rsid w:val="001C1C40"/>
    <w:rsid w:val="001C1EAB"/>
    <w:rsid w:val="001C3049"/>
    <w:rsid w:val="001C3A88"/>
    <w:rsid w:val="001C4877"/>
    <w:rsid w:val="001C6389"/>
    <w:rsid w:val="001C6589"/>
    <w:rsid w:val="001C6CB1"/>
    <w:rsid w:val="001C70AD"/>
    <w:rsid w:val="001D19C7"/>
    <w:rsid w:val="001D3EBB"/>
    <w:rsid w:val="001D4324"/>
    <w:rsid w:val="001D482B"/>
    <w:rsid w:val="001D7770"/>
    <w:rsid w:val="001D788E"/>
    <w:rsid w:val="001E0B98"/>
    <w:rsid w:val="001E3207"/>
    <w:rsid w:val="001E4B37"/>
    <w:rsid w:val="001E69BB"/>
    <w:rsid w:val="001E6B5A"/>
    <w:rsid w:val="001F2835"/>
    <w:rsid w:val="001F2D46"/>
    <w:rsid w:val="001F31A6"/>
    <w:rsid w:val="001F3CE1"/>
    <w:rsid w:val="001F4BBB"/>
    <w:rsid w:val="001F56F1"/>
    <w:rsid w:val="0020123E"/>
    <w:rsid w:val="00201DD0"/>
    <w:rsid w:val="00202BAA"/>
    <w:rsid w:val="00202E58"/>
    <w:rsid w:val="00203625"/>
    <w:rsid w:val="00203FD6"/>
    <w:rsid w:val="002062DE"/>
    <w:rsid w:val="002064F2"/>
    <w:rsid w:val="00207F07"/>
    <w:rsid w:val="00210117"/>
    <w:rsid w:val="0021036E"/>
    <w:rsid w:val="002107C7"/>
    <w:rsid w:val="00212285"/>
    <w:rsid w:val="002127A4"/>
    <w:rsid w:val="00212835"/>
    <w:rsid w:val="002142A4"/>
    <w:rsid w:val="002146F2"/>
    <w:rsid w:val="00216B73"/>
    <w:rsid w:val="00216FD1"/>
    <w:rsid w:val="0021725B"/>
    <w:rsid w:val="002179A3"/>
    <w:rsid w:val="00220199"/>
    <w:rsid w:val="002203EA"/>
    <w:rsid w:val="00221CE1"/>
    <w:rsid w:val="002221C3"/>
    <w:rsid w:val="0022236F"/>
    <w:rsid w:val="002228CC"/>
    <w:rsid w:val="0022460D"/>
    <w:rsid w:val="00225F33"/>
    <w:rsid w:val="00231AEF"/>
    <w:rsid w:val="0023272E"/>
    <w:rsid w:val="00233409"/>
    <w:rsid w:val="002338C6"/>
    <w:rsid w:val="00241FA5"/>
    <w:rsid w:val="0024311E"/>
    <w:rsid w:val="00243654"/>
    <w:rsid w:val="00244070"/>
    <w:rsid w:val="0024527E"/>
    <w:rsid w:val="002505C0"/>
    <w:rsid w:val="002511D0"/>
    <w:rsid w:val="00251EDE"/>
    <w:rsid w:val="00252DE2"/>
    <w:rsid w:val="00253C67"/>
    <w:rsid w:val="00254BF8"/>
    <w:rsid w:val="00255B43"/>
    <w:rsid w:val="00257BB2"/>
    <w:rsid w:val="0026123C"/>
    <w:rsid w:val="0026142F"/>
    <w:rsid w:val="00261C3E"/>
    <w:rsid w:val="00261F26"/>
    <w:rsid w:val="00263724"/>
    <w:rsid w:val="00263DB8"/>
    <w:rsid w:val="00264AF6"/>
    <w:rsid w:val="002652CA"/>
    <w:rsid w:val="002655F0"/>
    <w:rsid w:val="00265BF5"/>
    <w:rsid w:val="00267628"/>
    <w:rsid w:val="00267B4E"/>
    <w:rsid w:val="00267E5F"/>
    <w:rsid w:val="002720D4"/>
    <w:rsid w:val="00272A74"/>
    <w:rsid w:val="00273CF7"/>
    <w:rsid w:val="00274332"/>
    <w:rsid w:val="00275A5D"/>
    <w:rsid w:val="00276581"/>
    <w:rsid w:val="00276824"/>
    <w:rsid w:val="00277477"/>
    <w:rsid w:val="00277EFC"/>
    <w:rsid w:val="0028022A"/>
    <w:rsid w:val="00280839"/>
    <w:rsid w:val="002811AC"/>
    <w:rsid w:val="00283BD2"/>
    <w:rsid w:val="00284939"/>
    <w:rsid w:val="00284BD8"/>
    <w:rsid w:val="00287142"/>
    <w:rsid w:val="0029011A"/>
    <w:rsid w:val="00291057"/>
    <w:rsid w:val="00292D6E"/>
    <w:rsid w:val="002942B8"/>
    <w:rsid w:val="00296B93"/>
    <w:rsid w:val="00296C0C"/>
    <w:rsid w:val="00297DEF"/>
    <w:rsid w:val="002A25D9"/>
    <w:rsid w:val="002A3C6F"/>
    <w:rsid w:val="002B0D43"/>
    <w:rsid w:val="002B1261"/>
    <w:rsid w:val="002B158B"/>
    <w:rsid w:val="002B173E"/>
    <w:rsid w:val="002B1CC3"/>
    <w:rsid w:val="002B2AF6"/>
    <w:rsid w:val="002B3FF9"/>
    <w:rsid w:val="002B4C8F"/>
    <w:rsid w:val="002B74A9"/>
    <w:rsid w:val="002C0C3C"/>
    <w:rsid w:val="002C2464"/>
    <w:rsid w:val="002C2AA6"/>
    <w:rsid w:val="002C632C"/>
    <w:rsid w:val="002C665F"/>
    <w:rsid w:val="002C6770"/>
    <w:rsid w:val="002D0DE9"/>
    <w:rsid w:val="002D23A5"/>
    <w:rsid w:val="002D247B"/>
    <w:rsid w:val="002D256F"/>
    <w:rsid w:val="002D383E"/>
    <w:rsid w:val="002D3BB4"/>
    <w:rsid w:val="002D4327"/>
    <w:rsid w:val="002D67A7"/>
    <w:rsid w:val="002D6F1B"/>
    <w:rsid w:val="002D752E"/>
    <w:rsid w:val="002D79CE"/>
    <w:rsid w:val="002E1321"/>
    <w:rsid w:val="002E1F3F"/>
    <w:rsid w:val="002E39A6"/>
    <w:rsid w:val="002E3B54"/>
    <w:rsid w:val="002E3F49"/>
    <w:rsid w:val="002E494E"/>
    <w:rsid w:val="002E4FAB"/>
    <w:rsid w:val="002E5123"/>
    <w:rsid w:val="002E5EAA"/>
    <w:rsid w:val="002E6F38"/>
    <w:rsid w:val="002E7B9C"/>
    <w:rsid w:val="002F295C"/>
    <w:rsid w:val="002F35FB"/>
    <w:rsid w:val="002F4F57"/>
    <w:rsid w:val="002F50B5"/>
    <w:rsid w:val="002F6D1C"/>
    <w:rsid w:val="00302B51"/>
    <w:rsid w:val="00310780"/>
    <w:rsid w:val="003126D7"/>
    <w:rsid w:val="00315525"/>
    <w:rsid w:val="00315686"/>
    <w:rsid w:val="003162FF"/>
    <w:rsid w:val="0031657C"/>
    <w:rsid w:val="00320B67"/>
    <w:rsid w:val="00321735"/>
    <w:rsid w:val="003223CE"/>
    <w:rsid w:val="00322829"/>
    <w:rsid w:val="00322CFE"/>
    <w:rsid w:val="00323BB5"/>
    <w:rsid w:val="003251D2"/>
    <w:rsid w:val="00325320"/>
    <w:rsid w:val="00325D4B"/>
    <w:rsid w:val="00326C7F"/>
    <w:rsid w:val="003300EE"/>
    <w:rsid w:val="00330F35"/>
    <w:rsid w:val="003319BB"/>
    <w:rsid w:val="00332EF6"/>
    <w:rsid w:val="0033333F"/>
    <w:rsid w:val="00333531"/>
    <w:rsid w:val="00333997"/>
    <w:rsid w:val="0033504D"/>
    <w:rsid w:val="00335140"/>
    <w:rsid w:val="00335497"/>
    <w:rsid w:val="00336A61"/>
    <w:rsid w:val="0033788C"/>
    <w:rsid w:val="00337CC4"/>
    <w:rsid w:val="0034119B"/>
    <w:rsid w:val="003418CF"/>
    <w:rsid w:val="0034251D"/>
    <w:rsid w:val="003430FF"/>
    <w:rsid w:val="00343712"/>
    <w:rsid w:val="003443B3"/>
    <w:rsid w:val="00347A25"/>
    <w:rsid w:val="00350803"/>
    <w:rsid w:val="00352F6E"/>
    <w:rsid w:val="00357D29"/>
    <w:rsid w:val="00360A66"/>
    <w:rsid w:val="00360AC4"/>
    <w:rsid w:val="0036124F"/>
    <w:rsid w:val="00361D29"/>
    <w:rsid w:val="0036286F"/>
    <w:rsid w:val="00363170"/>
    <w:rsid w:val="00363530"/>
    <w:rsid w:val="0036390B"/>
    <w:rsid w:val="003639E8"/>
    <w:rsid w:val="0036560B"/>
    <w:rsid w:val="00365649"/>
    <w:rsid w:val="003659E3"/>
    <w:rsid w:val="003673D2"/>
    <w:rsid w:val="00367F6D"/>
    <w:rsid w:val="003710CC"/>
    <w:rsid w:val="003710E1"/>
    <w:rsid w:val="0037567D"/>
    <w:rsid w:val="00377486"/>
    <w:rsid w:val="00377C51"/>
    <w:rsid w:val="003809CE"/>
    <w:rsid w:val="00380A32"/>
    <w:rsid w:val="003811FA"/>
    <w:rsid w:val="003817EF"/>
    <w:rsid w:val="00382521"/>
    <w:rsid w:val="0038364A"/>
    <w:rsid w:val="00383C24"/>
    <w:rsid w:val="00384204"/>
    <w:rsid w:val="003843FC"/>
    <w:rsid w:val="003849E4"/>
    <w:rsid w:val="00384C53"/>
    <w:rsid w:val="00385DAC"/>
    <w:rsid w:val="0038672A"/>
    <w:rsid w:val="003868EA"/>
    <w:rsid w:val="00386CAB"/>
    <w:rsid w:val="003871AF"/>
    <w:rsid w:val="003908F6"/>
    <w:rsid w:val="00394739"/>
    <w:rsid w:val="00394DC1"/>
    <w:rsid w:val="00397266"/>
    <w:rsid w:val="0039752A"/>
    <w:rsid w:val="003A26BE"/>
    <w:rsid w:val="003A28FA"/>
    <w:rsid w:val="003A463D"/>
    <w:rsid w:val="003A4C0E"/>
    <w:rsid w:val="003A53C2"/>
    <w:rsid w:val="003A68FE"/>
    <w:rsid w:val="003A6F4E"/>
    <w:rsid w:val="003B0D09"/>
    <w:rsid w:val="003B355E"/>
    <w:rsid w:val="003B3CDE"/>
    <w:rsid w:val="003B3FE4"/>
    <w:rsid w:val="003B4296"/>
    <w:rsid w:val="003B4835"/>
    <w:rsid w:val="003B6164"/>
    <w:rsid w:val="003B65D4"/>
    <w:rsid w:val="003C082B"/>
    <w:rsid w:val="003C2C35"/>
    <w:rsid w:val="003C33C6"/>
    <w:rsid w:val="003C3B54"/>
    <w:rsid w:val="003C4D28"/>
    <w:rsid w:val="003C59C7"/>
    <w:rsid w:val="003C5E7C"/>
    <w:rsid w:val="003C69CA"/>
    <w:rsid w:val="003C7783"/>
    <w:rsid w:val="003D07C7"/>
    <w:rsid w:val="003D0ACF"/>
    <w:rsid w:val="003D1D3B"/>
    <w:rsid w:val="003D30FB"/>
    <w:rsid w:val="003D337C"/>
    <w:rsid w:val="003D5385"/>
    <w:rsid w:val="003D79BA"/>
    <w:rsid w:val="003E17CC"/>
    <w:rsid w:val="003E2C0E"/>
    <w:rsid w:val="003E2DB5"/>
    <w:rsid w:val="003E3030"/>
    <w:rsid w:val="003E3430"/>
    <w:rsid w:val="003E348F"/>
    <w:rsid w:val="003E37A7"/>
    <w:rsid w:val="003E4949"/>
    <w:rsid w:val="003E5428"/>
    <w:rsid w:val="003E5CBA"/>
    <w:rsid w:val="003E5F94"/>
    <w:rsid w:val="003E5FBE"/>
    <w:rsid w:val="003E670E"/>
    <w:rsid w:val="003E68F5"/>
    <w:rsid w:val="003F0CD1"/>
    <w:rsid w:val="003F0D80"/>
    <w:rsid w:val="003F11A8"/>
    <w:rsid w:val="003F1D60"/>
    <w:rsid w:val="003F6BB1"/>
    <w:rsid w:val="003F7229"/>
    <w:rsid w:val="003F75CE"/>
    <w:rsid w:val="003F7803"/>
    <w:rsid w:val="00400797"/>
    <w:rsid w:val="004007EF"/>
    <w:rsid w:val="00400B49"/>
    <w:rsid w:val="00401821"/>
    <w:rsid w:val="00402075"/>
    <w:rsid w:val="0040253A"/>
    <w:rsid w:val="004034BE"/>
    <w:rsid w:val="00405405"/>
    <w:rsid w:val="00406749"/>
    <w:rsid w:val="00406940"/>
    <w:rsid w:val="004069B4"/>
    <w:rsid w:val="00406A66"/>
    <w:rsid w:val="00406D20"/>
    <w:rsid w:val="00406D45"/>
    <w:rsid w:val="0040765E"/>
    <w:rsid w:val="00412351"/>
    <w:rsid w:val="00412F20"/>
    <w:rsid w:val="00414172"/>
    <w:rsid w:val="00414BC0"/>
    <w:rsid w:val="00415FA6"/>
    <w:rsid w:val="00421FAB"/>
    <w:rsid w:val="00422A7A"/>
    <w:rsid w:val="00422D5A"/>
    <w:rsid w:val="00422F2B"/>
    <w:rsid w:val="00423114"/>
    <w:rsid w:val="00424108"/>
    <w:rsid w:val="00424DAC"/>
    <w:rsid w:val="00426C8A"/>
    <w:rsid w:val="00431ADD"/>
    <w:rsid w:val="00431FA5"/>
    <w:rsid w:val="00432580"/>
    <w:rsid w:val="004338D4"/>
    <w:rsid w:val="00434E6C"/>
    <w:rsid w:val="00435997"/>
    <w:rsid w:val="004369AD"/>
    <w:rsid w:val="00443695"/>
    <w:rsid w:val="0044476F"/>
    <w:rsid w:val="00446418"/>
    <w:rsid w:val="00450211"/>
    <w:rsid w:val="00451492"/>
    <w:rsid w:val="00451952"/>
    <w:rsid w:val="004519F0"/>
    <w:rsid w:val="004527FC"/>
    <w:rsid w:val="00453608"/>
    <w:rsid w:val="004571C0"/>
    <w:rsid w:val="00457DD8"/>
    <w:rsid w:val="00460AB7"/>
    <w:rsid w:val="00462EF4"/>
    <w:rsid w:val="00463C23"/>
    <w:rsid w:val="004644E2"/>
    <w:rsid w:val="004666AE"/>
    <w:rsid w:val="0047023E"/>
    <w:rsid w:val="004732CD"/>
    <w:rsid w:val="004735E1"/>
    <w:rsid w:val="00473B5C"/>
    <w:rsid w:val="00474468"/>
    <w:rsid w:val="00474F5A"/>
    <w:rsid w:val="004751E0"/>
    <w:rsid w:val="004753D6"/>
    <w:rsid w:val="00475EAB"/>
    <w:rsid w:val="00476543"/>
    <w:rsid w:val="00476661"/>
    <w:rsid w:val="00480439"/>
    <w:rsid w:val="00480747"/>
    <w:rsid w:val="00482356"/>
    <w:rsid w:val="00483251"/>
    <w:rsid w:val="004832C7"/>
    <w:rsid w:val="004836E4"/>
    <w:rsid w:val="004839C2"/>
    <w:rsid w:val="00483EAB"/>
    <w:rsid w:val="004841AF"/>
    <w:rsid w:val="0048452B"/>
    <w:rsid w:val="004851BF"/>
    <w:rsid w:val="00485736"/>
    <w:rsid w:val="00485CB8"/>
    <w:rsid w:val="00485FAF"/>
    <w:rsid w:val="00486772"/>
    <w:rsid w:val="00486E78"/>
    <w:rsid w:val="00490356"/>
    <w:rsid w:val="004920AB"/>
    <w:rsid w:val="00492671"/>
    <w:rsid w:val="00493A96"/>
    <w:rsid w:val="0049451D"/>
    <w:rsid w:val="00495A97"/>
    <w:rsid w:val="00495B93"/>
    <w:rsid w:val="00497233"/>
    <w:rsid w:val="00497A74"/>
    <w:rsid w:val="004A0184"/>
    <w:rsid w:val="004A04FD"/>
    <w:rsid w:val="004A11F4"/>
    <w:rsid w:val="004A13FC"/>
    <w:rsid w:val="004A3886"/>
    <w:rsid w:val="004A6AFA"/>
    <w:rsid w:val="004B0168"/>
    <w:rsid w:val="004B0336"/>
    <w:rsid w:val="004B0F79"/>
    <w:rsid w:val="004B151D"/>
    <w:rsid w:val="004B154E"/>
    <w:rsid w:val="004B22EA"/>
    <w:rsid w:val="004B31D3"/>
    <w:rsid w:val="004B5758"/>
    <w:rsid w:val="004B6CEA"/>
    <w:rsid w:val="004B6D89"/>
    <w:rsid w:val="004C2A44"/>
    <w:rsid w:val="004C2DA6"/>
    <w:rsid w:val="004C2F69"/>
    <w:rsid w:val="004C3F14"/>
    <w:rsid w:val="004C3FCD"/>
    <w:rsid w:val="004C454B"/>
    <w:rsid w:val="004C578A"/>
    <w:rsid w:val="004C6013"/>
    <w:rsid w:val="004C6EAC"/>
    <w:rsid w:val="004D0568"/>
    <w:rsid w:val="004D0B0C"/>
    <w:rsid w:val="004D0EFB"/>
    <w:rsid w:val="004D1076"/>
    <w:rsid w:val="004D1300"/>
    <w:rsid w:val="004D2D5C"/>
    <w:rsid w:val="004D320D"/>
    <w:rsid w:val="004D3426"/>
    <w:rsid w:val="004D368F"/>
    <w:rsid w:val="004D78ED"/>
    <w:rsid w:val="004E0579"/>
    <w:rsid w:val="004E2CC6"/>
    <w:rsid w:val="004E2D34"/>
    <w:rsid w:val="004E3CA5"/>
    <w:rsid w:val="004E3D36"/>
    <w:rsid w:val="004E47CA"/>
    <w:rsid w:val="004E4B0A"/>
    <w:rsid w:val="004E5032"/>
    <w:rsid w:val="004E558A"/>
    <w:rsid w:val="004E57BD"/>
    <w:rsid w:val="004E5DF8"/>
    <w:rsid w:val="004E7427"/>
    <w:rsid w:val="004E77B9"/>
    <w:rsid w:val="004F0734"/>
    <w:rsid w:val="004F2298"/>
    <w:rsid w:val="004F340C"/>
    <w:rsid w:val="004F4988"/>
    <w:rsid w:val="00500189"/>
    <w:rsid w:val="005003C0"/>
    <w:rsid w:val="00500BC0"/>
    <w:rsid w:val="00501C90"/>
    <w:rsid w:val="00502FC5"/>
    <w:rsid w:val="00503AFA"/>
    <w:rsid w:val="00503F24"/>
    <w:rsid w:val="00504A6E"/>
    <w:rsid w:val="00505188"/>
    <w:rsid w:val="005058EC"/>
    <w:rsid w:val="005059E4"/>
    <w:rsid w:val="00506103"/>
    <w:rsid w:val="005063C1"/>
    <w:rsid w:val="00511B75"/>
    <w:rsid w:val="00511D11"/>
    <w:rsid w:val="00513FA5"/>
    <w:rsid w:val="00514442"/>
    <w:rsid w:val="00514F3D"/>
    <w:rsid w:val="00515184"/>
    <w:rsid w:val="005152DC"/>
    <w:rsid w:val="00516755"/>
    <w:rsid w:val="005169F2"/>
    <w:rsid w:val="00516EBC"/>
    <w:rsid w:val="00517777"/>
    <w:rsid w:val="00520249"/>
    <w:rsid w:val="00520ED1"/>
    <w:rsid w:val="005215C4"/>
    <w:rsid w:val="00521BA1"/>
    <w:rsid w:val="005225FD"/>
    <w:rsid w:val="0052279D"/>
    <w:rsid w:val="005227A7"/>
    <w:rsid w:val="00525252"/>
    <w:rsid w:val="0052569B"/>
    <w:rsid w:val="00525A21"/>
    <w:rsid w:val="00531C8A"/>
    <w:rsid w:val="00532649"/>
    <w:rsid w:val="00534197"/>
    <w:rsid w:val="00534AEB"/>
    <w:rsid w:val="00534F2F"/>
    <w:rsid w:val="005350EB"/>
    <w:rsid w:val="00535413"/>
    <w:rsid w:val="00535960"/>
    <w:rsid w:val="0053642A"/>
    <w:rsid w:val="00537AE3"/>
    <w:rsid w:val="00537D69"/>
    <w:rsid w:val="0054012A"/>
    <w:rsid w:val="005401A6"/>
    <w:rsid w:val="00540357"/>
    <w:rsid w:val="00540385"/>
    <w:rsid w:val="00540560"/>
    <w:rsid w:val="00540A08"/>
    <w:rsid w:val="00540E13"/>
    <w:rsid w:val="005417AE"/>
    <w:rsid w:val="005418D1"/>
    <w:rsid w:val="00542258"/>
    <w:rsid w:val="0054340E"/>
    <w:rsid w:val="00543974"/>
    <w:rsid w:val="005463BF"/>
    <w:rsid w:val="005474DF"/>
    <w:rsid w:val="00550748"/>
    <w:rsid w:val="00550A4C"/>
    <w:rsid w:val="00552D85"/>
    <w:rsid w:val="0055355E"/>
    <w:rsid w:val="00554A20"/>
    <w:rsid w:val="00555C2D"/>
    <w:rsid w:val="00555C8B"/>
    <w:rsid w:val="005560AA"/>
    <w:rsid w:val="005565E8"/>
    <w:rsid w:val="00556967"/>
    <w:rsid w:val="00560A06"/>
    <w:rsid w:val="00561148"/>
    <w:rsid w:val="0056187F"/>
    <w:rsid w:val="005619C7"/>
    <w:rsid w:val="00561C99"/>
    <w:rsid w:val="005640BB"/>
    <w:rsid w:val="005659EB"/>
    <w:rsid w:val="00565EB7"/>
    <w:rsid w:val="005660C4"/>
    <w:rsid w:val="00566485"/>
    <w:rsid w:val="005718E8"/>
    <w:rsid w:val="00572384"/>
    <w:rsid w:val="00572563"/>
    <w:rsid w:val="00574339"/>
    <w:rsid w:val="00575B0F"/>
    <w:rsid w:val="0057666B"/>
    <w:rsid w:val="00576891"/>
    <w:rsid w:val="00576D3C"/>
    <w:rsid w:val="0057728E"/>
    <w:rsid w:val="0057775B"/>
    <w:rsid w:val="005815D2"/>
    <w:rsid w:val="005820BC"/>
    <w:rsid w:val="00582455"/>
    <w:rsid w:val="005826C4"/>
    <w:rsid w:val="00584291"/>
    <w:rsid w:val="00587551"/>
    <w:rsid w:val="005907BC"/>
    <w:rsid w:val="0059164E"/>
    <w:rsid w:val="005965E3"/>
    <w:rsid w:val="00596EDD"/>
    <w:rsid w:val="00597266"/>
    <w:rsid w:val="00597702"/>
    <w:rsid w:val="005A10A5"/>
    <w:rsid w:val="005A1901"/>
    <w:rsid w:val="005A1BFC"/>
    <w:rsid w:val="005A5246"/>
    <w:rsid w:val="005A5E92"/>
    <w:rsid w:val="005A68DC"/>
    <w:rsid w:val="005A6A9A"/>
    <w:rsid w:val="005B0584"/>
    <w:rsid w:val="005B3013"/>
    <w:rsid w:val="005B3119"/>
    <w:rsid w:val="005B4D46"/>
    <w:rsid w:val="005B505C"/>
    <w:rsid w:val="005B5EC0"/>
    <w:rsid w:val="005B6470"/>
    <w:rsid w:val="005C0629"/>
    <w:rsid w:val="005C17C0"/>
    <w:rsid w:val="005C248C"/>
    <w:rsid w:val="005C266E"/>
    <w:rsid w:val="005C5BDF"/>
    <w:rsid w:val="005C6FB4"/>
    <w:rsid w:val="005C757A"/>
    <w:rsid w:val="005D0597"/>
    <w:rsid w:val="005D1917"/>
    <w:rsid w:val="005D1F23"/>
    <w:rsid w:val="005D34DE"/>
    <w:rsid w:val="005D39C4"/>
    <w:rsid w:val="005D4389"/>
    <w:rsid w:val="005D5937"/>
    <w:rsid w:val="005E15C0"/>
    <w:rsid w:val="005E1B5A"/>
    <w:rsid w:val="005E3402"/>
    <w:rsid w:val="005E3BC2"/>
    <w:rsid w:val="005E4983"/>
    <w:rsid w:val="005E5B1C"/>
    <w:rsid w:val="005E6532"/>
    <w:rsid w:val="005F09CD"/>
    <w:rsid w:val="005F1F8A"/>
    <w:rsid w:val="005F2375"/>
    <w:rsid w:val="005F58FE"/>
    <w:rsid w:val="005F5E0A"/>
    <w:rsid w:val="00603C39"/>
    <w:rsid w:val="00604E9D"/>
    <w:rsid w:val="00604F6D"/>
    <w:rsid w:val="006061E8"/>
    <w:rsid w:val="00606554"/>
    <w:rsid w:val="0060689B"/>
    <w:rsid w:val="006103AB"/>
    <w:rsid w:val="00611534"/>
    <w:rsid w:val="00611DE8"/>
    <w:rsid w:val="0061201C"/>
    <w:rsid w:val="0061291B"/>
    <w:rsid w:val="00614126"/>
    <w:rsid w:val="00614A18"/>
    <w:rsid w:val="006159AE"/>
    <w:rsid w:val="00615F34"/>
    <w:rsid w:val="00616422"/>
    <w:rsid w:val="00616476"/>
    <w:rsid w:val="006203A6"/>
    <w:rsid w:val="00620561"/>
    <w:rsid w:val="0062097A"/>
    <w:rsid w:val="00620CAC"/>
    <w:rsid w:val="006215B8"/>
    <w:rsid w:val="00621664"/>
    <w:rsid w:val="00623322"/>
    <w:rsid w:val="00623540"/>
    <w:rsid w:val="00625CB4"/>
    <w:rsid w:val="00626E94"/>
    <w:rsid w:val="00630813"/>
    <w:rsid w:val="00632A78"/>
    <w:rsid w:val="0063428F"/>
    <w:rsid w:val="00635EA4"/>
    <w:rsid w:val="006402D0"/>
    <w:rsid w:val="00640FDC"/>
    <w:rsid w:val="006411E5"/>
    <w:rsid w:val="006430B7"/>
    <w:rsid w:val="006440DC"/>
    <w:rsid w:val="00645F2B"/>
    <w:rsid w:val="00646653"/>
    <w:rsid w:val="0064723F"/>
    <w:rsid w:val="006475E8"/>
    <w:rsid w:val="0064797A"/>
    <w:rsid w:val="00647C34"/>
    <w:rsid w:val="006510F4"/>
    <w:rsid w:val="00651191"/>
    <w:rsid w:val="00651FA1"/>
    <w:rsid w:val="006520F3"/>
    <w:rsid w:val="00653E04"/>
    <w:rsid w:val="006542DF"/>
    <w:rsid w:val="00654AC9"/>
    <w:rsid w:val="00654E73"/>
    <w:rsid w:val="00655276"/>
    <w:rsid w:val="00656438"/>
    <w:rsid w:val="00656488"/>
    <w:rsid w:val="006612D7"/>
    <w:rsid w:val="00663E8B"/>
    <w:rsid w:val="00666195"/>
    <w:rsid w:val="0066669E"/>
    <w:rsid w:val="00670996"/>
    <w:rsid w:val="00670D4A"/>
    <w:rsid w:val="00673E21"/>
    <w:rsid w:val="006744F0"/>
    <w:rsid w:val="006750E5"/>
    <w:rsid w:val="00675F74"/>
    <w:rsid w:val="00676623"/>
    <w:rsid w:val="00677673"/>
    <w:rsid w:val="006800F9"/>
    <w:rsid w:val="00680FF3"/>
    <w:rsid w:val="00681EC0"/>
    <w:rsid w:val="006826CE"/>
    <w:rsid w:val="00683F45"/>
    <w:rsid w:val="00684C88"/>
    <w:rsid w:val="00685583"/>
    <w:rsid w:val="00686381"/>
    <w:rsid w:val="00687881"/>
    <w:rsid w:val="00690D54"/>
    <w:rsid w:val="00690F1D"/>
    <w:rsid w:val="00693EAB"/>
    <w:rsid w:val="0069431B"/>
    <w:rsid w:val="00694BC5"/>
    <w:rsid w:val="0069581F"/>
    <w:rsid w:val="00695C5E"/>
    <w:rsid w:val="006971E0"/>
    <w:rsid w:val="006976A2"/>
    <w:rsid w:val="00697D1D"/>
    <w:rsid w:val="00697DB5"/>
    <w:rsid w:val="006A03A7"/>
    <w:rsid w:val="006A0DEA"/>
    <w:rsid w:val="006A1697"/>
    <w:rsid w:val="006A214E"/>
    <w:rsid w:val="006A2AE1"/>
    <w:rsid w:val="006A47A3"/>
    <w:rsid w:val="006A4A76"/>
    <w:rsid w:val="006A5413"/>
    <w:rsid w:val="006A592D"/>
    <w:rsid w:val="006A5D88"/>
    <w:rsid w:val="006A6FDC"/>
    <w:rsid w:val="006A7D41"/>
    <w:rsid w:val="006B0DDA"/>
    <w:rsid w:val="006B1A81"/>
    <w:rsid w:val="006B24B1"/>
    <w:rsid w:val="006B26B1"/>
    <w:rsid w:val="006B4264"/>
    <w:rsid w:val="006B5A9F"/>
    <w:rsid w:val="006C1B4A"/>
    <w:rsid w:val="006C4063"/>
    <w:rsid w:val="006C5063"/>
    <w:rsid w:val="006C5E93"/>
    <w:rsid w:val="006C7D55"/>
    <w:rsid w:val="006D09EF"/>
    <w:rsid w:val="006D1471"/>
    <w:rsid w:val="006D2167"/>
    <w:rsid w:val="006D23CE"/>
    <w:rsid w:val="006D31E0"/>
    <w:rsid w:val="006D31E1"/>
    <w:rsid w:val="006D3AB9"/>
    <w:rsid w:val="006D3EF7"/>
    <w:rsid w:val="006D40B5"/>
    <w:rsid w:val="006D4BFC"/>
    <w:rsid w:val="006D5DF8"/>
    <w:rsid w:val="006E0681"/>
    <w:rsid w:val="006E08C3"/>
    <w:rsid w:val="006E1586"/>
    <w:rsid w:val="006E194D"/>
    <w:rsid w:val="006E1AF6"/>
    <w:rsid w:val="006E3142"/>
    <w:rsid w:val="006E611C"/>
    <w:rsid w:val="006E793F"/>
    <w:rsid w:val="006F1272"/>
    <w:rsid w:val="006F1F1F"/>
    <w:rsid w:val="006F3310"/>
    <w:rsid w:val="006F4AE4"/>
    <w:rsid w:val="006F5166"/>
    <w:rsid w:val="006F5726"/>
    <w:rsid w:val="006F58EC"/>
    <w:rsid w:val="006F5A86"/>
    <w:rsid w:val="006F6907"/>
    <w:rsid w:val="006F73F0"/>
    <w:rsid w:val="006F78A7"/>
    <w:rsid w:val="0070110F"/>
    <w:rsid w:val="0070171F"/>
    <w:rsid w:val="00701F94"/>
    <w:rsid w:val="00706D38"/>
    <w:rsid w:val="00710994"/>
    <w:rsid w:val="00710EBC"/>
    <w:rsid w:val="00711047"/>
    <w:rsid w:val="00712CCA"/>
    <w:rsid w:val="0071350D"/>
    <w:rsid w:val="00715283"/>
    <w:rsid w:val="00717120"/>
    <w:rsid w:val="007179C0"/>
    <w:rsid w:val="0072076A"/>
    <w:rsid w:val="00721876"/>
    <w:rsid w:val="00721EF2"/>
    <w:rsid w:val="0072203B"/>
    <w:rsid w:val="007225FE"/>
    <w:rsid w:val="007244C4"/>
    <w:rsid w:val="00725A54"/>
    <w:rsid w:val="0072663B"/>
    <w:rsid w:val="00726B64"/>
    <w:rsid w:val="00727C0A"/>
    <w:rsid w:val="00727C1B"/>
    <w:rsid w:val="00730C3F"/>
    <w:rsid w:val="00730C40"/>
    <w:rsid w:val="00732FB0"/>
    <w:rsid w:val="007330D1"/>
    <w:rsid w:val="0073391F"/>
    <w:rsid w:val="00733AEA"/>
    <w:rsid w:val="00735B16"/>
    <w:rsid w:val="00736212"/>
    <w:rsid w:val="0073693D"/>
    <w:rsid w:val="0073704F"/>
    <w:rsid w:val="0073739D"/>
    <w:rsid w:val="00737A82"/>
    <w:rsid w:val="007405CC"/>
    <w:rsid w:val="00740717"/>
    <w:rsid w:val="00741AA1"/>
    <w:rsid w:val="00745952"/>
    <w:rsid w:val="007467B2"/>
    <w:rsid w:val="007472E0"/>
    <w:rsid w:val="007513FD"/>
    <w:rsid w:val="00752287"/>
    <w:rsid w:val="0075277E"/>
    <w:rsid w:val="00752BE4"/>
    <w:rsid w:val="00754DCB"/>
    <w:rsid w:val="00755F7E"/>
    <w:rsid w:val="00757091"/>
    <w:rsid w:val="007574AB"/>
    <w:rsid w:val="00760530"/>
    <w:rsid w:val="0076076F"/>
    <w:rsid w:val="00761B3D"/>
    <w:rsid w:val="00761C1C"/>
    <w:rsid w:val="0076245D"/>
    <w:rsid w:val="007627D0"/>
    <w:rsid w:val="007642F1"/>
    <w:rsid w:val="00764CDA"/>
    <w:rsid w:val="00764E73"/>
    <w:rsid w:val="00766802"/>
    <w:rsid w:val="0076689F"/>
    <w:rsid w:val="00771D8D"/>
    <w:rsid w:val="007753B9"/>
    <w:rsid w:val="00775C8B"/>
    <w:rsid w:val="0077650C"/>
    <w:rsid w:val="00776859"/>
    <w:rsid w:val="00780097"/>
    <w:rsid w:val="0078090D"/>
    <w:rsid w:val="00780F99"/>
    <w:rsid w:val="00781839"/>
    <w:rsid w:val="00782B68"/>
    <w:rsid w:val="007830AA"/>
    <w:rsid w:val="007838CF"/>
    <w:rsid w:val="007845B9"/>
    <w:rsid w:val="0078522F"/>
    <w:rsid w:val="00785348"/>
    <w:rsid w:val="0078557D"/>
    <w:rsid w:val="00785977"/>
    <w:rsid w:val="00785BFC"/>
    <w:rsid w:val="007866A8"/>
    <w:rsid w:val="00786CE5"/>
    <w:rsid w:val="00786F2F"/>
    <w:rsid w:val="00790221"/>
    <w:rsid w:val="007908E0"/>
    <w:rsid w:val="00792C30"/>
    <w:rsid w:val="00793518"/>
    <w:rsid w:val="00793588"/>
    <w:rsid w:val="0079389E"/>
    <w:rsid w:val="00794F72"/>
    <w:rsid w:val="007964CB"/>
    <w:rsid w:val="00797F42"/>
    <w:rsid w:val="007A03E8"/>
    <w:rsid w:val="007A28FC"/>
    <w:rsid w:val="007A327A"/>
    <w:rsid w:val="007A391F"/>
    <w:rsid w:val="007A3F90"/>
    <w:rsid w:val="007A7312"/>
    <w:rsid w:val="007A7742"/>
    <w:rsid w:val="007B0022"/>
    <w:rsid w:val="007B2EF1"/>
    <w:rsid w:val="007C08A6"/>
    <w:rsid w:val="007C0F98"/>
    <w:rsid w:val="007C16CE"/>
    <w:rsid w:val="007C26B1"/>
    <w:rsid w:val="007C2CD7"/>
    <w:rsid w:val="007C3B31"/>
    <w:rsid w:val="007C408C"/>
    <w:rsid w:val="007C4591"/>
    <w:rsid w:val="007C45B6"/>
    <w:rsid w:val="007C5360"/>
    <w:rsid w:val="007C6904"/>
    <w:rsid w:val="007C7CB0"/>
    <w:rsid w:val="007C7F33"/>
    <w:rsid w:val="007D0057"/>
    <w:rsid w:val="007D05C8"/>
    <w:rsid w:val="007D1B20"/>
    <w:rsid w:val="007D25E4"/>
    <w:rsid w:val="007D4B8B"/>
    <w:rsid w:val="007D528A"/>
    <w:rsid w:val="007D62F1"/>
    <w:rsid w:val="007D6568"/>
    <w:rsid w:val="007E263F"/>
    <w:rsid w:val="007E54EB"/>
    <w:rsid w:val="007E6F94"/>
    <w:rsid w:val="007E6F9C"/>
    <w:rsid w:val="007E7188"/>
    <w:rsid w:val="007F1155"/>
    <w:rsid w:val="007F261E"/>
    <w:rsid w:val="007F3844"/>
    <w:rsid w:val="007F3CF0"/>
    <w:rsid w:val="007F40F2"/>
    <w:rsid w:val="007F4173"/>
    <w:rsid w:val="007F5450"/>
    <w:rsid w:val="00801C9C"/>
    <w:rsid w:val="00802C92"/>
    <w:rsid w:val="00803759"/>
    <w:rsid w:val="00804BF8"/>
    <w:rsid w:val="00806C2A"/>
    <w:rsid w:val="008104E1"/>
    <w:rsid w:val="00810855"/>
    <w:rsid w:val="0081278F"/>
    <w:rsid w:val="00813416"/>
    <w:rsid w:val="008152AD"/>
    <w:rsid w:val="00816983"/>
    <w:rsid w:val="00817B4F"/>
    <w:rsid w:val="008200DF"/>
    <w:rsid w:val="00820918"/>
    <w:rsid w:val="00820DCF"/>
    <w:rsid w:val="008213DD"/>
    <w:rsid w:val="008215E9"/>
    <w:rsid w:val="008216ED"/>
    <w:rsid w:val="00821E2F"/>
    <w:rsid w:val="00822776"/>
    <w:rsid w:val="008228E5"/>
    <w:rsid w:val="00823398"/>
    <w:rsid w:val="008233B7"/>
    <w:rsid w:val="008239D9"/>
    <w:rsid w:val="008239F1"/>
    <w:rsid w:val="00825C48"/>
    <w:rsid w:val="00826655"/>
    <w:rsid w:val="0082780E"/>
    <w:rsid w:val="00830709"/>
    <w:rsid w:val="00830B1F"/>
    <w:rsid w:val="00830BF4"/>
    <w:rsid w:val="00831BD1"/>
    <w:rsid w:val="00832313"/>
    <w:rsid w:val="00833196"/>
    <w:rsid w:val="00833BA1"/>
    <w:rsid w:val="00833F44"/>
    <w:rsid w:val="008348E0"/>
    <w:rsid w:val="0083666D"/>
    <w:rsid w:val="008369B8"/>
    <w:rsid w:val="00837FC9"/>
    <w:rsid w:val="0084067D"/>
    <w:rsid w:val="008420CD"/>
    <w:rsid w:val="00842EA2"/>
    <w:rsid w:val="00843B3A"/>
    <w:rsid w:val="00846928"/>
    <w:rsid w:val="00846C69"/>
    <w:rsid w:val="00847172"/>
    <w:rsid w:val="0085015B"/>
    <w:rsid w:val="0085021F"/>
    <w:rsid w:val="0085070B"/>
    <w:rsid w:val="008507AC"/>
    <w:rsid w:val="0085086C"/>
    <w:rsid w:val="008508FF"/>
    <w:rsid w:val="00851567"/>
    <w:rsid w:val="00852425"/>
    <w:rsid w:val="008539E6"/>
    <w:rsid w:val="008551DD"/>
    <w:rsid w:val="00855B7A"/>
    <w:rsid w:val="00856091"/>
    <w:rsid w:val="00856A02"/>
    <w:rsid w:val="00856AFA"/>
    <w:rsid w:val="00857524"/>
    <w:rsid w:val="00861F98"/>
    <w:rsid w:val="0086338D"/>
    <w:rsid w:val="00863A09"/>
    <w:rsid w:val="00863D55"/>
    <w:rsid w:val="00863F98"/>
    <w:rsid w:val="00864C06"/>
    <w:rsid w:val="00865CB3"/>
    <w:rsid w:val="00865EC3"/>
    <w:rsid w:val="008664EA"/>
    <w:rsid w:val="008667AC"/>
    <w:rsid w:val="00871999"/>
    <w:rsid w:val="00871F6C"/>
    <w:rsid w:val="00872625"/>
    <w:rsid w:val="00873316"/>
    <w:rsid w:val="008761F5"/>
    <w:rsid w:val="00877615"/>
    <w:rsid w:val="0088119E"/>
    <w:rsid w:val="00885597"/>
    <w:rsid w:val="00885EAE"/>
    <w:rsid w:val="00886FF5"/>
    <w:rsid w:val="008874D5"/>
    <w:rsid w:val="00887558"/>
    <w:rsid w:val="0088756D"/>
    <w:rsid w:val="00887E0F"/>
    <w:rsid w:val="008901A8"/>
    <w:rsid w:val="00890AD7"/>
    <w:rsid w:val="008914D4"/>
    <w:rsid w:val="00891E11"/>
    <w:rsid w:val="0089255F"/>
    <w:rsid w:val="008927BA"/>
    <w:rsid w:val="00892CBB"/>
    <w:rsid w:val="00894B26"/>
    <w:rsid w:val="00896EB7"/>
    <w:rsid w:val="00896F39"/>
    <w:rsid w:val="008A0293"/>
    <w:rsid w:val="008A2798"/>
    <w:rsid w:val="008A4042"/>
    <w:rsid w:val="008A41BE"/>
    <w:rsid w:val="008A6016"/>
    <w:rsid w:val="008A6A9C"/>
    <w:rsid w:val="008A7303"/>
    <w:rsid w:val="008A7445"/>
    <w:rsid w:val="008A7C6E"/>
    <w:rsid w:val="008A7D54"/>
    <w:rsid w:val="008B0F52"/>
    <w:rsid w:val="008B21F2"/>
    <w:rsid w:val="008B3BF9"/>
    <w:rsid w:val="008B3D03"/>
    <w:rsid w:val="008B561E"/>
    <w:rsid w:val="008B59C7"/>
    <w:rsid w:val="008B5D62"/>
    <w:rsid w:val="008B6CE9"/>
    <w:rsid w:val="008B7418"/>
    <w:rsid w:val="008C0577"/>
    <w:rsid w:val="008C09C2"/>
    <w:rsid w:val="008C2A0D"/>
    <w:rsid w:val="008C2F2A"/>
    <w:rsid w:val="008C3E45"/>
    <w:rsid w:val="008C424B"/>
    <w:rsid w:val="008C4687"/>
    <w:rsid w:val="008C46B6"/>
    <w:rsid w:val="008C5729"/>
    <w:rsid w:val="008C5E1E"/>
    <w:rsid w:val="008C70FA"/>
    <w:rsid w:val="008D0806"/>
    <w:rsid w:val="008D3781"/>
    <w:rsid w:val="008D479C"/>
    <w:rsid w:val="008D5B9C"/>
    <w:rsid w:val="008D6AEF"/>
    <w:rsid w:val="008E0638"/>
    <w:rsid w:val="008E13E9"/>
    <w:rsid w:val="008E27FD"/>
    <w:rsid w:val="008E3704"/>
    <w:rsid w:val="008E3CB5"/>
    <w:rsid w:val="008E4771"/>
    <w:rsid w:val="008E7C92"/>
    <w:rsid w:val="008E7FAC"/>
    <w:rsid w:val="008F02DE"/>
    <w:rsid w:val="008F04D0"/>
    <w:rsid w:val="008F1081"/>
    <w:rsid w:val="008F12E7"/>
    <w:rsid w:val="008F1874"/>
    <w:rsid w:val="008F1913"/>
    <w:rsid w:val="008F2609"/>
    <w:rsid w:val="008F335B"/>
    <w:rsid w:val="008F4B88"/>
    <w:rsid w:val="008F6599"/>
    <w:rsid w:val="008F65C3"/>
    <w:rsid w:val="008F7CFD"/>
    <w:rsid w:val="00901581"/>
    <w:rsid w:val="00901A20"/>
    <w:rsid w:val="00901C58"/>
    <w:rsid w:val="009027EE"/>
    <w:rsid w:val="00903C72"/>
    <w:rsid w:val="00904728"/>
    <w:rsid w:val="009054AB"/>
    <w:rsid w:val="009062A0"/>
    <w:rsid w:val="00906840"/>
    <w:rsid w:val="009071E1"/>
    <w:rsid w:val="00907D1B"/>
    <w:rsid w:val="00910266"/>
    <w:rsid w:val="00910F45"/>
    <w:rsid w:val="00912526"/>
    <w:rsid w:val="009149E8"/>
    <w:rsid w:val="00915F78"/>
    <w:rsid w:val="009164E8"/>
    <w:rsid w:val="00920A5F"/>
    <w:rsid w:val="00920F64"/>
    <w:rsid w:val="0092382A"/>
    <w:rsid w:val="00924A91"/>
    <w:rsid w:val="00925059"/>
    <w:rsid w:val="00925430"/>
    <w:rsid w:val="00926740"/>
    <w:rsid w:val="00926A9E"/>
    <w:rsid w:val="00926F79"/>
    <w:rsid w:val="0092703C"/>
    <w:rsid w:val="0092738A"/>
    <w:rsid w:val="00927698"/>
    <w:rsid w:val="00931AE9"/>
    <w:rsid w:val="009323DD"/>
    <w:rsid w:val="00932ED7"/>
    <w:rsid w:val="009335FF"/>
    <w:rsid w:val="00933B76"/>
    <w:rsid w:val="00933F5F"/>
    <w:rsid w:val="00935441"/>
    <w:rsid w:val="0093546C"/>
    <w:rsid w:val="00935A9C"/>
    <w:rsid w:val="00935F0B"/>
    <w:rsid w:val="00937E96"/>
    <w:rsid w:val="009408B1"/>
    <w:rsid w:val="00941EAA"/>
    <w:rsid w:val="00943645"/>
    <w:rsid w:val="00944712"/>
    <w:rsid w:val="0094481F"/>
    <w:rsid w:val="00945164"/>
    <w:rsid w:val="009457D3"/>
    <w:rsid w:val="009463F3"/>
    <w:rsid w:val="00947D15"/>
    <w:rsid w:val="00950948"/>
    <w:rsid w:val="00951082"/>
    <w:rsid w:val="00952EC1"/>
    <w:rsid w:val="00954750"/>
    <w:rsid w:val="009563A5"/>
    <w:rsid w:val="0095649B"/>
    <w:rsid w:val="009566DA"/>
    <w:rsid w:val="009601F1"/>
    <w:rsid w:val="0096066B"/>
    <w:rsid w:val="009612B8"/>
    <w:rsid w:val="00961389"/>
    <w:rsid w:val="0096145B"/>
    <w:rsid w:val="00961F7A"/>
    <w:rsid w:val="00961FB8"/>
    <w:rsid w:val="00962133"/>
    <w:rsid w:val="00962F40"/>
    <w:rsid w:val="0096380F"/>
    <w:rsid w:val="00966DD7"/>
    <w:rsid w:val="00967995"/>
    <w:rsid w:val="0097021E"/>
    <w:rsid w:val="00970D3D"/>
    <w:rsid w:val="00971B01"/>
    <w:rsid w:val="00972593"/>
    <w:rsid w:val="00972899"/>
    <w:rsid w:val="0097727E"/>
    <w:rsid w:val="009774DA"/>
    <w:rsid w:val="009801FB"/>
    <w:rsid w:val="0098047C"/>
    <w:rsid w:val="009806B6"/>
    <w:rsid w:val="00983D9F"/>
    <w:rsid w:val="00984386"/>
    <w:rsid w:val="009848A1"/>
    <w:rsid w:val="00984D51"/>
    <w:rsid w:val="00984DD2"/>
    <w:rsid w:val="009857E1"/>
    <w:rsid w:val="00986729"/>
    <w:rsid w:val="00986FAF"/>
    <w:rsid w:val="00987CF0"/>
    <w:rsid w:val="00987E54"/>
    <w:rsid w:val="0099018A"/>
    <w:rsid w:val="009907B0"/>
    <w:rsid w:val="009923BF"/>
    <w:rsid w:val="00992A23"/>
    <w:rsid w:val="00993907"/>
    <w:rsid w:val="009A0440"/>
    <w:rsid w:val="009A0BB1"/>
    <w:rsid w:val="009A2938"/>
    <w:rsid w:val="009A2B1F"/>
    <w:rsid w:val="009A2B50"/>
    <w:rsid w:val="009A2BBB"/>
    <w:rsid w:val="009A3945"/>
    <w:rsid w:val="009A4094"/>
    <w:rsid w:val="009A5A5D"/>
    <w:rsid w:val="009B04BC"/>
    <w:rsid w:val="009B364C"/>
    <w:rsid w:val="009B433E"/>
    <w:rsid w:val="009B51C1"/>
    <w:rsid w:val="009B5906"/>
    <w:rsid w:val="009B5933"/>
    <w:rsid w:val="009C0B4B"/>
    <w:rsid w:val="009C0B64"/>
    <w:rsid w:val="009C1D3D"/>
    <w:rsid w:val="009C204D"/>
    <w:rsid w:val="009C214A"/>
    <w:rsid w:val="009C229B"/>
    <w:rsid w:val="009C38DF"/>
    <w:rsid w:val="009C3FEC"/>
    <w:rsid w:val="009C4763"/>
    <w:rsid w:val="009C4DCF"/>
    <w:rsid w:val="009C6AC2"/>
    <w:rsid w:val="009C76AD"/>
    <w:rsid w:val="009C7971"/>
    <w:rsid w:val="009D0F65"/>
    <w:rsid w:val="009D1052"/>
    <w:rsid w:val="009D2441"/>
    <w:rsid w:val="009D2694"/>
    <w:rsid w:val="009D3D0A"/>
    <w:rsid w:val="009D5640"/>
    <w:rsid w:val="009D6AD5"/>
    <w:rsid w:val="009D71C3"/>
    <w:rsid w:val="009E0F90"/>
    <w:rsid w:val="009E1739"/>
    <w:rsid w:val="009E2069"/>
    <w:rsid w:val="009E3258"/>
    <w:rsid w:val="009E39A6"/>
    <w:rsid w:val="009E3ACE"/>
    <w:rsid w:val="009E453B"/>
    <w:rsid w:val="009E5C5B"/>
    <w:rsid w:val="009E6185"/>
    <w:rsid w:val="009E7B1A"/>
    <w:rsid w:val="009F02DE"/>
    <w:rsid w:val="009F0591"/>
    <w:rsid w:val="009F214A"/>
    <w:rsid w:val="009F4253"/>
    <w:rsid w:val="009F4C6B"/>
    <w:rsid w:val="009F52CF"/>
    <w:rsid w:val="009F5BC2"/>
    <w:rsid w:val="009F5D6F"/>
    <w:rsid w:val="009F5E8C"/>
    <w:rsid w:val="009F7EB2"/>
    <w:rsid w:val="00A003C6"/>
    <w:rsid w:val="00A01EA2"/>
    <w:rsid w:val="00A02662"/>
    <w:rsid w:val="00A04E3D"/>
    <w:rsid w:val="00A05263"/>
    <w:rsid w:val="00A062A2"/>
    <w:rsid w:val="00A062EF"/>
    <w:rsid w:val="00A07013"/>
    <w:rsid w:val="00A10371"/>
    <w:rsid w:val="00A105DF"/>
    <w:rsid w:val="00A108B0"/>
    <w:rsid w:val="00A1201D"/>
    <w:rsid w:val="00A13567"/>
    <w:rsid w:val="00A1411A"/>
    <w:rsid w:val="00A15808"/>
    <w:rsid w:val="00A1590E"/>
    <w:rsid w:val="00A15F37"/>
    <w:rsid w:val="00A16203"/>
    <w:rsid w:val="00A17524"/>
    <w:rsid w:val="00A179A3"/>
    <w:rsid w:val="00A20BFF"/>
    <w:rsid w:val="00A20F69"/>
    <w:rsid w:val="00A23A50"/>
    <w:rsid w:val="00A23EC3"/>
    <w:rsid w:val="00A26A02"/>
    <w:rsid w:val="00A26E59"/>
    <w:rsid w:val="00A2775B"/>
    <w:rsid w:val="00A31AF5"/>
    <w:rsid w:val="00A31BCD"/>
    <w:rsid w:val="00A31D1B"/>
    <w:rsid w:val="00A33597"/>
    <w:rsid w:val="00A34135"/>
    <w:rsid w:val="00A34594"/>
    <w:rsid w:val="00A37033"/>
    <w:rsid w:val="00A37274"/>
    <w:rsid w:val="00A40DAB"/>
    <w:rsid w:val="00A41457"/>
    <w:rsid w:val="00A41706"/>
    <w:rsid w:val="00A419B1"/>
    <w:rsid w:val="00A420B0"/>
    <w:rsid w:val="00A4321D"/>
    <w:rsid w:val="00A469F9"/>
    <w:rsid w:val="00A47348"/>
    <w:rsid w:val="00A50B77"/>
    <w:rsid w:val="00A52CF1"/>
    <w:rsid w:val="00A52D39"/>
    <w:rsid w:val="00A52D71"/>
    <w:rsid w:val="00A53535"/>
    <w:rsid w:val="00A53A0B"/>
    <w:rsid w:val="00A5521C"/>
    <w:rsid w:val="00A567E5"/>
    <w:rsid w:val="00A57097"/>
    <w:rsid w:val="00A57C65"/>
    <w:rsid w:val="00A6096E"/>
    <w:rsid w:val="00A620AD"/>
    <w:rsid w:val="00A6342B"/>
    <w:rsid w:val="00A6370B"/>
    <w:rsid w:val="00A6378F"/>
    <w:rsid w:val="00A63B7A"/>
    <w:rsid w:val="00A64207"/>
    <w:rsid w:val="00A64D4E"/>
    <w:rsid w:val="00A67534"/>
    <w:rsid w:val="00A675C9"/>
    <w:rsid w:val="00A706B2"/>
    <w:rsid w:val="00A707BF"/>
    <w:rsid w:val="00A73E7C"/>
    <w:rsid w:val="00A74B8E"/>
    <w:rsid w:val="00A75040"/>
    <w:rsid w:val="00A7617D"/>
    <w:rsid w:val="00A76BFB"/>
    <w:rsid w:val="00A771B7"/>
    <w:rsid w:val="00A77B2C"/>
    <w:rsid w:val="00A80410"/>
    <w:rsid w:val="00A817E1"/>
    <w:rsid w:val="00A81C77"/>
    <w:rsid w:val="00A82812"/>
    <w:rsid w:val="00A83532"/>
    <w:rsid w:val="00A8358E"/>
    <w:rsid w:val="00A83DD1"/>
    <w:rsid w:val="00A84129"/>
    <w:rsid w:val="00A85C80"/>
    <w:rsid w:val="00A85CDA"/>
    <w:rsid w:val="00A8658D"/>
    <w:rsid w:val="00A86B35"/>
    <w:rsid w:val="00A86BA7"/>
    <w:rsid w:val="00A86CC2"/>
    <w:rsid w:val="00A87426"/>
    <w:rsid w:val="00A902E1"/>
    <w:rsid w:val="00A90DEF"/>
    <w:rsid w:val="00A91D58"/>
    <w:rsid w:val="00A924E8"/>
    <w:rsid w:val="00A9367D"/>
    <w:rsid w:val="00A93BE1"/>
    <w:rsid w:val="00A94823"/>
    <w:rsid w:val="00A951F4"/>
    <w:rsid w:val="00A95D10"/>
    <w:rsid w:val="00A96ACD"/>
    <w:rsid w:val="00A976CB"/>
    <w:rsid w:val="00AA05B5"/>
    <w:rsid w:val="00AA17DA"/>
    <w:rsid w:val="00AA1D53"/>
    <w:rsid w:val="00AA2305"/>
    <w:rsid w:val="00AA3688"/>
    <w:rsid w:val="00AA587D"/>
    <w:rsid w:val="00AA62C9"/>
    <w:rsid w:val="00AA67CC"/>
    <w:rsid w:val="00AB1A67"/>
    <w:rsid w:val="00AB1C4E"/>
    <w:rsid w:val="00AB2DFC"/>
    <w:rsid w:val="00AB3C7F"/>
    <w:rsid w:val="00AB4576"/>
    <w:rsid w:val="00AB462A"/>
    <w:rsid w:val="00AB489A"/>
    <w:rsid w:val="00AB6453"/>
    <w:rsid w:val="00AB6661"/>
    <w:rsid w:val="00AB6E17"/>
    <w:rsid w:val="00AC0649"/>
    <w:rsid w:val="00AC159F"/>
    <w:rsid w:val="00AC1B37"/>
    <w:rsid w:val="00AC289A"/>
    <w:rsid w:val="00AC3356"/>
    <w:rsid w:val="00AC3E0C"/>
    <w:rsid w:val="00AC4573"/>
    <w:rsid w:val="00AC58AC"/>
    <w:rsid w:val="00AC5DB6"/>
    <w:rsid w:val="00AC7483"/>
    <w:rsid w:val="00AC74B7"/>
    <w:rsid w:val="00AC7DA0"/>
    <w:rsid w:val="00AD138B"/>
    <w:rsid w:val="00AD1558"/>
    <w:rsid w:val="00AD1AE6"/>
    <w:rsid w:val="00AD2F6A"/>
    <w:rsid w:val="00AD352B"/>
    <w:rsid w:val="00AD643A"/>
    <w:rsid w:val="00AD656C"/>
    <w:rsid w:val="00AD66CD"/>
    <w:rsid w:val="00AD760C"/>
    <w:rsid w:val="00AD7ED9"/>
    <w:rsid w:val="00AE17AF"/>
    <w:rsid w:val="00AE1967"/>
    <w:rsid w:val="00AE2882"/>
    <w:rsid w:val="00AE4998"/>
    <w:rsid w:val="00AE4A18"/>
    <w:rsid w:val="00AE4F7A"/>
    <w:rsid w:val="00AE6378"/>
    <w:rsid w:val="00AE6DDD"/>
    <w:rsid w:val="00AE722B"/>
    <w:rsid w:val="00AE7A51"/>
    <w:rsid w:val="00AE7E86"/>
    <w:rsid w:val="00AF28F6"/>
    <w:rsid w:val="00AF3E8E"/>
    <w:rsid w:val="00AF4097"/>
    <w:rsid w:val="00AF5F6B"/>
    <w:rsid w:val="00AF620B"/>
    <w:rsid w:val="00AF67F3"/>
    <w:rsid w:val="00AF6DFC"/>
    <w:rsid w:val="00AF6F8C"/>
    <w:rsid w:val="00AF7029"/>
    <w:rsid w:val="00B00D8D"/>
    <w:rsid w:val="00B0239A"/>
    <w:rsid w:val="00B02E02"/>
    <w:rsid w:val="00B03215"/>
    <w:rsid w:val="00B037A6"/>
    <w:rsid w:val="00B03D6B"/>
    <w:rsid w:val="00B06020"/>
    <w:rsid w:val="00B0606B"/>
    <w:rsid w:val="00B06423"/>
    <w:rsid w:val="00B06F7F"/>
    <w:rsid w:val="00B10018"/>
    <w:rsid w:val="00B10369"/>
    <w:rsid w:val="00B11984"/>
    <w:rsid w:val="00B11C17"/>
    <w:rsid w:val="00B13AED"/>
    <w:rsid w:val="00B14DC9"/>
    <w:rsid w:val="00B1678D"/>
    <w:rsid w:val="00B17646"/>
    <w:rsid w:val="00B17CD8"/>
    <w:rsid w:val="00B20ABF"/>
    <w:rsid w:val="00B21207"/>
    <w:rsid w:val="00B22372"/>
    <w:rsid w:val="00B230D1"/>
    <w:rsid w:val="00B23DE3"/>
    <w:rsid w:val="00B26579"/>
    <w:rsid w:val="00B2690A"/>
    <w:rsid w:val="00B26BC5"/>
    <w:rsid w:val="00B300C0"/>
    <w:rsid w:val="00B332AF"/>
    <w:rsid w:val="00B369DA"/>
    <w:rsid w:val="00B3782A"/>
    <w:rsid w:val="00B378F0"/>
    <w:rsid w:val="00B37C54"/>
    <w:rsid w:val="00B40134"/>
    <w:rsid w:val="00B41D52"/>
    <w:rsid w:val="00B424CE"/>
    <w:rsid w:val="00B43433"/>
    <w:rsid w:val="00B4378A"/>
    <w:rsid w:val="00B43828"/>
    <w:rsid w:val="00B43986"/>
    <w:rsid w:val="00B43D9F"/>
    <w:rsid w:val="00B441C5"/>
    <w:rsid w:val="00B46692"/>
    <w:rsid w:val="00B47876"/>
    <w:rsid w:val="00B47931"/>
    <w:rsid w:val="00B539F9"/>
    <w:rsid w:val="00B53A49"/>
    <w:rsid w:val="00B53C8D"/>
    <w:rsid w:val="00B5413D"/>
    <w:rsid w:val="00B54911"/>
    <w:rsid w:val="00B55175"/>
    <w:rsid w:val="00B5562C"/>
    <w:rsid w:val="00B55D39"/>
    <w:rsid w:val="00B56FFF"/>
    <w:rsid w:val="00B611FD"/>
    <w:rsid w:val="00B61AA1"/>
    <w:rsid w:val="00B62EA2"/>
    <w:rsid w:val="00B63BE0"/>
    <w:rsid w:val="00B670C2"/>
    <w:rsid w:val="00B6761E"/>
    <w:rsid w:val="00B677EA"/>
    <w:rsid w:val="00B70100"/>
    <w:rsid w:val="00B7060F"/>
    <w:rsid w:val="00B708A2"/>
    <w:rsid w:val="00B7104B"/>
    <w:rsid w:val="00B71293"/>
    <w:rsid w:val="00B7132E"/>
    <w:rsid w:val="00B71E5D"/>
    <w:rsid w:val="00B7577F"/>
    <w:rsid w:val="00B76833"/>
    <w:rsid w:val="00B76842"/>
    <w:rsid w:val="00B77887"/>
    <w:rsid w:val="00B819E5"/>
    <w:rsid w:val="00B83766"/>
    <w:rsid w:val="00B85138"/>
    <w:rsid w:val="00B8529B"/>
    <w:rsid w:val="00B867AF"/>
    <w:rsid w:val="00B9061E"/>
    <w:rsid w:val="00B91FC6"/>
    <w:rsid w:val="00B93ADC"/>
    <w:rsid w:val="00B93CB4"/>
    <w:rsid w:val="00B946AE"/>
    <w:rsid w:val="00B957E6"/>
    <w:rsid w:val="00BA267B"/>
    <w:rsid w:val="00BA2BEA"/>
    <w:rsid w:val="00BA32D2"/>
    <w:rsid w:val="00BA4942"/>
    <w:rsid w:val="00BA54DF"/>
    <w:rsid w:val="00BA79D6"/>
    <w:rsid w:val="00BB047E"/>
    <w:rsid w:val="00BB11D1"/>
    <w:rsid w:val="00BB12DB"/>
    <w:rsid w:val="00BB259D"/>
    <w:rsid w:val="00BB2958"/>
    <w:rsid w:val="00BB2A39"/>
    <w:rsid w:val="00BB3B3D"/>
    <w:rsid w:val="00BB45F9"/>
    <w:rsid w:val="00BB4C13"/>
    <w:rsid w:val="00BB61BF"/>
    <w:rsid w:val="00BB6435"/>
    <w:rsid w:val="00BC22AC"/>
    <w:rsid w:val="00BC22BF"/>
    <w:rsid w:val="00BC4104"/>
    <w:rsid w:val="00BC5DDC"/>
    <w:rsid w:val="00BC633F"/>
    <w:rsid w:val="00BD0504"/>
    <w:rsid w:val="00BD484A"/>
    <w:rsid w:val="00BD5FB8"/>
    <w:rsid w:val="00BD68A6"/>
    <w:rsid w:val="00BD78C6"/>
    <w:rsid w:val="00BE0663"/>
    <w:rsid w:val="00BE170D"/>
    <w:rsid w:val="00BE1B34"/>
    <w:rsid w:val="00BE1E30"/>
    <w:rsid w:val="00BE2393"/>
    <w:rsid w:val="00BE2849"/>
    <w:rsid w:val="00BE34E3"/>
    <w:rsid w:val="00BE3824"/>
    <w:rsid w:val="00BE38E2"/>
    <w:rsid w:val="00BE74C1"/>
    <w:rsid w:val="00BF046A"/>
    <w:rsid w:val="00BF238E"/>
    <w:rsid w:val="00BF262A"/>
    <w:rsid w:val="00BF2E37"/>
    <w:rsid w:val="00BF5795"/>
    <w:rsid w:val="00BF5FD2"/>
    <w:rsid w:val="00BF60A2"/>
    <w:rsid w:val="00C0025E"/>
    <w:rsid w:val="00C005DD"/>
    <w:rsid w:val="00C007F5"/>
    <w:rsid w:val="00C01495"/>
    <w:rsid w:val="00C01C2F"/>
    <w:rsid w:val="00C01F02"/>
    <w:rsid w:val="00C02BC1"/>
    <w:rsid w:val="00C02FAC"/>
    <w:rsid w:val="00C04370"/>
    <w:rsid w:val="00C046CD"/>
    <w:rsid w:val="00C06553"/>
    <w:rsid w:val="00C078E7"/>
    <w:rsid w:val="00C10A49"/>
    <w:rsid w:val="00C1389A"/>
    <w:rsid w:val="00C16C6B"/>
    <w:rsid w:val="00C16C92"/>
    <w:rsid w:val="00C21123"/>
    <w:rsid w:val="00C22A10"/>
    <w:rsid w:val="00C22C49"/>
    <w:rsid w:val="00C2351B"/>
    <w:rsid w:val="00C24026"/>
    <w:rsid w:val="00C24FC4"/>
    <w:rsid w:val="00C25216"/>
    <w:rsid w:val="00C255BC"/>
    <w:rsid w:val="00C26302"/>
    <w:rsid w:val="00C26890"/>
    <w:rsid w:val="00C27391"/>
    <w:rsid w:val="00C27B34"/>
    <w:rsid w:val="00C27CAD"/>
    <w:rsid w:val="00C30D4F"/>
    <w:rsid w:val="00C31B41"/>
    <w:rsid w:val="00C32609"/>
    <w:rsid w:val="00C32975"/>
    <w:rsid w:val="00C342A1"/>
    <w:rsid w:val="00C34EEF"/>
    <w:rsid w:val="00C3690B"/>
    <w:rsid w:val="00C36E78"/>
    <w:rsid w:val="00C402D5"/>
    <w:rsid w:val="00C414F1"/>
    <w:rsid w:val="00C41E2F"/>
    <w:rsid w:val="00C43E17"/>
    <w:rsid w:val="00C447AF"/>
    <w:rsid w:val="00C455E2"/>
    <w:rsid w:val="00C474A8"/>
    <w:rsid w:val="00C50ACC"/>
    <w:rsid w:val="00C50B8B"/>
    <w:rsid w:val="00C50FDB"/>
    <w:rsid w:val="00C51921"/>
    <w:rsid w:val="00C51E6F"/>
    <w:rsid w:val="00C5246A"/>
    <w:rsid w:val="00C5385A"/>
    <w:rsid w:val="00C53956"/>
    <w:rsid w:val="00C61D22"/>
    <w:rsid w:val="00C61F12"/>
    <w:rsid w:val="00C62829"/>
    <w:rsid w:val="00C62ECA"/>
    <w:rsid w:val="00C6442A"/>
    <w:rsid w:val="00C64BD3"/>
    <w:rsid w:val="00C64CFF"/>
    <w:rsid w:val="00C66015"/>
    <w:rsid w:val="00C663E7"/>
    <w:rsid w:val="00C66A36"/>
    <w:rsid w:val="00C66AB1"/>
    <w:rsid w:val="00C66F2D"/>
    <w:rsid w:val="00C67A60"/>
    <w:rsid w:val="00C70BDB"/>
    <w:rsid w:val="00C7123F"/>
    <w:rsid w:val="00C7131D"/>
    <w:rsid w:val="00C743CC"/>
    <w:rsid w:val="00C77913"/>
    <w:rsid w:val="00C80FB3"/>
    <w:rsid w:val="00C82C78"/>
    <w:rsid w:val="00C839C8"/>
    <w:rsid w:val="00C85C5D"/>
    <w:rsid w:val="00C86C9F"/>
    <w:rsid w:val="00C901F9"/>
    <w:rsid w:val="00C9058F"/>
    <w:rsid w:val="00C9221D"/>
    <w:rsid w:val="00C92FEA"/>
    <w:rsid w:val="00C94293"/>
    <w:rsid w:val="00C94649"/>
    <w:rsid w:val="00C94857"/>
    <w:rsid w:val="00C96879"/>
    <w:rsid w:val="00C971A2"/>
    <w:rsid w:val="00C979E2"/>
    <w:rsid w:val="00CA10D2"/>
    <w:rsid w:val="00CA19FE"/>
    <w:rsid w:val="00CA1F6D"/>
    <w:rsid w:val="00CA29C4"/>
    <w:rsid w:val="00CA44D4"/>
    <w:rsid w:val="00CA4E85"/>
    <w:rsid w:val="00CA5648"/>
    <w:rsid w:val="00CA607C"/>
    <w:rsid w:val="00CA6A82"/>
    <w:rsid w:val="00CA6BD0"/>
    <w:rsid w:val="00CA7360"/>
    <w:rsid w:val="00CA76BA"/>
    <w:rsid w:val="00CA78DF"/>
    <w:rsid w:val="00CB1429"/>
    <w:rsid w:val="00CB4256"/>
    <w:rsid w:val="00CB5716"/>
    <w:rsid w:val="00CB73C3"/>
    <w:rsid w:val="00CB7E99"/>
    <w:rsid w:val="00CC0122"/>
    <w:rsid w:val="00CC1D1A"/>
    <w:rsid w:val="00CC2253"/>
    <w:rsid w:val="00CC24C0"/>
    <w:rsid w:val="00CC2617"/>
    <w:rsid w:val="00CC3AE4"/>
    <w:rsid w:val="00CC3FA2"/>
    <w:rsid w:val="00CC4B97"/>
    <w:rsid w:val="00CC546F"/>
    <w:rsid w:val="00CC7107"/>
    <w:rsid w:val="00CD0209"/>
    <w:rsid w:val="00CD0321"/>
    <w:rsid w:val="00CD0943"/>
    <w:rsid w:val="00CD10A5"/>
    <w:rsid w:val="00CD180B"/>
    <w:rsid w:val="00CD2310"/>
    <w:rsid w:val="00CD2851"/>
    <w:rsid w:val="00CD2CC6"/>
    <w:rsid w:val="00CD31B9"/>
    <w:rsid w:val="00CD3CFF"/>
    <w:rsid w:val="00CD60BE"/>
    <w:rsid w:val="00CD69F2"/>
    <w:rsid w:val="00CD6A13"/>
    <w:rsid w:val="00CD7129"/>
    <w:rsid w:val="00CD74AB"/>
    <w:rsid w:val="00CD7F9B"/>
    <w:rsid w:val="00CE0763"/>
    <w:rsid w:val="00CE2A30"/>
    <w:rsid w:val="00CE4AE9"/>
    <w:rsid w:val="00CE5A95"/>
    <w:rsid w:val="00CE67DD"/>
    <w:rsid w:val="00CE6C9C"/>
    <w:rsid w:val="00CE6E6D"/>
    <w:rsid w:val="00CE770E"/>
    <w:rsid w:val="00CE7E16"/>
    <w:rsid w:val="00CF0127"/>
    <w:rsid w:val="00CF0F14"/>
    <w:rsid w:val="00CF1174"/>
    <w:rsid w:val="00CF1569"/>
    <w:rsid w:val="00CF1DE1"/>
    <w:rsid w:val="00CF296C"/>
    <w:rsid w:val="00CF2CA4"/>
    <w:rsid w:val="00CF316E"/>
    <w:rsid w:val="00CF3B4F"/>
    <w:rsid w:val="00CF415B"/>
    <w:rsid w:val="00CF5F16"/>
    <w:rsid w:val="00D01FE2"/>
    <w:rsid w:val="00D0211E"/>
    <w:rsid w:val="00D02438"/>
    <w:rsid w:val="00D025DA"/>
    <w:rsid w:val="00D02DA2"/>
    <w:rsid w:val="00D0442A"/>
    <w:rsid w:val="00D04709"/>
    <w:rsid w:val="00D054A2"/>
    <w:rsid w:val="00D06B7D"/>
    <w:rsid w:val="00D071C5"/>
    <w:rsid w:val="00D07DF1"/>
    <w:rsid w:val="00D07EE2"/>
    <w:rsid w:val="00D11FFF"/>
    <w:rsid w:val="00D1246B"/>
    <w:rsid w:val="00D146C1"/>
    <w:rsid w:val="00D16A26"/>
    <w:rsid w:val="00D16BD1"/>
    <w:rsid w:val="00D22E7D"/>
    <w:rsid w:val="00D2464B"/>
    <w:rsid w:val="00D24BC1"/>
    <w:rsid w:val="00D2608B"/>
    <w:rsid w:val="00D30B16"/>
    <w:rsid w:val="00D31270"/>
    <w:rsid w:val="00D32325"/>
    <w:rsid w:val="00D34A7A"/>
    <w:rsid w:val="00D3541E"/>
    <w:rsid w:val="00D361AA"/>
    <w:rsid w:val="00D36BF2"/>
    <w:rsid w:val="00D37B37"/>
    <w:rsid w:val="00D40404"/>
    <w:rsid w:val="00D40643"/>
    <w:rsid w:val="00D4096E"/>
    <w:rsid w:val="00D409E6"/>
    <w:rsid w:val="00D40FBE"/>
    <w:rsid w:val="00D4115B"/>
    <w:rsid w:val="00D4282A"/>
    <w:rsid w:val="00D43303"/>
    <w:rsid w:val="00D45B98"/>
    <w:rsid w:val="00D46303"/>
    <w:rsid w:val="00D46AF0"/>
    <w:rsid w:val="00D47423"/>
    <w:rsid w:val="00D50CFD"/>
    <w:rsid w:val="00D51308"/>
    <w:rsid w:val="00D53B81"/>
    <w:rsid w:val="00D54895"/>
    <w:rsid w:val="00D54F66"/>
    <w:rsid w:val="00D54F7F"/>
    <w:rsid w:val="00D57E38"/>
    <w:rsid w:val="00D6112A"/>
    <w:rsid w:val="00D61639"/>
    <w:rsid w:val="00D6216B"/>
    <w:rsid w:val="00D62B85"/>
    <w:rsid w:val="00D64939"/>
    <w:rsid w:val="00D64FF0"/>
    <w:rsid w:val="00D65343"/>
    <w:rsid w:val="00D65CA3"/>
    <w:rsid w:val="00D66B56"/>
    <w:rsid w:val="00D674D0"/>
    <w:rsid w:val="00D7012F"/>
    <w:rsid w:val="00D711D3"/>
    <w:rsid w:val="00D725D7"/>
    <w:rsid w:val="00D7359E"/>
    <w:rsid w:val="00D73C86"/>
    <w:rsid w:val="00D75C54"/>
    <w:rsid w:val="00D76CA7"/>
    <w:rsid w:val="00D76F49"/>
    <w:rsid w:val="00D77C64"/>
    <w:rsid w:val="00D77C70"/>
    <w:rsid w:val="00D77DC8"/>
    <w:rsid w:val="00D803F6"/>
    <w:rsid w:val="00D833DD"/>
    <w:rsid w:val="00D83693"/>
    <w:rsid w:val="00D8382E"/>
    <w:rsid w:val="00D838D5"/>
    <w:rsid w:val="00D84357"/>
    <w:rsid w:val="00D84378"/>
    <w:rsid w:val="00D84741"/>
    <w:rsid w:val="00D85A55"/>
    <w:rsid w:val="00D85A96"/>
    <w:rsid w:val="00D860CA"/>
    <w:rsid w:val="00D8736C"/>
    <w:rsid w:val="00D87420"/>
    <w:rsid w:val="00D87728"/>
    <w:rsid w:val="00D879C7"/>
    <w:rsid w:val="00D902AA"/>
    <w:rsid w:val="00D90F39"/>
    <w:rsid w:val="00D92669"/>
    <w:rsid w:val="00D930CA"/>
    <w:rsid w:val="00DA01D2"/>
    <w:rsid w:val="00DA0D8E"/>
    <w:rsid w:val="00DA0F83"/>
    <w:rsid w:val="00DA2E3C"/>
    <w:rsid w:val="00DA391F"/>
    <w:rsid w:val="00DA3FF1"/>
    <w:rsid w:val="00DA774A"/>
    <w:rsid w:val="00DB0BE2"/>
    <w:rsid w:val="00DB0C56"/>
    <w:rsid w:val="00DB20A1"/>
    <w:rsid w:val="00DB20CE"/>
    <w:rsid w:val="00DB4864"/>
    <w:rsid w:val="00DB56C5"/>
    <w:rsid w:val="00DB58C7"/>
    <w:rsid w:val="00DB6733"/>
    <w:rsid w:val="00DB6797"/>
    <w:rsid w:val="00DB7235"/>
    <w:rsid w:val="00DB7283"/>
    <w:rsid w:val="00DC0368"/>
    <w:rsid w:val="00DC064C"/>
    <w:rsid w:val="00DC0889"/>
    <w:rsid w:val="00DC0FE5"/>
    <w:rsid w:val="00DC14D3"/>
    <w:rsid w:val="00DC1E2D"/>
    <w:rsid w:val="00DC31A6"/>
    <w:rsid w:val="00DC3FC1"/>
    <w:rsid w:val="00DC5002"/>
    <w:rsid w:val="00DC6037"/>
    <w:rsid w:val="00DC62C0"/>
    <w:rsid w:val="00DC7B48"/>
    <w:rsid w:val="00DD0417"/>
    <w:rsid w:val="00DD070F"/>
    <w:rsid w:val="00DD0F5D"/>
    <w:rsid w:val="00DD1ABD"/>
    <w:rsid w:val="00DD1FBA"/>
    <w:rsid w:val="00DD3DC3"/>
    <w:rsid w:val="00DD45B5"/>
    <w:rsid w:val="00DD5775"/>
    <w:rsid w:val="00DD5EF2"/>
    <w:rsid w:val="00DD61AE"/>
    <w:rsid w:val="00DD6305"/>
    <w:rsid w:val="00DD646C"/>
    <w:rsid w:val="00DD7FEA"/>
    <w:rsid w:val="00DE12CE"/>
    <w:rsid w:val="00DE1EB4"/>
    <w:rsid w:val="00DE2DB3"/>
    <w:rsid w:val="00DE334D"/>
    <w:rsid w:val="00DE3AC3"/>
    <w:rsid w:val="00DE6C67"/>
    <w:rsid w:val="00DF2104"/>
    <w:rsid w:val="00DF2495"/>
    <w:rsid w:val="00DF39BF"/>
    <w:rsid w:val="00DF4DD2"/>
    <w:rsid w:val="00DF700F"/>
    <w:rsid w:val="00E005AE"/>
    <w:rsid w:val="00E00DC3"/>
    <w:rsid w:val="00E0226F"/>
    <w:rsid w:val="00E02292"/>
    <w:rsid w:val="00E02501"/>
    <w:rsid w:val="00E03B05"/>
    <w:rsid w:val="00E0400E"/>
    <w:rsid w:val="00E04576"/>
    <w:rsid w:val="00E04AD8"/>
    <w:rsid w:val="00E04F39"/>
    <w:rsid w:val="00E05D6C"/>
    <w:rsid w:val="00E063B3"/>
    <w:rsid w:val="00E06468"/>
    <w:rsid w:val="00E118F6"/>
    <w:rsid w:val="00E12888"/>
    <w:rsid w:val="00E12964"/>
    <w:rsid w:val="00E15148"/>
    <w:rsid w:val="00E15D3A"/>
    <w:rsid w:val="00E16BCE"/>
    <w:rsid w:val="00E16C5E"/>
    <w:rsid w:val="00E2044F"/>
    <w:rsid w:val="00E20E98"/>
    <w:rsid w:val="00E21AB3"/>
    <w:rsid w:val="00E22B60"/>
    <w:rsid w:val="00E233D5"/>
    <w:rsid w:val="00E23C69"/>
    <w:rsid w:val="00E23D79"/>
    <w:rsid w:val="00E24198"/>
    <w:rsid w:val="00E241DC"/>
    <w:rsid w:val="00E25560"/>
    <w:rsid w:val="00E2639D"/>
    <w:rsid w:val="00E26FF7"/>
    <w:rsid w:val="00E2705D"/>
    <w:rsid w:val="00E27AB8"/>
    <w:rsid w:val="00E31962"/>
    <w:rsid w:val="00E327C4"/>
    <w:rsid w:val="00E33CF4"/>
    <w:rsid w:val="00E35466"/>
    <w:rsid w:val="00E35C43"/>
    <w:rsid w:val="00E37605"/>
    <w:rsid w:val="00E40E5F"/>
    <w:rsid w:val="00E424ED"/>
    <w:rsid w:val="00E43200"/>
    <w:rsid w:val="00E443F2"/>
    <w:rsid w:val="00E44F88"/>
    <w:rsid w:val="00E5050C"/>
    <w:rsid w:val="00E5051B"/>
    <w:rsid w:val="00E52271"/>
    <w:rsid w:val="00E5259B"/>
    <w:rsid w:val="00E53088"/>
    <w:rsid w:val="00E53A63"/>
    <w:rsid w:val="00E53DA6"/>
    <w:rsid w:val="00E54E33"/>
    <w:rsid w:val="00E551D6"/>
    <w:rsid w:val="00E55504"/>
    <w:rsid w:val="00E55E6A"/>
    <w:rsid w:val="00E56467"/>
    <w:rsid w:val="00E56AE3"/>
    <w:rsid w:val="00E5722A"/>
    <w:rsid w:val="00E57D15"/>
    <w:rsid w:val="00E60693"/>
    <w:rsid w:val="00E618CF"/>
    <w:rsid w:val="00E627D7"/>
    <w:rsid w:val="00E6338A"/>
    <w:rsid w:val="00E63D04"/>
    <w:rsid w:val="00E64B4E"/>
    <w:rsid w:val="00E65BE3"/>
    <w:rsid w:val="00E67F94"/>
    <w:rsid w:val="00E7024E"/>
    <w:rsid w:val="00E702F2"/>
    <w:rsid w:val="00E70E63"/>
    <w:rsid w:val="00E71087"/>
    <w:rsid w:val="00E7344D"/>
    <w:rsid w:val="00E73467"/>
    <w:rsid w:val="00E73CCD"/>
    <w:rsid w:val="00E7560C"/>
    <w:rsid w:val="00E75777"/>
    <w:rsid w:val="00E7626A"/>
    <w:rsid w:val="00E762A2"/>
    <w:rsid w:val="00E77813"/>
    <w:rsid w:val="00E778D4"/>
    <w:rsid w:val="00E80F23"/>
    <w:rsid w:val="00E8190F"/>
    <w:rsid w:val="00E82FDB"/>
    <w:rsid w:val="00E842E1"/>
    <w:rsid w:val="00E85336"/>
    <w:rsid w:val="00E857AE"/>
    <w:rsid w:val="00E85EF1"/>
    <w:rsid w:val="00E8635A"/>
    <w:rsid w:val="00E86701"/>
    <w:rsid w:val="00E86CB3"/>
    <w:rsid w:val="00E90F03"/>
    <w:rsid w:val="00E93E3F"/>
    <w:rsid w:val="00E94D8C"/>
    <w:rsid w:val="00E953F7"/>
    <w:rsid w:val="00EA03F0"/>
    <w:rsid w:val="00EA2D5A"/>
    <w:rsid w:val="00EA3278"/>
    <w:rsid w:val="00EA3B6D"/>
    <w:rsid w:val="00EA3F1E"/>
    <w:rsid w:val="00EA46CE"/>
    <w:rsid w:val="00EA4F39"/>
    <w:rsid w:val="00EA5DB6"/>
    <w:rsid w:val="00EA65F5"/>
    <w:rsid w:val="00EA6C3F"/>
    <w:rsid w:val="00EA6ED8"/>
    <w:rsid w:val="00EA753B"/>
    <w:rsid w:val="00EA77DC"/>
    <w:rsid w:val="00EA7E82"/>
    <w:rsid w:val="00EB1348"/>
    <w:rsid w:val="00EB19BF"/>
    <w:rsid w:val="00EB1DD8"/>
    <w:rsid w:val="00EB29C4"/>
    <w:rsid w:val="00EB6470"/>
    <w:rsid w:val="00EB658B"/>
    <w:rsid w:val="00EB67AA"/>
    <w:rsid w:val="00EB6C55"/>
    <w:rsid w:val="00EB7785"/>
    <w:rsid w:val="00EC0E1F"/>
    <w:rsid w:val="00EC17B7"/>
    <w:rsid w:val="00EC2AA3"/>
    <w:rsid w:val="00EC44DE"/>
    <w:rsid w:val="00EC5B83"/>
    <w:rsid w:val="00EC7EF5"/>
    <w:rsid w:val="00ED195A"/>
    <w:rsid w:val="00ED21A8"/>
    <w:rsid w:val="00ED26D5"/>
    <w:rsid w:val="00ED44C8"/>
    <w:rsid w:val="00ED5CA8"/>
    <w:rsid w:val="00ED6592"/>
    <w:rsid w:val="00ED6CD3"/>
    <w:rsid w:val="00EE0D49"/>
    <w:rsid w:val="00EE1AE4"/>
    <w:rsid w:val="00EE2B3C"/>
    <w:rsid w:val="00EE2C2B"/>
    <w:rsid w:val="00EE2C42"/>
    <w:rsid w:val="00EE3F27"/>
    <w:rsid w:val="00EE525E"/>
    <w:rsid w:val="00EE5980"/>
    <w:rsid w:val="00EE5A69"/>
    <w:rsid w:val="00EE6BB8"/>
    <w:rsid w:val="00EE7707"/>
    <w:rsid w:val="00EE7E1E"/>
    <w:rsid w:val="00EF01D7"/>
    <w:rsid w:val="00EF1D4A"/>
    <w:rsid w:val="00EF277C"/>
    <w:rsid w:val="00EF2985"/>
    <w:rsid w:val="00EF343D"/>
    <w:rsid w:val="00EF36CA"/>
    <w:rsid w:val="00EF4847"/>
    <w:rsid w:val="00EF4848"/>
    <w:rsid w:val="00EF58BE"/>
    <w:rsid w:val="00EF6344"/>
    <w:rsid w:val="00EF68AC"/>
    <w:rsid w:val="00EF7085"/>
    <w:rsid w:val="00F000CF"/>
    <w:rsid w:val="00F00A66"/>
    <w:rsid w:val="00F00DF1"/>
    <w:rsid w:val="00F03CE0"/>
    <w:rsid w:val="00F04A96"/>
    <w:rsid w:val="00F04CA0"/>
    <w:rsid w:val="00F07912"/>
    <w:rsid w:val="00F10A77"/>
    <w:rsid w:val="00F11937"/>
    <w:rsid w:val="00F11DCC"/>
    <w:rsid w:val="00F1251D"/>
    <w:rsid w:val="00F147D6"/>
    <w:rsid w:val="00F17F8E"/>
    <w:rsid w:val="00F20B3E"/>
    <w:rsid w:val="00F239EA"/>
    <w:rsid w:val="00F3052C"/>
    <w:rsid w:val="00F30E6B"/>
    <w:rsid w:val="00F31FCA"/>
    <w:rsid w:val="00F324B0"/>
    <w:rsid w:val="00F32729"/>
    <w:rsid w:val="00F33428"/>
    <w:rsid w:val="00F3342E"/>
    <w:rsid w:val="00F354F8"/>
    <w:rsid w:val="00F357AE"/>
    <w:rsid w:val="00F35B6C"/>
    <w:rsid w:val="00F373EB"/>
    <w:rsid w:val="00F37E96"/>
    <w:rsid w:val="00F40D84"/>
    <w:rsid w:val="00F40F23"/>
    <w:rsid w:val="00F43CF7"/>
    <w:rsid w:val="00F43EA1"/>
    <w:rsid w:val="00F44652"/>
    <w:rsid w:val="00F46374"/>
    <w:rsid w:val="00F47E29"/>
    <w:rsid w:val="00F52880"/>
    <w:rsid w:val="00F529A1"/>
    <w:rsid w:val="00F52AF8"/>
    <w:rsid w:val="00F53134"/>
    <w:rsid w:val="00F54125"/>
    <w:rsid w:val="00F61114"/>
    <w:rsid w:val="00F63AC0"/>
    <w:rsid w:val="00F64637"/>
    <w:rsid w:val="00F65A39"/>
    <w:rsid w:val="00F6664F"/>
    <w:rsid w:val="00F712A5"/>
    <w:rsid w:val="00F7228B"/>
    <w:rsid w:val="00F7389C"/>
    <w:rsid w:val="00F73956"/>
    <w:rsid w:val="00F74496"/>
    <w:rsid w:val="00F757B8"/>
    <w:rsid w:val="00F761A5"/>
    <w:rsid w:val="00F76E25"/>
    <w:rsid w:val="00F805FB"/>
    <w:rsid w:val="00F80D14"/>
    <w:rsid w:val="00F810CC"/>
    <w:rsid w:val="00F82F2B"/>
    <w:rsid w:val="00F83053"/>
    <w:rsid w:val="00F84AB8"/>
    <w:rsid w:val="00F8530B"/>
    <w:rsid w:val="00F85AB4"/>
    <w:rsid w:val="00F874F2"/>
    <w:rsid w:val="00F90594"/>
    <w:rsid w:val="00F92617"/>
    <w:rsid w:val="00F94318"/>
    <w:rsid w:val="00F94475"/>
    <w:rsid w:val="00F95FA2"/>
    <w:rsid w:val="00F97463"/>
    <w:rsid w:val="00FA09A6"/>
    <w:rsid w:val="00FA0EC5"/>
    <w:rsid w:val="00FA149F"/>
    <w:rsid w:val="00FA1CB0"/>
    <w:rsid w:val="00FA22DC"/>
    <w:rsid w:val="00FA24E0"/>
    <w:rsid w:val="00FA3132"/>
    <w:rsid w:val="00FA5021"/>
    <w:rsid w:val="00FA7394"/>
    <w:rsid w:val="00FB0C30"/>
    <w:rsid w:val="00FB15EC"/>
    <w:rsid w:val="00FB1E89"/>
    <w:rsid w:val="00FB2C4B"/>
    <w:rsid w:val="00FB3266"/>
    <w:rsid w:val="00FB6083"/>
    <w:rsid w:val="00FB7923"/>
    <w:rsid w:val="00FB7E31"/>
    <w:rsid w:val="00FC1F5E"/>
    <w:rsid w:val="00FC2C8F"/>
    <w:rsid w:val="00FC4635"/>
    <w:rsid w:val="00FC5D53"/>
    <w:rsid w:val="00FC5D59"/>
    <w:rsid w:val="00FC6483"/>
    <w:rsid w:val="00FC65DE"/>
    <w:rsid w:val="00FC7F0D"/>
    <w:rsid w:val="00FD10F2"/>
    <w:rsid w:val="00FD163C"/>
    <w:rsid w:val="00FD274E"/>
    <w:rsid w:val="00FD366E"/>
    <w:rsid w:val="00FD438F"/>
    <w:rsid w:val="00FD47CF"/>
    <w:rsid w:val="00FD6233"/>
    <w:rsid w:val="00FD7ED1"/>
    <w:rsid w:val="00FD7FAC"/>
    <w:rsid w:val="00FE2379"/>
    <w:rsid w:val="00FE28F6"/>
    <w:rsid w:val="00FE39E0"/>
    <w:rsid w:val="00FE57F0"/>
    <w:rsid w:val="00FE5C55"/>
    <w:rsid w:val="00FE6179"/>
    <w:rsid w:val="00FE664F"/>
    <w:rsid w:val="00FE67C1"/>
    <w:rsid w:val="00FF0209"/>
    <w:rsid w:val="00FF0CEB"/>
    <w:rsid w:val="00FF1698"/>
    <w:rsid w:val="00FF2BE3"/>
    <w:rsid w:val="00FF3906"/>
    <w:rsid w:val="00FF3908"/>
    <w:rsid w:val="00FF4883"/>
    <w:rsid w:val="00FF4892"/>
    <w:rsid w:val="00FF6AEA"/>
    <w:rsid w:val="00FF6EF7"/>
    <w:rsid w:val="0103ED80"/>
    <w:rsid w:val="0598EDEB"/>
    <w:rsid w:val="0B150F65"/>
    <w:rsid w:val="0B216E13"/>
    <w:rsid w:val="0CD68B33"/>
    <w:rsid w:val="0DF6F084"/>
    <w:rsid w:val="0FF9CF5B"/>
    <w:rsid w:val="118FE107"/>
    <w:rsid w:val="11C18150"/>
    <w:rsid w:val="14C48C68"/>
    <w:rsid w:val="16B4C92B"/>
    <w:rsid w:val="1FDFEFAE"/>
    <w:rsid w:val="216660AA"/>
    <w:rsid w:val="22816DF7"/>
    <w:rsid w:val="248960E2"/>
    <w:rsid w:val="24EAC164"/>
    <w:rsid w:val="25E3C344"/>
    <w:rsid w:val="27074A85"/>
    <w:rsid w:val="2811E436"/>
    <w:rsid w:val="282FB350"/>
    <w:rsid w:val="293E9148"/>
    <w:rsid w:val="2A12A019"/>
    <w:rsid w:val="2B6D5279"/>
    <w:rsid w:val="2D1B2FA0"/>
    <w:rsid w:val="2DAC97D2"/>
    <w:rsid w:val="2E070FC3"/>
    <w:rsid w:val="2F9DC1C4"/>
    <w:rsid w:val="2FB804AE"/>
    <w:rsid w:val="32484C20"/>
    <w:rsid w:val="338E2341"/>
    <w:rsid w:val="33B41677"/>
    <w:rsid w:val="355BDE85"/>
    <w:rsid w:val="361A4652"/>
    <w:rsid w:val="368E7010"/>
    <w:rsid w:val="36B1537C"/>
    <w:rsid w:val="37C0916B"/>
    <w:rsid w:val="389F9212"/>
    <w:rsid w:val="3E2B830D"/>
    <w:rsid w:val="3FAED9F8"/>
    <w:rsid w:val="400C6C60"/>
    <w:rsid w:val="40BCE254"/>
    <w:rsid w:val="40E11469"/>
    <w:rsid w:val="40F7FA40"/>
    <w:rsid w:val="4159ECF2"/>
    <w:rsid w:val="415A5DDA"/>
    <w:rsid w:val="41E38EFD"/>
    <w:rsid w:val="4215BD45"/>
    <w:rsid w:val="428D6C25"/>
    <w:rsid w:val="42B5A311"/>
    <w:rsid w:val="4406F233"/>
    <w:rsid w:val="44D88464"/>
    <w:rsid w:val="45D41B76"/>
    <w:rsid w:val="47A5AD58"/>
    <w:rsid w:val="481FE6CB"/>
    <w:rsid w:val="493C6839"/>
    <w:rsid w:val="49967F6A"/>
    <w:rsid w:val="49FA5660"/>
    <w:rsid w:val="4A352AE8"/>
    <w:rsid w:val="4E084243"/>
    <w:rsid w:val="4E68922F"/>
    <w:rsid w:val="50163661"/>
    <w:rsid w:val="51D25FEC"/>
    <w:rsid w:val="55690A6A"/>
    <w:rsid w:val="55C98AB8"/>
    <w:rsid w:val="5A085945"/>
    <w:rsid w:val="5DEA96DC"/>
    <w:rsid w:val="6087C281"/>
    <w:rsid w:val="64A6F9E2"/>
    <w:rsid w:val="64D56155"/>
    <w:rsid w:val="64DC444F"/>
    <w:rsid w:val="693B95B2"/>
    <w:rsid w:val="6A6BCAD6"/>
    <w:rsid w:val="6AC9DC8E"/>
    <w:rsid w:val="6B5FE27F"/>
    <w:rsid w:val="6B83F937"/>
    <w:rsid w:val="6C1590E8"/>
    <w:rsid w:val="6D1879DF"/>
    <w:rsid w:val="6EAE9080"/>
    <w:rsid w:val="6F8CD76B"/>
    <w:rsid w:val="715F8D79"/>
    <w:rsid w:val="7163D1D3"/>
    <w:rsid w:val="71D9E848"/>
    <w:rsid w:val="75E39F9D"/>
    <w:rsid w:val="780D4017"/>
    <w:rsid w:val="780DCF7B"/>
    <w:rsid w:val="7D8C6451"/>
    <w:rsid w:val="7E8910E9"/>
    <w:rsid w:val="7ECDDFBF"/>
    <w:rsid w:val="7F3AECC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802B9D"/>
  <w15:chartTrackingRefBased/>
  <w15:docId w15:val="{6E7E4516-842D-423E-A7B0-E77E02E117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327C4"/>
    <w:pPr>
      <w:spacing w:before="120" w:after="120" w:line="288" w:lineRule="auto"/>
      <w:jc w:val="both"/>
    </w:pPr>
  </w:style>
  <w:style w:type="paragraph" w:styleId="Ttulo1">
    <w:name w:val="heading 1"/>
    <w:aliases w:val="Título primer nivel"/>
    <w:basedOn w:val="Normal"/>
    <w:next w:val="NormalSangrado"/>
    <w:link w:val="Ttulo1Car"/>
    <w:uiPriority w:val="9"/>
    <w:qFormat/>
    <w:rsid w:val="000E3F7F"/>
    <w:pPr>
      <w:numPr>
        <w:numId w:val="2"/>
      </w:numPr>
      <w:jc w:val="center"/>
      <w:outlineLvl w:val="0"/>
    </w:pPr>
    <w:rPr>
      <w:rFonts w:ascii="Calibri" w:hAnsi="Calibri"/>
      <w:b/>
      <w:bCs/>
      <w:sz w:val="24"/>
    </w:rPr>
  </w:style>
  <w:style w:type="paragraph" w:styleId="Ttulo2">
    <w:name w:val="heading 2"/>
    <w:aliases w:val="Título segundo nivel"/>
    <w:basedOn w:val="Normal"/>
    <w:next w:val="NormalSangrado"/>
    <w:link w:val="Ttulo2Car"/>
    <w:uiPriority w:val="9"/>
    <w:unhideWhenUsed/>
    <w:qFormat/>
    <w:rsid w:val="00255B43"/>
    <w:pPr>
      <w:keepNext/>
      <w:numPr>
        <w:ilvl w:val="1"/>
        <w:numId w:val="2"/>
      </w:numPr>
      <w:ind w:left="0"/>
      <w:outlineLvl w:val="1"/>
    </w:pPr>
    <w:rPr>
      <w:rFonts w:ascii="Calibri" w:eastAsia="Arial" w:hAnsi="Calibri" w:cs="Arial"/>
      <w:b/>
      <w:bCs/>
      <w:noProof/>
      <w:sz w:val="24"/>
      <w:szCs w:val="24"/>
      <w:lang w:eastAsia="es-PE"/>
    </w:rPr>
  </w:style>
  <w:style w:type="paragraph" w:styleId="Ttulo3">
    <w:name w:val="heading 3"/>
    <w:aliases w:val="Título tercer nivel"/>
    <w:basedOn w:val="Ttulo2"/>
    <w:next w:val="NormalSangrado"/>
    <w:link w:val="Ttulo3Car"/>
    <w:uiPriority w:val="9"/>
    <w:unhideWhenUsed/>
    <w:qFormat/>
    <w:rsid w:val="00537AE3"/>
    <w:pPr>
      <w:numPr>
        <w:ilvl w:val="2"/>
      </w:numPr>
      <w:ind w:left="0"/>
      <w:outlineLvl w:val="2"/>
    </w:pPr>
    <w:rPr>
      <w:i/>
    </w:rPr>
  </w:style>
  <w:style w:type="paragraph" w:styleId="Ttulo4">
    <w:name w:val="heading 4"/>
    <w:aliases w:val="Título cuarto nivel"/>
    <w:basedOn w:val="Ttulo3"/>
    <w:next w:val="NormalSangrado"/>
    <w:link w:val="Ttulo4Car"/>
    <w:uiPriority w:val="9"/>
    <w:unhideWhenUsed/>
    <w:qFormat/>
    <w:rsid w:val="00B10369"/>
    <w:pPr>
      <w:numPr>
        <w:ilvl w:val="3"/>
      </w:numPr>
      <w:ind w:firstLine="709"/>
      <w:outlineLvl w:val="3"/>
    </w:pPr>
    <w:rPr>
      <w:i w:val="0"/>
    </w:rPr>
  </w:style>
  <w:style w:type="paragraph" w:styleId="Ttulo5">
    <w:name w:val="heading 5"/>
    <w:aliases w:val="Título quinto nivel"/>
    <w:basedOn w:val="Ttulo4"/>
    <w:next w:val="Normalsinsangrado"/>
    <w:link w:val="Ttulo5Car"/>
    <w:uiPriority w:val="9"/>
    <w:unhideWhenUsed/>
    <w:rsid w:val="00614126"/>
    <w:pPr>
      <w:numPr>
        <w:ilvl w:val="4"/>
      </w:numPr>
      <w:outlineLvl w:val="4"/>
    </w:pPr>
    <w:rPr>
      <w:b w:val="0"/>
      <w:bCs w:val="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1"/>
    <w:qFormat/>
    <w:rsid w:val="000747CE"/>
    <w:pPr>
      <w:ind w:left="720"/>
      <w:contextualSpacing/>
    </w:pPr>
  </w:style>
  <w:style w:type="character" w:customStyle="1" w:styleId="Ttulo1Car">
    <w:name w:val="Título 1 Car"/>
    <w:aliases w:val="Título primer nivel Car"/>
    <w:basedOn w:val="Fuentedeprrafopredeter"/>
    <w:link w:val="Ttulo1"/>
    <w:uiPriority w:val="9"/>
    <w:rsid w:val="000E3F7F"/>
    <w:rPr>
      <w:rFonts w:ascii="Calibri" w:hAnsi="Calibri"/>
      <w:b/>
      <w:bCs/>
      <w:sz w:val="24"/>
    </w:rPr>
  </w:style>
  <w:style w:type="character" w:customStyle="1" w:styleId="Ttulo2Car">
    <w:name w:val="Título 2 Car"/>
    <w:aliases w:val="Título segundo nivel Car"/>
    <w:basedOn w:val="Fuentedeprrafopredeter"/>
    <w:link w:val="Ttulo2"/>
    <w:uiPriority w:val="9"/>
    <w:rsid w:val="00255B43"/>
    <w:rPr>
      <w:rFonts w:ascii="Calibri" w:eastAsia="Arial" w:hAnsi="Calibri" w:cs="Arial"/>
      <w:b/>
      <w:bCs/>
      <w:noProof/>
      <w:sz w:val="24"/>
      <w:szCs w:val="24"/>
      <w:lang w:eastAsia="es-PE"/>
    </w:rPr>
  </w:style>
  <w:style w:type="paragraph" w:customStyle="1" w:styleId="Normalsinsangrado">
    <w:name w:val="Normal sin sangrado"/>
    <w:next w:val="NormalSangrado"/>
    <w:link w:val="NormalsinsangradoChar"/>
    <w:qFormat/>
    <w:rsid w:val="006F6907"/>
    <w:pPr>
      <w:spacing w:before="120" w:after="120" w:line="288" w:lineRule="auto"/>
      <w:jc w:val="both"/>
    </w:pPr>
    <w:rPr>
      <w:sz w:val="24"/>
    </w:rPr>
  </w:style>
  <w:style w:type="paragraph" w:styleId="TDC1">
    <w:name w:val="toc 1"/>
    <w:basedOn w:val="Normal"/>
    <w:next w:val="Normal"/>
    <w:autoRedefine/>
    <w:uiPriority w:val="39"/>
    <w:unhideWhenUsed/>
    <w:rsid w:val="00653E04"/>
    <w:pPr>
      <w:spacing w:after="100"/>
    </w:pPr>
  </w:style>
  <w:style w:type="character" w:customStyle="1" w:styleId="NormalsinsangradoChar">
    <w:name w:val="Normal sin sangrado Char"/>
    <w:basedOn w:val="Fuentedeprrafopredeter"/>
    <w:link w:val="Normalsinsangrado"/>
    <w:rsid w:val="006F6907"/>
    <w:rPr>
      <w:sz w:val="24"/>
    </w:rPr>
  </w:style>
  <w:style w:type="paragraph" w:styleId="TDC2">
    <w:name w:val="toc 2"/>
    <w:basedOn w:val="Normal"/>
    <w:next w:val="Normal"/>
    <w:autoRedefine/>
    <w:uiPriority w:val="39"/>
    <w:unhideWhenUsed/>
    <w:rsid w:val="008A6A9C"/>
    <w:pPr>
      <w:tabs>
        <w:tab w:val="right" w:leader="dot" w:pos="9060"/>
      </w:tabs>
      <w:spacing w:before="0" w:after="0" w:line="240" w:lineRule="auto"/>
      <w:ind w:left="284"/>
    </w:pPr>
    <w:rPr>
      <w:rFonts w:ascii="Calibri" w:hAnsi="Calibri" w:cs="Calibri"/>
      <w:noProof/>
      <w:sz w:val="24"/>
      <w:szCs w:val="24"/>
      <w14:scene3d>
        <w14:camera w14:prst="orthographicFront"/>
        <w14:lightRig w14:rig="threePt" w14:dir="t">
          <w14:rot w14:lat="0" w14:lon="0" w14:rev="0"/>
        </w14:lightRig>
      </w14:scene3d>
    </w:rPr>
  </w:style>
  <w:style w:type="character" w:styleId="Hipervnculo">
    <w:name w:val="Hyperlink"/>
    <w:basedOn w:val="Fuentedeprrafopredeter"/>
    <w:uiPriority w:val="99"/>
    <w:unhideWhenUsed/>
    <w:rsid w:val="00653E04"/>
    <w:rPr>
      <w:color w:val="0563C1" w:themeColor="hyperlink"/>
      <w:u w:val="single"/>
    </w:rPr>
  </w:style>
  <w:style w:type="paragraph" w:styleId="TtuloTDC">
    <w:name w:val="TOC Heading"/>
    <w:basedOn w:val="Ttulo1"/>
    <w:next w:val="Normal"/>
    <w:uiPriority w:val="39"/>
    <w:unhideWhenUsed/>
    <w:qFormat/>
    <w:rsid w:val="00653E04"/>
    <w:pPr>
      <w:keepNext/>
      <w:keepLines/>
      <w:numPr>
        <w:numId w:val="0"/>
      </w:numPr>
      <w:spacing w:before="240" w:line="259" w:lineRule="auto"/>
      <w:jc w:val="left"/>
      <w:outlineLvl w:val="9"/>
    </w:pPr>
    <w:rPr>
      <w:rFonts w:asciiTheme="majorHAnsi" w:eastAsiaTheme="majorEastAsia" w:hAnsiTheme="majorHAnsi" w:cstheme="majorBidi"/>
      <w:b w:val="0"/>
      <w:bCs w:val="0"/>
      <w:color w:val="2F5496" w:themeColor="accent1" w:themeShade="BF"/>
      <w:sz w:val="32"/>
      <w:szCs w:val="32"/>
      <w:lang w:val="en-US"/>
    </w:rPr>
  </w:style>
  <w:style w:type="character" w:customStyle="1" w:styleId="Ttulo3Car">
    <w:name w:val="Título 3 Car"/>
    <w:aliases w:val="Título tercer nivel Car"/>
    <w:basedOn w:val="Fuentedeprrafopredeter"/>
    <w:link w:val="Ttulo3"/>
    <w:uiPriority w:val="9"/>
    <w:rsid w:val="00537AE3"/>
    <w:rPr>
      <w:rFonts w:ascii="Calibri" w:eastAsia="Arial" w:hAnsi="Calibri" w:cs="Arial"/>
      <w:b/>
      <w:bCs/>
      <w:i/>
      <w:noProof/>
      <w:sz w:val="24"/>
      <w:szCs w:val="24"/>
      <w:lang w:eastAsia="es-PE"/>
    </w:rPr>
  </w:style>
  <w:style w:type="character" w:customStyle="1" w:styleId="Ttulo4Car">
    <w:name w:val="Título 4 Car"/>
    <w:aliases w:val="Título cuarto nivel Car"/>
    <w:basedOn w:val="Fuentedeprrafopredeter"/>
    <w:link w:val="Ttulo4"/>
    <w:uiPriority w:val="9"/>
    <w:rsid w:val="00B10369"/>
    <w:rPr>
      <w:b/>
      <w:bCs/>
      <w:sz w:val="24"/>
    </w:rPr>
  </w:style>
  <w:style w:type="paragraph" w:styleId="TDC3">
    <w:name w:val="toc 3"/>
    <w:basedOn w:val="Normal"/>
    <w:next w:val="Normal"/>
    <w:autoRedefine/>
    <w:uiPriority w:val="39"/>
    <w:unhideWhenUsed/>
    <w:rsid w:val="008A6A9C"/>
    <w:pPr>
      <w:tabs>
        <w:tab w:val="right" w:leader="dot" w:pos="9074"/>
      </w:tabs>
      <w:spacing w:before="0" w:after="0" w:line="240" w:lineRule="auto"/>
      <w:ind w:left="709"/>
    </w:pPr>
  </w:style>
  <w:style w:type="character" w:customStyle="1" w:styleId="Ttulo5Car">
    <w:name w:val="Título 5 Car"/>
    <w:aliases w:val="Título quinto nivel Car"/>
    <w:basedOn w:val="Fuentedeprrafopredeter"/>
    <w:link w:val="Ttulo5"/>
    <w:uiPriority w:val="9"/>
    <w:rsid w:val="00614126"/>
  </w:style>
  <w:style w:type="character" w:styleId="Textodelmarcadordeposicin">
    <w:name w:val="Placeholder Text"/>
    <w:basedOn w:val="Fuentedeprrafopredeter"/>
    <w:uiPriority w:val="99"/>
    <w:semiHidden/>
    <w:rsid w:val="007627D0"/>
    <w:rPr>
      <w:color w:val="808080"/>
    </w:rPr>
  </w:style>
  <w:style w:type="paragraph" w:styleId="Encabezado">
    <w:name w:val="header"/>
    <w:basedOn w:val="Normal"/>
    <w:link w:val="EncabezadoCar"/>
    <w:uiPriority w:val="99"/>
    <w:unhideWhenUsed/>
    <w:rsid w:val="00CE4AE9"/>
    <w:pPr>
      <w:tabs>
        <w:tab w:val="center" w:pos="4513"/>
        <w:tab w:val="right" w:pos="9026"/>
      </w:tabs>
      <w:spacing w:after="0" w:line="240" w:lineRule="auto"/>
    </w:pPr>
  </w:style>
  <w:style w:type="character" w:customStyle="1" w:styleId="EncabezadoCar">
    <w:name w:val="Encabezado Car"/>
    <w:basedOn w:val="Fuentedeprrafopredeter"/>
    <w:link w:val="Encabezado"/>
    <w:uiPriority w:val="99"/>
    <w:rsid w:val="00CE4AE9"/>
    <w:rPr>
      <w:rFonts w:ascii="Times New Roman" w:hAnsi="Times New Roman"/>
      <w:sz w:val="24"/>
    </w:rPr>
  </w:style>
  <w:style w:type="paragraph" w:styleId="Piedepgina">
    <w:name w:val="footer"/>
    <w:basedOn w:val="Normal"/>
    <w:link w:val="PiedepginaCar"/>
    <w:uiPriority w:val="99"/>
    <w:unhideWhenUsed/>
    <w:rsid w:val="00CE4AE9"/>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rsid w:val="00CE4AE9"/>
    <w:rPr>
      <w:rFonts w:ascii="Times New Roman" w:hAnsi="Times New Roman"/>
      <w:sz w:val="24"/>
    </w:rPr>
  </w:style>
  <w:style w:type="paragraph" w:customStyle="1" w:styleId="Ttuloapartados">
    <w:name w:val="Título apartados"/>
    <w:basedOn w:val="Normal"/>
    <w:link w:val="TtuloapartadosCar"/>
    <w:qFormat/>
    <w:rsid w:val="00892CBB"/>
    <w:pPr>
      <w:jc w:val="center"/>
    </w:pPr>
    <w:rPr>
      <w:rFonts w:ascii="Calibri" w:eastAsia="Times New Roman" w:hAnsi="Calibri" w:cs="Times New Roman"/>
      <w:b/>
      <w:iCs/>
      <w:sz w:val="24"/>
      <w:szCs w:val="24"/>
      <w:lang w:val="es-ES"/>
    </w:rPr>
  </w:style>
  <w:style w:type="paragraph" w:customStyle="1" w:styleId="FigurasyTablas">
    <w:name w:val="Figuras y Tablas"/>
    <w:basedOn w:val="Normal"/>
    <w:next w:val="FuentedeFigura"/>
    <w:link w:val="FigurasyTablasChar"/>
    <w:qFormat/>
    <w:rsid w:val="002D0DE9"/>
    <w:pPr>
      <w:spacing w:before="240"/>
      <w:jc w:val="left"/>
    </w:pPr>
    <w:rPr>
      <w:b/>
      <w:sz w:val="24"/>
    </w:rPr>
  </w:style>
  <w:style w:type="character" w:customStyle="1" w:styleId="TtuloapartadosCar">
    <w:name w:val="Título apartados Car"/>
    <w:basedOn w:val="Fuentedeprrafopredeter"/>
    <w:link w:val="Ttuloapartados"/>
    <w:rsid w:val="00892CBB"/>
    <w:rPr>
      <w:rFonts w:ascii="Calibri" w:eastAsia="Times New Roman" w:hAnsi="Calibri" w:cs="Times New Roman"/>
      <w:b/>
      <w:iCs/>
      <w:sz w:val="24"/>
      <w:szCs w:val="24"/>
      <w:lang w:val="es-ES"/>
    </w:rPr>
  </w:style>
  <w:style w:type="paragraph" w:styleId="Descripcin">
    <w:name w:val="caption"/>
    <w:basedOn w:val="Normalsinsangrado"/>
    <w:next w:val="FuentedeFigura"/>
    <w:link w:val="DescripcinCar"/>
    <w:uiPriority w:val="35"/>
    <w:unhideWhenUsed/>
    <w:qFormat/>
    <w:rsid w:val="002E494E"/>
    <w:pPr>
      <w:jc w:val="center"/>
    </w:pPr>
    <w:rPr>
      <w:iCs/>
      <w:szCs w:val="18"/>
    </w:rPr>
  </w:style>
  <w:style w:type="character" w:customStyle="1" w:styleId="FigurasyTablasChar">
    <w:name w:val="Figuras y Tablas Char"/>
    <w:basedOn w:val="Fuentedeprrafopredeter"/>
    <w:link w:val="FigurasyTablas"/>
    <w:rsid w:val="002D0DE9"/>
    <w:rPr>
      <w:b/>
      <w:sz w:val="24"/>
    </w:rPr>
  </w:style>
  <w:style w:type="paragraph" w:customStyle="1" w:styleId="FuentedeFigura">
    <w:name w:val="Fuente de Figura"/>
    <w:basedOn w:val="Descripcin"/>
    <w:next w:val="NormalSangrado"/>
    <w:link w:val="FuentedeFiguraChar"/>
    <w:qFormat/>
    <w:rsid w:val="0075277E"/>
    <w:pPr>
      <w:spacing w:line="240" w:lineRule="auto"/>
      <w:jc w:val="left"/>
    </w:pPr>
    <w:rPr>
      <w:rFonts w:ascii="Calibri" w:hAnsi="Calibri"/>
    </w:rPr>
  </w:style>
  <w:style w:type="character" w:customStyle="1" w:styleId="FuentedeFiguraChar">
    <w:name w:val="Fuente de Figura Char"/>
    <w:basedOn w:val="Fuentedeprrafopredeter"/>
    <w:link w:val="FuentedeFigura"/>
    <w:rsid w:val="0075277E"/>
    <w:rPr>
      <w:rFonts w:ascii="Calibri" w:hAnsi="Calibri"/>
      <w:iCs/>
      <w:sz w:val="24"/>
      <w:szCs w:val="18"/>
    </w:rPr>
  </w:style>
  <w:style w:type="paragraph" w:customStyle="1" w:styleId="NormalSangrado">
    <w:name w:val="Normal Sangrado"/>
    <w:link w:val="NormalSangradoChar"/>
    <w:qFormat/>
    <w:rsid w:val="00C971A2"/>
    <w:pPr>
      <w:spacing w:before="120" w:after="120" w:line="288" w:lineRule="auto"/>
      <w:ind w:firstLine="709"/>
      <w:jc w:val="both"/>
    </w:pPr>
    <w:rPr>
      <w:sz w:val="24"/>
      <w:lang w:val="en-US"/>
    </w:rPr>
  </w:style>
  <w:style w:type="paragraph" w:styleId="Tabladeilustraciones">
    <w:name w:val="table of figures"/>
    <w:basedOn w:val="Normal"/>
    <w:next w:val="Normal"/>
    <w:uiPriority w:val="99"/>
    <w:unhideWhenUsed/>
    <w:rsid w:val="00550748"/>
    <w:pPr>
      <w:spacing w:after="0"/>
    </w:pPr>
  </w:style>
  <w:style w:type="character" w:customStyle="1" w:styleId="NormalSangradoChar">
    <w:name w:val="Normal Sangrado Char"/>
    <w:basedOn w:val="Fuentedeprrafopredeter"/>
    <w:link w:val="NormalSangrado"/>
    <w:rsid w:val="00C971A2"/>
    <w:rPr>
      <w:sz w:val="24"/>
      <w:lang w:val="en-US"/>
    </w:rPr>
  </w:style>
  <w:style w:type="table" w:customStyle="1" w:styleId="APAReport">
    <w:name w:val="APA Report"/>
    <w:basedOn w:val="Tablanormal"/>
    <w:uiPriority w:val="99"/>
    <w:rsid w:val="00F04CA0"/>
    <w:pPr>
      <w:spacing w:after="0" w:line="240" w:lineRule="auto"/>
    </w:pPr>
    <w:rPr>
      <w:rFonts w:eastAsiaTheme="minorEastAsia"/>
      <w:sz w:val="24"/>
      <w:szCs w:val="24"/>
      <w:lang w:val="en-US" w:eastAsia="ja-JP"/>
    </w:r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Fuentedetabla">
    <w:name w:val="Fuente de tabla"/>
    <w:basedOn w:val="FuentedeFigura"/>
    <w:link w:val="FuentedetablaChar"/>
    <w:qFormat/>
    <w:rsid w:val="002E5123"/>
  </w:style>
  <w:style w:type="paragraph" w:customStyle="1" w:styleId="NotadeTabla">
    <w:name w:val="Nota de Tabla"/>
    <w:qFormat/>
    <w:rsid w:val="00DB0C56"/>
    <w:pPr>
      <w:spacing w:after="0" w:line="240" w:lineRule="auto"/>
    </w:pPr>
  </w:style>
  <w:style w:type="character" w:customStyle="1" w:styleId="FuentedetablaChar">
    <w:name w:val="Fuente de tabla Char"/>
    <w:basedOn w:val="FuentedeFiguraChar"/>
    <w:link w:val="Fuentedetabla"/>
    <w:rsid w:val="002E5123"/>
    <w:rPr>
      <w:rFonts w:ascii="Times New Roman" w:hAnsi="Times New Roman"/>
      <w:iCs/>
      <w:sz w:val="24"/>
      <w:szCs w:val="18"/>
    </w:rPr>
  </w:style>
  <w:style w:type="paragraph" w:customStyle="1" w:styleId="Ttulofigurasytablas">
    <w:name w:val="Título figuras y tablas"/>
    <w:basedOn w:val="Descripcin"/>
    <w:link w:val="TtulofigurasytablasCar"/>
    <w:qFormat/>
    <w:rsid w:val="00A7617D"/>
    <w:pPr>
      <w:keepNext/>
      <w:jc w:val="left"/>
    </w:pPr>
    <w:rPr>
      <w:rFonts w:ascii="Calibri" w:hAnsi="Calibri"/>
      <w:i/>
    </w:rPr>
  </w:style>
  <w:style w:type="character" w:customStyle="1" w:styleId="DescripcinCar">
    <w:name w:val="Descripción Car"/>
    <w:basedOn w:val="NormalsinsangradoChar"/>
    <w:link w:val="Descripcin"/>
    <w:uiPriority w:val="35"/>
    <w:rsid w:val="00A469F9"/>
    <w:rPr>
      <w:rFonts w:ascii="Times New Roman" w:hAnsi="Times New Roman"/>
      <w:iCs/>
      <w:sz w:val="24"/>
      <w:szCs w:val="18"/>
    </w:rPr>
  </w:style>
  <w:style w:type="character" w:customStyle="1" w:styleId="TtulofigurasytablasCar">
    <w:name w:val="Título figuras y tablas Car"/>
    <w:basedOn w:val="DescripcinCar"/>
    <w:link w:val="Ttulofigurasytablas"/>
    <w:rsid w:val="00A7617D"/>
    <w:rPr>
      <w:rFonts w:ascii="Calibri" w:hAnsi="Calibri"/>
      <w:i/>
      <w:iCs/>
      <w:sz w:val="24"/>
      <w:szCs w:val="18"/>
    </w:rPr>
  </w:style>
  <w:style w:type="character" w:styleId="Refdecomentario">
    <w:name w:val="annotation reference"/>
    <w:basedOn w:val="Fuentedeprrafopredeter"/>
    <w:uiPriority w:val="99"/>
    <w:semiHidden/>
    <w:unhideWhenUsed/>
    <w:rsid w:val="00A1201D"/>
    <w:rPr>
      <w:sz w:val="16"/>
      <w:szCs w:val="16"/>
    </w:rPr>
  </w:style>
  <w:style w:type="paragraph" w:styleId="Textocomentario">
    <w:name w:val="annotation text"/>
    <w:basedOn w:val="Normal"/>
    <w:link w:val="TextocomentarioCar"/>
    <w:uiPriority w:val="99"/>
    <w:semiHidden/>
    <w:unhideWhenUsed/>
    <w:rsid w:val="00A1201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A1201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A1201D"/>
    <w:rPr>
      <w:b/>
      <w:bCs/>
    </w:rPr>
  </w:style>
  <w:style w:type="character" w:customStyle="1" w:styleId="AsuntodelcomentarioCar">
    <w:name w:val="Asunto del comentario Car"/>
    <w:basedOn w:val="TextocomentarioCar"/>
    <w:link w:val="Asuntodelcomentario"/>
    <w:uiPriority w:val="99"/>
    <w:semiHidden/>
    <w:rsid w:val="00A1201D"/>
    <w:rPr>
      <w:rFonts w:ascii="Times New Roman" w:hAnsi="Times New Roman"/>
      <w:b/>
      <w:bCs/>
      <w:sz w:val="20"/>
      <w:szCs w:val="20"/>
    </w:rPr>
  </w:style>
  <w:style w:type="paragraph" w:styleId="Textodeglobo">
    <w:name w:val="Balloon Text"/>
    <w:basedOn w:val="Normal"/>
    <w:link w:val="TextodegloboCar"/>
    <w:uiPriority w:val="99"/>
    <w:semiHidden/>
    <w:unhideWhenUsed/>
    <w:rsid w:val="00A1201D"/>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1201D"/>
    <w:rPr>
      <w:rFonts w:ascii="Segoe UI" w:hAnsi="Segoe UI" w:cs="Segoe UI"/>
      <w:sz w:val="18"/>
      <w:szCs w:val="18"/>
    </w:rPr>
  </w:style>
  <w:style w:type="paragraph" w:styleId="Revisin">
    <w:name w:val="Revision"/>
    <w:hidden/>
    <w:uiPriority w:val="99"/>
    <w:semiHidden/>
    <w:rsid w:val="001873D1"/>
    <w:pPr>
      <w:spacing w:after="0" w:line="240" w:lineRule="auto"/>
    </w:pPr>
    <w:rPr>
      <w:rFonts w:ascii="Times New Roman" w:hAnsi="Times New Roman"/>
      <w:sz w:val="24"/>
    </w:rPr>
  </w:style>
  <w:style w:type="character" w:customStyle="1" w:styleId="Estilo3">
    <w:name w:val="Estilo3"/>
    <w:basedOn w:val="Fuentedeprrafopredeter"/>
    <w:uiPriority w:val="1"/>
    <w:rsid w:val="004F4988"/>
    <w:rPr>
      <w:rFonts w:ascii="Times New Roman" w:hAnsi="Times New Roman"/>
      <w:b/>
      <w:sz w:val="24"/>
    </w:rPr>
  </w:style>
  <w:style w:type="character" w:styleId="Textoennegrita">
    <w:name w:val="Strong"/>
    <w:basedOn w:val="Fuentedeprrafopredeter"/>
    <w:uiPriority w:val="22"/>
    <w:qFormat/>
    <w:rsid w:val="00C24FC4"/>
    <w:rPr>
      <w:b/>
      <w:bCs/>
    </w:rPr>
  </w:style>
  <w:style w:type="character" w:styleId="Mencinsinresolver">
    <w:name w:val="Unresolved Mention"/>
    <w:basedOn w:val="Fuentedeprrafopredeter"/>
    <w:uiPriority w:val="99"/>
    <w:semiHidden/>
    <w:unhideWhenUsed/>
    <w:rsid w:val="00037E26"/>
    <w:rPr>
      <w:color w:val="605E5C"/>
      <w:shd w:val="clear" w:color="auto" w:fill="E1DFDD"/>
    </w:rPr>
  </w:style>
  <w:style w:type="table" w:styleId="Tablaconcuadrcula">
    <w:name w:val="Table Grid"/>
    <w:basedOn w:val="Tablanormal"/>
    <w:uiPriority w:val="39"/>
    <w:rsid w:val="00801C9C"/>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sAPAseptimaedicion">
    <w:name w:val="Tablas APA septima edicion"/>
    <w:basedOn w:val="Tablanormal"/>
    <w:uiPriority w:val="99"/>
    <w:rsid w:val="00E33CF4"/>
    <w:pPr>
      <w:spacing w:after="0" w:line="240" w:lineRule="auto"/>
      <w:jc w:val="center"/>
    </w:pPr>
    <w:rPr>
      <w:rFonts w:ascii="Times New Roman" w:hAnsi="Times New Roman"/>
    </w:rPr>
    <w:tblPr>
      <w:tblBorders>
        <w:top w:val="single" w:sz="4" w:space="0" w:color="auto"/>
        <w:bottom w:val="single" w:sz="4" w:space="0" w:color="auto"/>
      </w:tblBorders>
    </w:tblPr>
    <w:tcPr>
      <w:vAlign w:val="center"/>
    </w:tcPr>
    <w:tblStylePr w:type="firstRow">
      <w:tblPr/>
      <w:tcPr>
        <w:tcBorders>
          <w:bottom w:val="single" w:sz="4" w:space="0" w:color="auto"/>
        </w:tcBorders>
      </w:tcPr>
    </w:tblStylePr>
    <w:tblStylePr w:type="firstCol">
      <w:pPr>
        <w:jc w:val="left"/>
      </w:pPr>
      <w:rPr>
        <w:color w:val="auto"/>
      </w:rPr>
    </w:tblStylePr>
  </w:style>
  <w:style w:type="character" w:styleId="Hipervnculovisitado">
    <w:name w:val="FollowedHyperlink"/>
    <w:basedOn w:val="Fuentedeprrafopredeter"/>
    <w:uiPriority w:val="99"/>
    <w:semiHidden/>
    <w:unhideWhenUsed/>
    <w:rsid w:val="000C44C5"/>
    <w:rPr>
      <w:color w:val="954F72" w:themeColor="followedHyperlink"/>
      <w:u w:val="single"/>
    </w:rPr>
  </w:style>
  <w:style w:type="paragraph" w:styleId="Textoindependiente">
    <w:name w:val="Body Text"/>
    <w:basedOn w:val="Normal"/>
    <w:link w:val="TextoindependienteCar"/>
    <w:uiPriority w:val="1"/>
    <w:qFormat/>
    <w:rsid w:val="0008687B"/>
    <w:pPr>
      <w:widowControl w:val="0"/>
      <w:autoSpaceDE w:val="0"/>
      <w:autoSpaceDN w:val="0"/>
      <w:spacing w:before="0" w:after="0" w:line="240" w:lineRule="auto"/>
      <w:jc w:val="left"/>
    </w:pPr>
    <w:rPr>
      <w:rFonts w:ascii="Calibri" w:eastAsia="Calibri" w:hAnsi="Calibri" w:cs="Calibri"/>
      <w:lang w:eastAsia="es-PE" w:bidi="es-PE"/>
    </w:rPr>
  </w:style>
  <w:style w:type="character" w:customStyle="1" w:styleId="TextoindependienteCar">
    <w:name w:val="Texto independiente Car"/>
    <w:basedOn w:val="Fuentedeprrafopredeter"/>
    <w:link w:val="Textoindependiente"/>
    <w:uiPriority w:val="1"/>
    <w:rsid w:val="0008687B"/>
    <w:rPr>
      <w:rFonts w:ascii="Calibri" w:eastAsia="Calibri" w:hAnsi="Calibri" w:cs="Calibri"/>
      <w:lang w:eastAsia="es-PE" w:bidi="es-PE"/>
    </w:rPr>
  </w:style>
  <w:style w:type="character" w:styleId="nfasissutil">
    <w:name w:val="Subtle Emphasis"/>
    <w:basedOn w:val="Fuentedeprrafopredeter"/>
    <w:uiPriority w:val="19"/>
    <w:qFormat/>
    <w:rsid w:val="0008687B"/>
    <w:rPr>
      <w:i/>
      <w:iCs/>
      <w:color w:val="404040" w:themeColor="text1" w:themeTint="BF"/>
    </w:rPr>
  </w:style>
  <w:style w:type="paragraph" w:customStyle="1" w:styleId="Estilo2">
    <w:name w:val="Estilo2"/>
    <w:basedOn w:val="Textoindependiente"/>
    <w:link w:val="Estilo2Car"/>
    <w:rsid w:val="0008687B"/>
  </w:style>
  <w:style w:type="character" w:customStyle="1" w:styleId="Estilo2Car">
    <w:name w:val="Estilo2 Car"/>
    <w:basedOn w:val="TextoindependienteCar"/>
    <w:link w:val="Estilo2"/>
    <w:rsid w:val="0008687B"/>
    <w:rPr>
      <w:rFonts w:ascii="Calibri" w:eastAsia="Calibri" w:hAnsi="Calibri" w:cs="Calibri"/>
      <w:lang w:eastAsia="es-PE" w:bidi="es-PE"/>
    </w:rPr>
  </w:style>
  <w:style w:type="paragraph" w:customStyle="1" w:styleId="Estilo4">
    <w:name w:val="Estilo4"/>
    <w:basedOn w:val="Textoindependiente"/>
    <w:link w:val="Estilo4Car"/>
    <w:rsid w:val="0008687B"/>
  </w:style>
  <w:style w:type="character" w:customStyle="1" w:styleId="Estilo3Car">
    <w:name w:val="Estilo3 Car"/>
    <w:basedOn w:val="TextoindependienteCar"/>
    <w:rsid w:val="0008687B"/>
    <w:rPr>
      <w:rFonts w:ascii="Calibri" w:eastAsia="Calibri" w:hAnsi="Calibri" w:cs="Calibri"/>
      <w:lang w:val="es-PE" w:eastAsia="es-PE" w:bidi="es-PE"/>
    </w:rPr>
  </w:style>
  <w:style w:type="paragraph" w:customStyle="1" w:styleId="Estilo5">
    <w:name w:val="Estilo5"/>
    <w:basedOn w:val="Textoindependiente"/>
    <w:link w:val="Estilo5Car"/>
    <w:rsid w:val="0008687B"/>
  </w:style>
  <w:style w:type="character" w:customStyle="1" w:styleId="Estilo4Car">
    <w:name w:val="Estilo4 Car"/>
    <w:basedOn w:val="TextoindependienteCar"/>
    <w:link w:val="Estilo4"/>
    <w:rsid w:val="0008687B"/>
    <w:rPr>
      <w:rFonts w:ascii="Calibri" w:eastAsia="Calibri" w:hAnsi="Calibri" w:cs="Calibri"/>
      <w:lang w:eastAsia="es-PE" w:bidi="es-PE"/>
    </w:rPr>
  </w:style>
  <w:style w:type="paragraph" w:customStyle="1" w:styleId="Estilo6">
    <w:name w:val="Estilo6"/>
    <w:basedOn w:val="Textoindependiente"/>
    <w:link w:val="Estilo6Car"/>
    <w:rsid w:val="0008687B"/>
  </w:style>
  <w:style w:type="character" w:customStyle="1" w:styleId="Estilo5Car">
    <w:name w:val="Estilo5 Car"/>
    <w:basedOn w:val="TextoindependienteCar"/>
    <w:link w:val="Estilo5"/>
    <w:rsid w:val="0008687B"/>
    <w:rPr>
      <w:rFonts w:ascii="Calibri" w:eastAsia="Calibri" w:hAnsi="Calibri" w:cs="Calibri"/>
      <w:lang w:eastAsia="es-PE" w:bidi="es-PE"/>
    </w:rPr>
  </w:style>
  <w:style w:type="paragraph" w:customStyle="1" w:styleId="Estilo7">
    <w:name w:val="Estilo7"/>
    <w:basedOn w:val="Textoindependiente"/>
    <w:link w:val="Estilo7Car"/>
    <w:rsid w:val="0008687B"/>
  </w:style>
  <w:style w:type="character" w:customStyle="1" w:styleId="Estilo6Car">
    <w:name w:val="Estilo6 Car"/>
    <w:basedOn w:val="TextoindependienteCar"/>
    <w:link w:val="Estilo6"/>
    <w:rsid w:val="0008687B"/>
    <w:rPr>
      <w:rFonts w:ascii="Calibri" w:eastAsia="Calibri" w:hAnsi="Calibri" w:cs="Calibri"/>
      <w:lang w:eastAsia="es-PE" w:bidi="es-PE"/>
    </w:rPr>
  </w:style>
  <w:style w:type="character" w:customStyle="1" w:styleId="Estilo7Car">
    <w:name w:val="Estilo7 Car"/>
    <w:basedOn w:val="TextoindependienteCar"/>
    <w:link w:val="Estilo7"/>
    <w:rsid w:val="0008687B"/>
    <w:rPr>
      <w:rFonts w:ascii="Calibri" w:eastAsia="Calibri" w:hAnsi="Calibri" w:cs="Calibri"/>
      <w:lang w:eastAsia="es-PE" w:bidi="es-PE"/>
    </w:rPr>
  </w:style>
  <w:style w:type="character" w:customStyle="1" w:styleId="ui-provider">
    <w:name w:val="ui-provider"/>
    <w:basedOn w:val="Fuentedeprrafopredeter"/>
    <w:rsid w:val="0040765E"/>
  </w:style>
  <w:style w:type="paragraph" w:styleId="NormalWeb">
    <w:name w:val="Normal (Web)"/>
    <w:basedOn w:val="Normal"/>
    <w:uiPriority w:val="99"/>
    <w:semiHidden/>
    <w:unhideWhenUsed/>
    <w:rsid w:val="006E1AF6"/>
    <w:pPr>
      <w:spacing w:before="100" w:beforeAutospacing="1" w:after="100" w:afterAutospacing="1" w:line="240" w:lineRule="auto"/>
      <w:jc w:val="left"/>
    </w:pPr>
    <w:rPr>
      <w:rFonts w:ascii="Times New Roman" w:eastAsia="Times New Roman" w:hAnsi="Times New Roman" w:cs="Times New Roman"/>
      <w:sz w:val="24"/>
      <w:szCs w:val="24"/>
      <w:lang w:eastAsia="es-PE"/>
    </w:rPr>
  </w:style>
  <w:style w:type="paragraph" w:customStyle="1" w:styleId="Ttuloquinto">
    <w:name w:val="Título quinto"/>
    <w:basedOn w:val="Ttulo5"/>
    <w:next w:val="NormalSangrado"/>
    <w:link w:val="TtuloquintoCar"/>
    <w:qFormat/>
    <w:rsid w:val="00424DAC"/>
    <w:pPr>
      <w:ind w:firstLine="709"/>
    </w:pPr>
    <w:rPr>
      <w:rFonts w:cstheme="minorHAnsi"/>
      <w:b/>
      <w:i/>
    </w:rPr>
  </w:style>
  <w:style w:type="paragraph" w:styleId="Textonotapie">
    <w:name w:val="footnote text"/>
    <w:basedOn w:val="Normal"/>
    <w:link w:val="TextonotapieCar"/>
    <w:uiPriority w:val="99"/>
    <w:semiHidden/>
    <w:unhideWhenUsed/>
    <w:rsid w:val="00400797"/>
    <w:pPr>
      <w:spacing w:before="0" w:after="0" w:line="240" w:lineRule="auto"/>
    </w:pPr>
    <w:rPr>
      <w:sz w:val="20"/>
      <w:szCs w:val="20"/>
    </w:rPr>
  </w:style>
  <w:style w:type="character" w:customStyle="1" w:styleId="TtuloquintoCar">
    <w:name w:val="Título quinto Car"/>
    <w:basedOn w:val="NormalSangradoChar"/>
    <w:link w:val="Ttuloquinto"/>
    <w:rsid w:val="00424DAC"/>
    <w:rPr>
      <w:rFonts w:ascii="Calibri" w:eastAsia="Arial" w:hAnsi="Calibri" w:cstheme="minorHAnsi"/>
      <w:b/>
      <w:i/>
      <w:noProof/>
      <w:sz w:val="24"/>
      <w:szCs w:val="24"/>
      <w:lang w:val="en-US" w:eastAsia="es-PE"/>
    </w:rPr>
  </w:style>
  <w:style w:type="character" w:customStyle="1" w:styleId="TextonotapieCar">
    <w:name w:val="Texto nota pie Car"/>
    <w:basedOn w:val="Fuentedeprrafopredeter"/>
    <w:link w:val="Textonotapie"/>
    <w:uiPriority w:val="99"/>
    <w:semiHidden/>
    <w:rsid w:val="00400797"/>
    <w:rPr>
      <w:sz w:val="20"/>
      <w:szCs w:val="20"/>
    </w:rPr>
  </w:style>
  <w:style w:type="character" w:styleId="Refdenotaalpie">
    <w:name w:val="footnote reference"/>
    <w:basedOn w:val="Fuentedeprrafopredeter"/>
    <w:uiPriority w:val="99"/>
    <w:semiHidden/>
    <w:unhideWhenUsed/>
    <w:rsid w:val="00400797"/>
    <w:rPr>
      <w:vertAlign w:val="superscript"/>
    </w:rPr>
  </w:style>
  <w:style w:type="character" w:customStyle="1" w:styleId="Estilo8">
    <w:name w:val="Estilo8"/>
    <w:basedOn w:val="Fuentedeprrafopredeter"/>
    <w:uiPriority w:val="1"/>
    <w:rsid w:val="00CE2A30"/>
    <w:rPr>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6148074">
      <w:bodyDiv w:val="1"/>
      <w:marLeft w:val="0"/>
      <w:marRight w:val="0"/>
      <w:marTop w:val="0"/>
      <w:marBottom w:val="0"/>
      <w:divBdr>
        <w:top w:val="none" w:sz="0" w:space="0" w:color="auto"/>
        <w:left w:val="none" w:sz="0" w:space="0" w:color="auto"/>
        <w:bottom w:val="none" w:sz="0" w:space="0" w:color="auto"/>
        <w:right w:val="none" w:sz="0" w:space="0" w:color="auto"/>
      </w:divBdr>
      <w:divsChild>
        <w:div w:id="1615088165">
          <w:marLeft w:val="0"/>
          <w:marRight w:val="0"/>
          <w:marTop w:val="0"/>
          <w:marBottom w:val="0"/>
          <w:divBdr>
            <w:top w:val="none" w:sz="0" w:space="0" w:color="auto"/>
            <w:left w:val="none" w:sz="0" w:space="0" w:color="auto"/>
            <w:bottom w:val="none" w:sz="0" w:space="0" w:color="auto"/>
            <w:right w:val="none" w:sz="0" w:space="0" w:color="auto"/>
          </w:divBdr>
          <w:divsChild>
            <w:div w:id="1689329468">
              <w:marLeft w:val="0"/>
              <w:marRight w:val="0"/>
              <w:marTop w:val="0"/>
              <w:marBottom w:val="0"/>
              <w:divBdr>
                <w:top w:val="none" w:sz="0" w:space="0" w:color="auto"/>
                <w:left w:val="none" w:sz="0" w:space="0" w:color="auto"/>
                <w:bottom w:val="none" w:sz="0" w:space="0" w:color="auto"/>
                <w:right w:val="none" w:sz="0" w:space="0" w:color="auto"/>
              </w:divBdr>
              <w:divsChild>
                <w:div w:id="1963683560">
                  <w:marLeft w:val="0"/>
                  <w:marRight w:val="0"/>
                  <w:marTop w:val="0"/>
                  <w:marBottom w:val="0"/>
                  <w:divBdr>
                    <w:top w:val="none" w:sz="0" w:space="0" w:color="auto"/>
                    <w:left w:val="none" w:sz="0" w:space="0" w:color="auto"/>
                    <w:bottom w:val="none" w:sz="0" w:space="0" w:color="auto"/>
                    <w:right w:val="none" w:sz="0" w:space="0" w:color="auto"/>
                  </w:divBdr>
                  <w:divsChild>
                    <w:div w:id="867335537">
                      <w:marLeft w:val="0"/>
                      <w:marRight w:val="0"/>
                      <w:marTop w:val="0"/>
                      <w:marBottom w:val="0"/>
                      <w:divBdr>
                        <w:top w:val="none" w:sz="0" w:space="0" w:color="auto"/>
                        <w:left w:val="none" w:sz="0" w:space="0" w:color="auto"/>
                        <w:bottom w:val="none" w:sz="0" w:space="0" w:color="auto"/>
                        <w:right w:val="none" w:sz="0" w:space="0" w:color="auto"/>
                      </w:divBdr>
                      <w:divsChild>
                        <w:div w:id="1030451816">
                          <w:marLeft w:val="0"/>
                          <w:marRight w:val="0"/>
                          <w:marTop w:val="0"/>
                          <w:marBottom w:val="0"/>
                          <w:divBdr>
                            <w:top w:val="none" w:sz="0" w:space="0" w:color="auto"/>
                            <w:left w:val="none" w:sz="0" w:space="0" w:color="auto"/>
                            <w:bottom w:val="none" w:sz="0" w:space="0" w:color="auto"/>
                            <w:right w:val="none" w:sz="0" w:space="0" w:color="auto"/>
                          </w:divBdr>
                          <w:divsChild>
                            <w:div w:id="1173687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03196931">
      <w:bodyDiv w:val="1"/>
      <w:marLeft w:val="0"/>
      <w:marRight w:val="0"/>
      <w:marTop w:val="0"/>
      <w:marBottom w:val="0"/>
      <w:divBdr>
        <w:top w:val="none" w:sz="0" w:space="0" w:color="auto"/>
        <w:left w:val="none" w:sz="0" w:space="0" w:color="auto"/>
        <w:bottom w:val="none" w:sz="0" w:space="0" w:color="auto"/>
        <w:right w:val="none" w:sz="0" w:space="0" w:color="auto"/>
      </w:divBdr>
    </w:div>
    <w:div w:id="15479849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6.xml"/><Relationship Id="rId21" Type="http://schemas.openxmlformats.org/officeDocument/2006/relationships/footer" Target="footer4.xml"/><Relationship Id="rId42" Type="http://schemas.openxmlformats.org/officeDocument/2006/relationships/chart" Target="charts/chart1.xml"/><Relationship Id="rId47" Type="http://schemas.openxmlformats.org/officeDocument/2006/relationships/header" Target="header23.xml"/><Relationship Id="rId63" Type="http://schemas.openxmlformats.org/officeDocument/2006/relationships/header" Target="header33.xml"/><Relationship Id="rId68" Type="http://schemas.openxmlformats.org/officeDocument/2006/relationships/header" Target="header36.xml"/><Relationship Id="rId84" Type="http://schemas.openxmlformats.org/officeDocument/2006/relationships/footer" Target="footer25.xml"/><Relationship Id="rId89" Type="http://schemas.openxmlformats.org/officeDocument/2006/relationships/footer" Target="footer27.xml"/><Relationship Id="rId16" Type="http://schemas.openxmlformats.org/officeDocument/2006/relationships/footer" Target="footer2.xml"/><Relationship Id="rId107" Type="http://schemas.openxmlformats.org/officeDocument/2006/relationships/glossaryDocument" Target="glossary/document.xml"/><Relationship Id="rId11" Type="http://schemas.openxmlformats.org/officeDocument/2006/relationships/footer" Target="footer1.xml"/><Relationship Id="rId32" Type="http://schemas.openxmlformats.org/officeDocument/2006/relationships/header" Target="header15.xml"/><Relationship Id="rId37" Type="http://schemas.openxmlformats.org/officeDocument/2006/relationships/header" Target="header18.xml"/><Relationship Id="rId53" Type="http://schemas.openxmlformats.org/officeDocument/2006/relationships/header" Target="header27.xml"/><Relationship Id="rId58" Type="http://schemas.openxmlformats.org/officeDocument/2006/relationships/header" Target="header30.xml"/><Relationship Id="rId74" Type="http://schemas.openxmlformats.org/officeDocument/2006/relationships/footer" Target="footer21.xml"/><Relationship Id="rId79" Type="http://schemas.openxmlformats.org/officeDocument/2006/relationships/footer" Target="footer23.xml"/><Relationship Id="rId102" Type="http://schemas.openxmlformats.org/officeDocument/2006/relationships/footer" Target="footer32.xml"/><Relationship Id="rId5" Type="http://schemas.openxmlformats.org/officeDocument/2006/relationships/webSettings" Target="webSettings.xml"/><Relationship Id="rId90" Type="http://schemas.openxmlformats.org/officeDocument/2006/relationships/header" Target="header49.xml"/><Relationship Id="rId95" Type="http://schemas.openxmlformats.org/officeDocument/2006/relationships/header" Target="header52.xml"/><Relationship Id="rId22" Type="http://schemas.openxmlformats.org/officeDocument/2006/relationships/header" Target="header9.xml"/><Relationship Id="rId27" Type="http://schemas.openxmlformats.org/officeDocument/2006/relationships/header" Target="header12.xml"/><Relationship Id="rId43" Type="http://schemas.openxmlformats.org/officeDocument/2006/relationships/image" Target="media/image5.png"/><Relationship Id="rId48" Type="http://schemas.openxmlformats.org/officeDocument/2006/relationships/header" Target="header24.xml"/><Relationship Id="rId64" Type="http://schemas.openxmlformats.org/officeDocument/2006/relationships/footer" Target="footer17.xml"/><Relationship Id="rId69" Type="http://schemas.openxmlformats.org/officeDocument/2006/relationships/footer" Target="footer19.xml"/><Relationship Id="rId80" Type="http://schemas.openxmlformats.org/officeDocument/2006/relationships/header" Target="header43.xml"/><Relationship Id="rId85" Type="http://schemas.openxmlformats.org/officeDocument/2006/relationships/header" Target="header46.xml"/><Relationship Id="rId12" Type="http://schemas.openxmlformats.org/officeDocument/2006/relationships/header" Target="header3.xml"/><Relationship Id="rId17" Type="http://schemas.openxmlformats.org/officeDocument/2006/relationships/header" Target="header6.xml"/><Relationship Id="rId33" Type="http://schemas.openxmlformats.org/officeDocument/2006/relationships/footer" Target="footer9.xml"/><Relationship Id="rId38" Type="http://schemas.openxmlformats.org/officeDocument/2006/relationships/footer" Target="footer11.xml"/><Relationship Id="rId59" Type="http://schemas.openxmlformats.org/officeDocument/2006/relationships/footer" Target="footer15.xml"/><Relationship Id="rId103" Type="http://schemas.openxmlformats.org/officeDocument/2006/relationships/header" Target="header57.xml"/><Relationship Id="rId108" Type="http://schemas.openxmlformats.org/officeDocument/2006/relationships/theme" Target="theme/theme1.xml"/><Relationship Id="rId20" Type="http://schemas.openxmlformats.org/officeDocument/2006/relationships/header" Target="header8.xml"/><Relationship Id="rId41" Type="http://schemas.openxmlformats.org/officeDocument/2006/relationships/header" Target="header21.xml"/><Relationship Id="rId54" Type="http://schemas.openxmlformats.org/officeDocument/2006/relationships/footer" Target="footer13.xml"/><Relationship Id="rId62" Type="http://schemas.openxmlformats.org/officeDocument/2006/relationships/footer" Target="footer16.xml"/><Relationship Id="rId70" Type="http://schemas.openxmlformats.org/officeDocument/2006/relationships/header" Target="header37.xml"/><Relationship Id="rId75" Type="http://schemas.openxmlformats.org/officeDocument/2006/relationships/header" Target="header40.xml"/><Relationship Id="rId83" Type="http://schemas.openxmlformats.org/officeDocument/2006/relationships/header" Target="header45.xml"/><Relationship Id="rId88" Type="http://schemas.openxmlformats.org/officeDocument/2006/relationships/header" Target="header48.xml"/><Relationship Id="rId91" Type="http://schemas.openxmlformats.org/officeDocument/2006/relationships/header" Target="header50.xml"/><Relationship Id="rId96" Type="http://schemas.openxmlformats.org/officeDocument/2006/relationships/header" Target="header5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footer" Target="footer5.xml"/><Relationship Id="rId28" Type="http://schemas.openxmlformats.org/officeDocument/2006/relationships/footer" Target="footer7.xml"/><Relationship Id="rId36" Type="http://schemas.openxmlformats.org/officeDocument/2006/relationships/footer" Target="footer10.xml"/><Relationship Id="rId49" Type="http://schemas.openxmlformats.org/officeDocument/2006/relationships/image" Target="media/image8.png"/><Relationship Id="rId57" Type="http://schemas.openxmlformats.org/officeDocument/2006/relationships/footer" Target="footer14.xml"/><Relationship Id="rId106" Type="http://schemas.openxmlformats.org/officeDocument/2006/relationships/fontTable" Target="fontTable.xml"/><Relationship Id="rId10" Type="http://schemas.openxmlformats.org/officeDocument/2006/relationships/header" Target="header2.xml"/><Relationship Id="rId31" Type="http://schemas.openxmlformats.org/officeDocument/2006/relationships/footer" Target="footer8.xml"/><Relationship Id="rId44" Type="http://schemas.openxmlformats.org/officeDocument/2006/relationships/image" Target="media/image6.png"/><Relationship Id="rId52" Type="http://schemas.openxmlformats.org/officeDocument/2006/relationships/footer" Target="footer12.xml"/><Relationship Id="rId60" Type="http://schemas.openxmlformats.org/officeDocument/2006/relationships/header" Target="header31.xml"/><Relationship Id="rId65" Type="http://schemas.openxmlformats.org/officeDocument/2006/relationships/header" Target="header34.xml"/><Relationship Id="rId73" Type="http://schemas.openxmlformats.org/officeDocument/2006/relationships/header" Target="header39.xml"/><Relationship Id="rId78" Type="http://schemas.openxmlformats.org/officeDocument/2006/relationships/header" Target="header42.xml"/><Relationship Id="rId81" Type="http://schemas.openxmlformats.org/officeDocument/2006/relationships/header" Target="header44.xml"/><Relationship Id="rId86" Type="http://schemas.openxmlformats.org/officeDocument/2006/relationships/header" Target="header47.xml"/><Relationship Id="rId94" Type="http://schemas.openxmlformats.org/officeDocument/2006/relationships/footer" Target="footer29.xml"/><Relationship Id="rId99" Type="http://schemas.openxmlformats.org/officeDocument/2006/relationships/footer" Target="footer31.xml"/><Relationship Id="rId101" Type="http://schemas.openxmlformats.org/officeDocument/2006/relationships/header" Target="header56.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footer" Target="footer3.xml"/><Relationship Id="rId39" Type="http://schemas.openxmlformats.org/officeDocument/2006/relationships/header" Target="header19.xml"/><Relationship Id="rId34" Type="http://schemas.openxmlformats.org/officeDocument/2006/relationships/header" Target="header16.xml"/><Relationship Id="rId50" Type="http://schemas.openxmlformats.org/officeDocument/2006/relationships/header" Target="header25.xml"/><Relationship Id="rId55" Type="http://schemas.openxmlformats.org/officeDocument/2006/relationships/header" Target="header28.xml"/><Relationship Id="rId76" Type="http://schemas.openxmlformats.org/officeDocument/2006/relationships/header" Target="header41.xml"/><Relationship Id="rId97" Type="http://schemas.openxmlformats.org/officeDocument/2006/relationships/footer" Target="footer30.xml"/><Relationship Id="rId104" Type="http://schemas.openxmlformats.org/officeDocument/2006/relationships/footer" Target="footer33.xml"/><Relationship Id="rId7" Type="http://schemas.openxmlformats.org/officeDocument/2006/relationships/endnotes" Target="endnotes.xml"/><Relationship Id="rId71" Type="http://schemas.openxmlformats.org/officeDocument/2006/relationships/header" Target="header38.xml"/><Relationship Id="rId92" Type="http://schemas.openxmlformats.org/officeDocument/2006/relationships/footer" Target="footer28.xml"/><Relationship Id="rId2" Type="http://schemas.openxmlformats.org/officeDocument/2006/relationships/numbering" Target="numbering.xml"/><Relationship Id="rId29" Type="http://schemas.openxmlformats.org/officeDocument/2006/relationships/header" Target="header13.xml"/><Relationship Id="rId24" Type="http://schemas.openxmlformats.org/officeDocument/2006/relationships/header" Target="header10.xml"/><Relationship Id="rId40" Type="http://schemas.openxmlformats.org/officeDocument/2006/relationships/header" Target="header20.xml"/><Relationship Id="rId45" Type="http://schemas.openxmlformats.org/officeDocument/2006/relationships/image" Target="media/image7.emf"/><Relationship Id="rId66" Type="http://schemas.openxmlformats.org/officeDocument/2006/relationships/header" Target="header35.xml"/><Relationship Id="rId87" Type="http://schemas.openxmlformats.org/officeDocument/2006/relationships/footer" Target="footer26.xml"/><Relationship Id="rId61" Type="http://schemas.openxmlformats.org/officeDocument/2006/relationships/header" Target="header32.xml"/><Relationship Id="rId82" Type="http://schemas.openxmlformats.org/officeDocument/2006/relationships/footer" Target="footer24.xml"/><Relationship Id="rId19" Type="http://schemas.openxmlformats.org/officeDocument/2006/relationships/header" Target="header7.xml"/><Relationship Id="rId14" Type="http://schemas.openxmlformats.org/officeDocument/2006/relationships/header" Target="header4.xml"/><Relationship Id="rId30" Type="http://schemas.openxmlformats.org/officeDocument/2006/relationships/header" Target="header14.xml"/><Relationship Id="rId35" Type="http://schemas.openxmlformats.org/officeDocument/2006/relationships/header" Target="header17.xml"/><Relationship Id="rId56" Type="http://schemas.openxmlformats.org/officeDocument/2006/relationships/header" Target="header29.xml"/><Relationship Id="rId77" Type="http://schemas.openxmlformats.org/officeDocument/2006/relationships/footer" Target="footer22.xml"/><Relationship Id="rId100" Type="http://schemas.openxmlformats.org/officeDocument/2006/relationships/header" Target="header55.xml"/><Relationship Id="rId105" Type="http://schemas.openxmlformats.org/officeDocument/2006/relationships/header" Target="header58.xml"/><Relationship Id="rId8" Type="http://schemas.openxmlformats.org/officeDocument/2006/relationships/image" Target="media/image1.png"/><Relationship Id="rId51" Type="http://schemas.openxmlformats.org/officeDocument/2006/relationships/header" Target="header26.xml"/><Relationship Id="rId72" Type="http://schemas.openxmlformats.org/officeDocument/2006/relationships/footer" Target="footer20.xml"/><Relationship Id="rId93" Type="http://schemas.openxmlformats.org/officeDocument/2006/relationships/header" Target="header51.xml"/><Relationship Id="rId98" Type="http://schemas.openxmlformats.org/officeDocument/2006/relationships/header" Target="header54.xml"/><Relationship Id="rId3" Type="http://schemas.openxmlformats.org/officeDocument/2006/relationships/styles" Target="styles.xml"/><Relationship Id="rId25" Type="http://schemas.openxmlformats.org/officeDocument/2006/relationships/header" Target="header11.xml"/><Relationship Id="rId46" Type="http://schemas.openxmlformats.org/officeDocument/2006/relationships/header" Target="header22.xml"/><Relationship Id="rId67" Type="http://schemas.openxmlformats.org/officeDocument/2006/relationships/footer" Target="footer18.xm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10.xml.rels><?xml version="1.0" encoding="UTF-8" standalone="yes"?>
<Relationships xmlns="http://schemas.openxmlformats.org/package/2006/relationships"><Relationship Id="rId1" Type="http://schemas.openxmlformats.org/officeDocument/2006/relationships/image" Target="media/image2.jpeg"/></Relationships>
</file>

<file path=word/_rels/header11.xml.rels><?xml version="1.0" encoding="UTF-8" standalone="yes"?>
<Relationships xmlns="http://schemas.openxmlformats.org/package/2006/relationships"><Relationship Id="rId1" Type="http://schemas.openxmlformats.org/officeDocument/2006/relationships/image" Target="media/image2.jpeg"/></Relationships>
</file>

<file path=word/_rels/header12.xml.rels><?xml version="1.0" encoding="UTF-8" standalone="yes"?>
<Relationships xmlns="http://schemas.openxmlformats.org/package/2006/relationships"><Relationship Id="rId1" Type="http://schemas.openxmlformats.org/officeDocument/2006/relationships/image" Target="media/image2.jpeg"/></Relationships>
</file>

<file path=word/_rels/header13.xml.rels><?xml version="1.0" encoding="UTF-8" standalone="yes"?>
<Relationships xmlns="http://schemas.openxmlformats.org/package/2006/relationships"><Relationship Id="rId1" Type="http://schemas.openxmlformats.org/officeDocument/2006/relationships/image" Target="media/image2.jpeg"/></Relationships>
</file>

<file path=word/_rels/header14.xml.rels><?xml version="1.0" encoding="UTF-8" standalone="yes"?>
<Relationships xmlns="http://schemas.openxmlformats.org/package/2006/relationships"><Relationship Id="rId1" Type="http://schemas.openxmlformats.org/officeDocument/2006/relationships/image" Target="media/image2.jpeg"/></Relationships>
</file>

<file path=word/_rels/header15.xml.rels><?xml version="1.0" encoding="UTF-8" standalone="yes"?>
<Relationships xmlns="http://schemas.openxmlformats.org/package/2006/relationships"><Relationship Id="rId1" Type="http://schemas.openxmlformats.org/officeDocument/2006/relationships/image" Target="media/image2.jpeg"/></Relationships>
</file>

<file path=word/_rels/header16.xml.rels><?xml version="1.0" encoding="UTF-8" standalone="yes"?>
<Relationships xmlns="http://schemas.openxmlformats.org/package/2006/relationships"><Relationship Id="rId1" Type="http://schemas.openxmlformats.org/officeDocument/2006/relationships/image" Target="media/image2.jpeg"/></Relationships>
</file>

<file path=word/_rels/header17.xml.rels><?xml version="1.0" encoding="UTF-8" standalone="yes"?>
<Relationships xmlns="http://schemas.openxmlformats.org/package/2006/relationships"><Relationship Id="rId1" Type="http://schemas.openxmlformats.org/officeDocument/2006/relationships/image" Target="media/image2.jpeg"/></Relationships>
</file>

<file path=word/_rels/header18.xml.rels><?xml version="1.0" encoding="UTF-8" standalone="yes"?>
<Relationships xmlns="http://schemas.openxmlformats.org/package/2006/relationships"><Relationship Id="rId1" Type="http://schemas.openxmlformats.org/officeDocument/2006/relationships/image" Target="media/image2.jpeg"/></Relationships>
</file>

<file path=word/_rels/header19.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header20.xml.rels><?xml version="1.0" encoding="UTF-8" standalone="yes"?>
<Relationships xmlns="http://schemas.openxmlformats.org/package/2006/relationships"><Relationship Id="rId1" Type="http://schemas.openxmlformats.org/officeDocument/2006/relationships/image" Target="media/image2.jpeg"/></Relationships>
</file>

<file path=word/_rels/header21.xml.rels><?xml version="1.0" encoding="UTF-8" standalone="yes"?>
<Relationships xmlns="http://schemas.openxmlformats.org/package/2006/relationships"><Relationship Id="rId1" Type="http://schemas.openxmlformats.org/officeDocument/2006/relationships/image" Target="media/image2.jpeg"/></Relationships>
</file>

<file path=word/_rels/header22.xml.rels><?xml version="1.0" encoding="UTF-8" standalone="yes"?>
<Relationships xmlns="http://schemas.openxmlformats.org/package/2006/relationships"><Relationship Id="rId1" Type="http://schemas.openxmlformats.org/officeDocument/2006/relationships/image" Target="media/image2.jpeg"/></Relationships>
</file>

<file path=word/_rels/header23.xml.rels><?xml version="1.0" encoding="UTF-8" standalone="yes"?>
<Relationships xmlns="http://schemas.openxmlformats.org/package/2006/relationships"><Relationship Id="rId1" Type="http://schemas.openxmlformats.org/officeDocument/2006/relationships/image" Target="media/image2.jpeg"/></Relationships>
</file>

<file path=word/_rels/header24.xml.rels><?xml version="1.0" encoding="UTF-8" standalone="yes"?>
<Relationships xmlns="http://schemas.openxmlformats.org/package/2006/relationships"><Relationship Id="rId1" Type="http://schemas.openxmlformats.org/officeDocument/2006/relationships/image" Target="media/image2.jpeg"/></Relationships>
</file>

<file path=word/_rels/header25.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jpeg"/></Relationships>
</file>

<file path=word/_rels/header26.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jpeg"/></Relationships>
</file>

<file path=word/_rels/header27.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jpeg"/></Relationships>
</file>

<file path=word/_rels/header28.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jpeg"/></Relationships>
</file>

<file path=word/_rels/header29.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jpeg"/></Relationships>
</file>

<file path=word/_rels/header30.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jpeg"/></Relationships>
</file>

<file path=word/_rels/header31.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jpeg"/></Relationships>
</file>

<file path=word/_rels/header32.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jpeg"/></Relationships>
</file>

<file path=word/_rels/header33.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jpeg"/></Relationships>
</file>

<file path=word/_rels/header34.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jpeg"/></Relationships>
</file>

<file path=word/_rels/header35.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jpeg"/></Relationships>
</file>

<file path=word/_rels/header36.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jpeg"/></Relationships>
</file>

<file path=word/_rels/header37.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jpeg"/></Relationships>
</file>

<file path=word/_rels/header38.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jpeg"/></Relationships>
</file>

<file path=word/_rels/header39.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jpeg"/></Relationships>
</file>

<file path=word/_rels/header4.xml.rels><?xml version="1.0" encoding="UTF-8" standalone="yes"?>
<Relationships xmlns="http://schemas.openxmlformats.org/package/2006/relationships"><Relationship Id="rId1" Type="http://schemas.openxmlformats.org/officeDocument/2006/relationships/image" Target="media/image2.jpeg"/></Relationships>
</file>

<file path=word/_rels/header40.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jpeg"/></Relationships>
</file>

<file path=word/_rels/header41.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jpeg"/></Relationships>
</file>

<file path=word/_rels/header42.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jpeg"/></Relationships>
</file>

<file path=word/_rels/header43.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jpeg"/></Relationships>
</file>

<file path=word/_rels/header44.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jpeg"/></Relationships>
</file>

<file path=word/_rels/header45.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jpeg"/></Relationships>
</file>

<file path=word/_rels/header46.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jpeg"/></Relationships>
</file>

<file path=word/_rels/header47.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jpeg"/></Relationships>
</file>

<file path=word/_rels/header48.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jpeg"/></Relationships>
</file>

<file path=word/_rels/header49.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jpeg"/></Relationships>
</file>

<file path=word/_rels/header5.xml.rels><?xml version="1.0" encoding="UTF-8" standalone="yes"?>
<Relationships xmlns="http://schemas.openxmlformats.org/package/2006/relationships"><Relationship Id="rId1" Type="http://schemas.openxmlformats.org/officeDocument/2006/relationships/image" Target="media/image2.jpeg"/></Relationships>
</file>

<file path=word/_rels/header50.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jpeg"/></Relationships>
</file>

<file path=word/_rels/header51.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jpeg"/></Relationships>
</file>

<file path=word/_rels/header52.xml.rels><?xml version="1.0" encoding="UTF-8" standalone="yes"?>
<Relationships xmlns="http://schemas.openxmlformats.org/package/2006/relationships"><Relationship Id="rId2" Type="http://schemas.openxmlformats.org/officeDocument/2006/relationships/image" Target="media/image9.png"/><Relationship Id="rId1" Type="http://schemas.openxmlformats.org/officeDocument/2006/relationships/image" Target="media/image2.jpeg"/></Relationships>
</file>

<file path=word/_rels/header53.xml.rels><?xml version="1.0" encoding="UTF-8" standalone="yes"?>
<Relationships xmlns="http://schemas.openxmlformats.org/package/2006/relationships"><Relationship Id="rId2" Type="http://schemas.openxmlformats.org/officeDocument/2006/relationships/image" Target="media/image9.png"/><Relationship Id="rId1" Type="http://schemas.openxmlformats.org/officeDocument/2006/relationships/image" Target="media/image2.jpeg"/></Relationships>
</file>

<file path=word/_rels/header54.xml.rels><?xml version="1.0" encoding="UTF-8" standalone="yes"?>
<Relationships xmlns="http://schemas.openxmlformats.org/package/2006/relationships"><Relationship Id="rId2" Type="http://schemas.openxmlformats.org/officeDocument/2006/relationships/image" Target="media/image9.png"/><Relationship Id="rId1" Type="http://schemas.openxmlformats.org/officeDocument/2006/relationships/image" Target="media/image2.jpeg"/></Relationships>
</file>

<file path=word/_rels/header55.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10.jpeg"/></Relationships>
</file>

<file path=word/_rels/header56.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10.jpeg"/></Relationships>
</file>

<file path=word/_rels/header57.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10.jpeg"/></Relationships>
</file>

<file path=word/_rels/header58.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jpeg"/></Relationships>
</file>

<file path=word/_rels/header6.xml.rels><?xml version="1.0" encoding="UTF-8" standalone="yes"?>
<Relationships xmlns="http://schemas.openxmlformats.org/package/2006/relationships"><Relationship Id="rId1" Type="http://schemas.openxmlformats.org/officeDocument/2006/relationships/image" Target="media/image2.jpeg"/></Relationships>
</file>

<file path=word/_rels/header7.xml.rels><?xml version="1.0" encoding="UTF-8" standalone="yes"?>
<Relationships xmlns="http://schemas.openxmlformats.org/package/2006/relationships"><Relationship Id="rId1" Type="http://schemas.openxmlformats.org/officeDocument/2006/relationships/image" Target="media/image2.jpeg"/></Relationships>
</file>

<file path=word/_rels/header8.xml.rels><?xml version="1.0" encoding="UTF-8" standalone="yes"?>
<Relationships xmlns="http://schemas.openxmlformats.org/package/2006/relationships"><Relationship Id="rId1" Type="http://schemas.openxmlformats.org/officeDocument/2006/relationships/image" Target="media/image2.jpeg"/></Relationships>
</file>

<file path=word/_rels/header9.xml.rels><?xml version="1.0" encoding="UTF-8" standalone="yes"?>
<Relationships xmlns="http://schemas.openxmlformats.org/package/2006/relationships"><Relationship Id="rId1" Type="http://schemas.openxmlformats.org/officeDocument/2006/relationships/image" Target="media/image2.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extLst>
            <c:ext xmlns:c16="http://schemas.microsoft.com/office/drawing/2014/chart" uri="{C3380CC4-5D6E-409C-BE32-E72D297353CC}">
              <c16:uniqueId val="{00000000-8CA0-44BA-8E21-47319C28A5AC}"/>
            </c:ext>
          </c:extLst>
        </c:ser>
        <c:ser>
          <c:idx val="1"/>
          <c:order val="1"/>
          <c:tx>
            <c:strRef>
              <c:f>Sheet1!$C$1</c:f>
              <c:strCache>
                <c:ptCount val="1"/>
                <c:pt idx="0">
                  <c:v>Series 2</c:v>
                </c:pt>
              </c:strCache>
            </c:strRef>
          </c:tx>
          <c:spPr>
            <a:solidFill>
              <a:schemeClr val="accent2"/>
            </a:solidFill>
            <a:ln>
              <a:noFill/>
            </a:ln>
            <a:effectLst/>
          </c:spPr>
          <c:invertIfNegative val="0"/>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extLst>
            <c:ext xmlns:c16="http://schemas.microsoft.com/office/drawing/2014/chart" uri="{C3380CC4-5D6E-409C-BE32-E72D297353CC}">
              <c16:uniqueId val="{00000001-8CA0-44BA-8E21-47319C28A5AC}"/>
            </c:ext>
          </c:extLst>
        </c:ser>
        <c:ser>
          <c:idx val="2"/>
          <c:order val="2"/>
          <c:tx>
            <c:strRef>
              <c:f>Sheet1!$D$1</c:f>
              <c:strCache>
                <c:ptCount val="1"/>
                <c:pt idx="0">
                  <c:v>Series 3</c:v>
                </c:pt>
              </c:strCache>
            </c:strRef>
          </c:tx>
          <c:spPr>
            <a:solidFill>
              <a:schemeClr val="accent3"/>
            </a:solidFill>
            <a:ln>
              <a:noFill/>
            </a:ln>
            <a:effectLst/>
          </c:spPr>
          <c:invertIfNegative val="0"/>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extLst>
            <c:ext xmlns:c16="http://schemas.microsoft.com/office/drawing/2014/chart" uri="{C3380CC4-5D6E-409C-BE32-E72D297353CC}">
              <c16:uniqueId val="{00000002-8CA0-44BA-8E21-47319C28A5AC}"/>
            </c:ext>
          </c:extLst>
        </c:ser>
        <c:dLbls>
          <c:showLegendKey val="0"/>
          <c:showVal val="0"/>
          <c:showCatName val="0"/>
          <c:showSerName val="0"/>
          <c:showPercent val="0"/>
          <c:showBubbleSize val="0"/>
        </c:dLbls>
        <c:gapWidth val="219"/>
        <c:overlap val="-27"/>
        <c:axId val="966746928"/>
        <c:axId val="966749728"/>
      </c:barChart>
      <c:catAx>
        <c:axId val="9667469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966749728"/>
        <c:crosses val="autoZero"/>
        <c:auto val="1"/>
        <c:lblAlgn val="ctr"/>
        <c:lblOffset val="100"/>
        <c:noMultiLvlLbl val="0"/>
      </c:catAx>
      <c:valAx>
        <c:axId val="9667497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9667469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PE"/>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B5506726C55244A5B6B0F844B408CC12"/>
        <w:category>
          <w:name w:val="General"/>
          <w:gallery w:val="placeholder"/>
        </w:category>
        <w:types>
          <w:type w:val="bbPlcHdr"/>
        </w:types>
        <w:behaviors>
          <w:behavior w:val="content"/>
        </w:behaviors>
        <w:guid w:val="{F4CCF4A6-5718-4C0D-A73C-7D8F537B32A0}"/>
      </w:docPartPr>
      <w:docPartBody>
        <w:p w:rsidR="006E3D5F" w:rsidRDefault="00FF601D" w:rsidP="00FF601D">
          <w:pPr>
            <w:pStyle w:val="B5506726C55244A5B6B0F844B408CC121"/>
          </w:pPr>
          <w:r w:rsidRPr="001139D3">
            <w:rPr>
              <w:rStyle w:val="Textodelmarcadordeposicin"/>
              <w:shd w:val="clear" w:color="auto" w:fill="F2F2F2" w:themeFill="background1" w:themeFillShade="F2"/>
            </w:rPr>
            <w:t>Haga clic o pulse aquí para escribir texto</w:t>
          </w:r>
        </w:p>
      </w:docPartBody>
    </w:docPart>
    <w:docPart>
      <w:docPartPr>
        <w:name w:val="52CC3C3B49EE4A94B307AB45AAAFB3D3"/>
        <w:category>
          <w:name w:val="General"/>
          <w:gallery w:val="placeholder"/>
        </w:category>
        <w:types>
          <w:type w:val="bbPlcHdr"/>
        </w:types>
        <w:behaviors>
          <w:behavior w:val="content"/>
        </w:behaviors>
        <w:guid w:val="{F3D3EF1E-E909-4B73-830D-DB593F1FD037}"/>
      </w:docPartPr>
      <w:docPartBody>
        <w:p w:rsidR="006E3D5F" w:rsidRDefault="00FF601D" w:rsidP="00FF601D">
          <w:pPr>
            <w:pStyle w:val="52CC3C3B49EE4A94B307AB45AAAFB3D31"/>
          </w:pPr>
          <w:r w:rsidRPr="001139D3">
            <w:rPr>
              <w:rStyle w:val="Textodelmarcadordeposicin"/>
              <w:shd w:val="clear" w:color="auto" w:fill="F2F2F2" w:themeFill="background1" w:themeFillShade="F2"/>
            </w:rPr>
            <w:t>Elija un elemento</w:t>
          </w:r>
        </w:p>
      </w:docPartBody>
    </w:docPart>
    <w:docPart>
      <w:docPartPr>
        <w:name w:val="80421136B4CB41169DAD7F73CB0D1DBC"/>
        <w:category>
          <w:name w:val="General"/>
          <w:gallery w:val="placeholder"/>
        </w:category>
        <w:types>
          <w:type w:val="bbPlcHdr"/>
        </w:types>
        <w:behaviors>
          <w:behavior w:val="content"/>
        </w:behaviors>
        <w:guid w:val="{1A72235F-C92F-42D7-9633-D4528CE5CCE6}"/>
      </w:docPartPr>
      <w:docPartBody>
        <w:p w:rsidR="006E3D5F" w:rsidRDefault="00FF601D" w:rsidP="00FF601D">
          <w:pPr>
            <w:pStyle w:val="80421136B4CB41169DAD7F73CB0D1DBC1"/>
          </w:pPr>
          <w:r w:rsidRPr="001139D3">
            <w:rPr>
              <w:rStyle w:val="Textodelmarcadordeposicin"/>
              <w:shd w:val="clear" w:color="auto" w:fill="F2F2F2" w:themeFill="background1" w:themeFillShade="F2"/>
            </w:rPr>
            <w:t>Elija un elemento</w:t>
          </w:r>
        </w:p>
      </w:docPartBody>
    </w:docPart>
    <w:docPart>
      <w:docPartPr>
        <w:name w:val="A04491FF0AA948808DBA32827AF7BFEB"/>
        <w:category>
          <w:name w:val="General"/>
          <w:gallery w:val="placeholder"/>
        </w:category>
        <w:types>
          <w:type w:val="bbPlcHdr"/>
        </w:types>
        <w:behaviors>
          <w:behavior w:val="content"/>
        </w:behaviors>
        <w:guid w:val="{27A5C027-343E-40AF-A8EF-0BFC882202DA}"/>
      </w:docPartPr>
      <w:docPartBody>
        <w:p w:rsidR="006E3D5F" w:rsidRDefault="00FF601D" w:rsidP="00FF601D">
          <w:pPr>
            <w:pStyle w:val="A04491FF0AA948808DBA32827AF7BFEB1"/>
          </w:pPr>
          <w:r w:rsidRPr="001139D3">
            <w:rPr>
              <w:rStyle w:val="Textodelmarcadordeposicin"/>
              <w:shd w:val="clear" w:color="auto" w:fill="F2F2F2" w:themeFill="background1" w:themeFillShade="F2"/>
            </w:rPr>
            <w:t>Escribir número</w:t>
          </w:r>
        </w:p>
      </w:docPartBody>
    </w:docPart>
    <w:docPart>
      <w:docPartPr>
        <w:name w:val="8C5AD85618234D828292E1354E6667E1"/>
        <w:category>
          <w:name w:val="General"/>
          <w:gallery w:val="placeholder"/>
        </w:category>
        <w:types>
          <w:type w:val="bbPlcHdr"/>
        </w:types>
        <w:behaviors>
          <w:behavior w:val="content"/>
        </w:behaviors>
        <w:guid w:val="{C6A8C86E-990D-4C27-96E3-7A452FA824AD}"/>
      </w:docPartPr>
      <w:docPartBody>
        <w:p w:rsidR="006E3D5F" w:rsidRDefault="00FF601D" w:rsidP="00FF601D">
          <w:pPr>
            <w:pStyle w:val="8C5AD85618234D828292E1354E6667E11"/>
          </w:pPr>
          <w:r w:rsidRPr="001139D3">
            <w:rPr>
              <w:rStyle w:val="Textodelmarcadordeposicin"/>
              <w:shd w:val="clear" w:color="auto" w:fill="F2F2F2" w:themeFill="background1" w:themeFillShade="F2"/>
            </w:rPr>
            <w:t>Haga clic o pulse aquí para escribir texto</w:t>
          </w:r>
        </w:p>
      </w:docPartBody>
    </w:docPart>
    <w:docPart>
      <w:docPartPr>
        <w:name w:val="B6F1AB3CD92441D7A27BBFEC6700C793"/>
        <w:category>
          <w:name w:val="General"/>
          <w:gallery w:val="placeholder"/>
        </w:category>
        <w:types>
          <w:type w:val="bbPlcHdr"/>
        </w:types>
        <w:behaviors>
          <w:behavior w:val="content"/>
        </w:behaviors>
        <w:guid w:val="{2BB6B5A2-201B-472D-BB4C-70384163F0CC}"/>
      </w:docPartPr>
      <w:docPartBody>
        <w:p w:rsidR="006E3D5F" w:rsidRDefault="00FF601D" w:rsidP="00FF601D">
          <w:pPr>
            <w:pStyle w:val="B6F1AB3CD92441D7A27BBFEC6700C7931"/>
          </w:pPr>
          <w:r w:rsidRPr="001139D3">
            <w:rPr>
              <w:rStyle w:val="Textodelmarcadordeposicin"/>
              <w:shd w:val="clear" w:color="auto" w:fill="F2F2F2" w:themeFill="background1" w:themeFillShade="F2"/>
            </w:rPr>
            <w:t>Elija un elemento</w:t>
          </w:r>
        </w:p>
      </w:docPartBody>
    </w:docPart>
    <w:docPart>
      <w:docPartPr>
        <w:name w:val="311410DBE9F5420FA9767D3A3DF7D295"/>
        <w:category>
          <w:name w:val="General"/>
          <w:gallery w:val="placeholder"/>
        </w:category>
        <w:types>
          <w:type w:val="bbPlcHdr"/>
        </w:types>
        <w:behaviors>
          <w:behavior w:val="content"/>
        </w:behaviors>
        <w:guid w:val="{F0BF0D1E-AD89-48B5-AC99-4BD189FA8134}"/>
      </w:docPartPr>
      <w:docPartBody>
        <w:p w:rsidR="006E3D5F" w:rsidRDefault="00FF601D" w:rsidP="00FF601D">
          <w:pPr>
            <w:pStyle w:val="311410DBE9F5420FA9767D3A3DF7D2951"/>
          </w:pPr>
          <w:r w:rsidRPr="001139D3">
            <w:rPr>
              <w:rStyle w:val="Textodelmarcadordeposicin"/>
              <w:shd w:val="clear" w:color="auto" w:fill="F2F2F2" w:themeFill="background1" w:themeFillShade="F2"/>
            </w:rPr>
            <w:t>Elija un elemento</w:t>
          </w:r>
        </w:p>
      </w:docPartBody>
    </w:docPart>
    <w:docPart>
      <w:docPartPr>
        <w:name w:val="6EB36D05629E4E2E8E2F3B851ADEB066"/>
        <w:category>
          <w:name w:val="General"/>
          <w:gallery w:val="placeholder"/>
        </w:category>
        <w:types>
          <w:type w:val="bbPlcHdr"/>
        </w:types>
        <w:behaviors>
          <w:behavior w:val="content"/>
        </w:behaviors>
        <w:guid w:val="{0034D5A7-DE03-44C7-B263-22D5BCFEAA98}"/>
      </w:docPartPr>
      <w:docPartBody>
        <w:p w:rsidR="006E3D5F" w:rsidRDefault="00FF601D" w:rsidP="00FF601D">
          <w:pPr>
            <w:pStyle w:val="6EB36D05629E4E2E8E2F3B851ADEB0661"/>
          </w:pPr>
          <w:r w:rsidRPr="001139D3">
            <w:rPr>
              <w:rStyle w:val="Textodelmarcadordeposicin"/>
              <w:shd w:val="clear" w:color="auto" w:fill="F2F2F2" w:themeFill="background1" w:themeFillShade="F2"/>
            </w:rPr>
            <w:t>Haga clic o pulse aquí para escribir texto</w:t>
          </w:r>
        </w:p>
      </w:docPartBody>
    </w:docPart>
    <w:docPart>
      <w:docPartPr>
        <w:name w:val="9CC0FB3CC16D4042AD6657E03B38C989"/>
        <w:category>
          <w:name w:val="General"/>
          <w:gallery w:val="placeholder"/>
        </w:category>
        <w:types>
          <w:type w:val="bbPlcHdr"/>
        </w:types>
        <w:behaviors>
          <w:behavior w:val="content"/>
        </w:behaviors>
        <w:guid w:val="{6879939A-4339-438B-A291-A07F32229569}"/>
      </w:docPartPr>
      <w:docPartBody>
        <w:p w:rsidR="006E3D5F" w:rsidRDefault="00FF601D" w:rsidP="00FF601D">
          <w:pPr>
            <w:pStyle w:val="9CC0FB3CC16D4042AD6657E03B38C9891"/>
          </w:pPr>
          <w:r w:rsidRPr="001139D3">
            <w:rPr>
              <w:rStyle w:val="Textodelmarcadordeposicin"/>
              <w:shd w:val="clear" w:color="auto" w:fill="F2F2F2" w:themeFill="background1" w:themeFillShade="F2"/>
            </w:rPr>
            <w:t>Elija un elemento</w:t>
          </w:r>
        </w:p>
      </w:docPartBody>
    </w:docPart>
    <w:docPart>
      <w:docPartPr>
        <w:name w:val="8C4671F63BCB453DBBBEAC25234E1471"/>
        <w:category>
          <w:name w:val="General"/>
          <w:gallery w:val="placeholder"/>
        </w:category>
        <w:types>
          <w:type w:val="bbPlcHdr"/>
        </w:types>
        <w:behaviors>
          <w:behavior w:val="content"/>
        </w:behaviors>
        <w:guid w:val="{AAF61DB2-728E-439F-894D-F8EDE25F5EF0}"/>
      </w:docPartPr>
      <w:docPartBody>
        <w:p w:rsidR="006E3D5F" w:rsidRDefault="00FF601D" w:rsidP="00FF601D">
          <w:pPr>
            <w:pStyle w:val="8C4671F63BCB453DBBBEAC25234E14711"/>
          </w:pPr>
          <w:r w:rsidRPr="001139D3">
            <w:rPr>
              <w:rStyle w:val="Textodelmarcadordeposicin"/>
              <w:shd w:val="clear" w:color="auto" w:fill="F2F2F2" w:themeFill="background1" w:themeFillShade="F2"/>
            </w:rPr>
            <w:t>Escribir número</w:t>
          </w:r>
        </w:p>
      </w:docPartBody>
    </w:docPart>
    <w:docPart>
      <w:docPartPr>
        <w:name w:val="C22694B3B3FF4179B451F7F17EB37E9E"/>
        <w:category>
          <w:name w:val="General"/>
          <w:gallery w:val="placeholder"/>
        </w:category>
        <w:types>
          <w:type w:val="bbPlcHdr"/>
        </w:types>
        <w:behaviors>
          <w:behavior w:val="content"/>
        </w:behaviors>
        <w:guid w:val="{F5B623C9-1DF4-4A4B-95A8-DF94A78FFFF3}"/>
      </w:docPartPr>
      <w:docPartBody>
        <w:p w:rsidR="006E3D5F" w:rsidRDefault="00FF601D" w:rsidP="00FF601D">
          <w:pPr>
            <w:pStyle w:val="C22694B3B3FF4179B451F7F17EB37E9E"/>
          </w:pPr>
          <w:r w:rsidRPr="00532635">
            <w:rPr>
              <w:rStyle w:val="Textodelmarcadordeposicin"/>
            </w:rPr>
            <w:t>Haga clic o pulse aquí para escribir texto</w:t>
          </w:r>
        </w:p>
      </w:docPartBody>
    </w:docPart>
    <w:docPart>
      <w:docPartPr>
        <w:name w:val="ABC162EE1FBD4DE08EB5CA80A7605124"/>
        <w:category>
          <w:name w:val="General"/>
          <w:gallery w:val="placeholder"/>
        </w:category>
        <w:types>
          <w:type w:val="bbPlcHdr"/>
        </w:types>
        <w:behaviors>
          <w:behavior w:val="content"/>
        </w:behaviors>
        <w:guid w:val="{87FB144D-CD28-4AEE-86C9-A43FE6AADDD3}"/>
      </w:docPartPr>
      <w:docPartBody>
        <w:p w:rsidR="006E3D5F" w:rsidRDefault="00FF601D" w:rsidP="00FF601D">
          <w:pPr>
            <w:pStyle w:val="ABC162EE1FBD4DE08EB5CA80A76051241"/>
          </w:pPr>
          <w:r w:rsidRPr="001139D3">
            <w:rPr>
              <w:rStyle w:val="Textodelmarcadordeposicin"/>
              <w:shd w:val="clear" w:color="auto" w:fill="F2F2F2" w:themeFill="background1" w:themeFillShade="F2"/>
            </w:rPr>
            <w:t>Elija un elemento</w:t>
          </w:r>
        </w:p>
      </w:docPartBody>
    </w:docPart>
    <w:docPart>
      <w:docPartPr>
        <w:name w:val="477488170CE1478C86A3D4AD027CB533"/>
        <w:category>
          <w:name w:val="General"/>
          <w:gallery w:val="placeholder"/>
        </w:category>
        <w:types>
          <w:type w:val="bbPlcHdr"/>
        </w:types>
        <w:behaviors>
          <w:behavior w:val="content"/>
        </w:behaviors>
        <w:guid w:val="{A7867375-9967-4C6F-96EA-E1393CF895C5}"/>
      </w:docPartPr>
      <w:docPartBody>
        <w:p w:rsidR="006E3D5F" w:rsidRDefault="00FF601D" w:rsidP="00FF601D">
          <w:pPr>
            <w:pStyle w:val="477488170CE1478C86A3D4AD027CB5331"/>
          </w:pPr>
          <w:r w:rsidRPr="001139D3">
            <w:rPr>
              <w:rStyle w:val="Textodelmarcadordeposicin"/>
              <w:shd w:val="clear" w:color="auto" w:fill="F2F2F2" w:themeFill="background1" w:themeFillShade="F2"/>
            </w:rPr>
            <w:t>Escribir número</w:t>
          </w:r>
        </w:p>
      </w:docPartBody>
    </w:docPart>
    <w:docPart>
      <w:docPartPr>
        <w:name w:val="9C4606641E7046CFA5EDE0F63E48873C"/>
        <w:category>
          <w:name w:val="General"/>
          <w:gallery w:val="placeholder"/>
        </w:category>
        <w:types>
          <w:type w:val="bbPlcHdr"/>
        </w:types>
        <w:behaviors>
          <w:behavior w:val="content"/>
        </w:behaviors>
        <w:guid w:val="{7DEF1102-1AB8-4B10-9715-F0E2D7DE2C0C}"/>
      </w:docPartPr>
      <w:docPartBody>
        <w:p w:rsidR="006E3D5F" w:rsidRDefault="00FF601D" w:rsidP="00FF601D">
          <w:pPr>
            <w:pStyle w:val="9C4606641E7046CFA5EDE0F63E48873C1"/>
          </w:pPr>
          <w:r w:rsidRPr="001139D3">
            <w:rPr>
              <w:rStyle w:val="Textodelmarcadordeposicin"/>
              <w:shd w:val="clear" w:color="auto" w:fill="F2F2F2" w:themeFill="background1" w:themeFillShade="F2"/>
            </w:rPr>
            <w:t>Haga clic o pulse aquí para escribir texto</w:t>
          </w:r>
        </w:p>
      </w:docPartBody>
    </w:docPart>
    <w:docPart>
      <w:docPartPr>
        <w:name w:val="122A920EC3794217B376BD23E69DD1E0"/>
        <w:category>
          <w:name w:val="General"/>
          <w:gallery w:val="placeholder"/>
        </w:category>
        <w:types>
          <w:type w:val="bbPlcHdr"/>
        </w:types>
        <w:behaviors>
          <w:behavior w:val="content"/>
        </w:behaviors>
        <w:guid w:val="{FF749D45-17D5-4C72-8BBC-0D278AD1D421}"/>
      </w:docPartPr>
      <w:docPartBody>
        <w:p w:rsidR="006E3D5F" w:rsidRDefault="00FF601D" w:rsidP="00FF601D">
          <w:pPr>
            <w:pStyle w:val="122A920EC3794217B376BD23E69DD1E01"/>
          </w:pPr>
          <w:r w:rsidRPr="001139D3">
            <w:rPr>
              <w:rStyle w:val="Textodelmarcadordeposicin"/>
              <w:shd w:val="clear" w:color="auto" w:fill="F2F2F2" w:themeFill="background1" w:themeFillShade="F2"/>
            </w:rPr>
            <w:t>Elija un elemento</w:t>
          </w:r>
        </w:p>
      </w:docPartBody>
    </w:docPart>
    <w:docPart>
      <w:docPartPr>
        <w:name w:val="BC095F2E57294E65931BDBC0EA72CBCE"/>
        <w:category>
          <w:name w:val="General"/>
          <w:gallery w:val="placeholder"/>
        </w:category>
        <w:types>
          <w:type w:val="bbPlcHdr"/>
        </w:types>
        <w:behaviors>
          <w:behavior w:val="content"/>
        </w:behaviors>
        <w:guid w:val="{13A4E519-DCF5-4973-91D5-3CE48F2B5AC1}"/>
      </w:docPartPr>
      <w:docPartBody>
        <w:p w:rsidR="006E3D5F" w:rsidRDefault="00FF601D" w:rsidP="00FF601D">
          <w:pPr>
            <w:pStyle w:val="BC095F2E57294E65931BDBC0EA72CBCE1"/>
          </w:pPr>
          <w:r w:rsidRPr="001139D3">
            <w:rPr>
              <w:rStyle w:val="Textodelmarcadordeposicin"/>
              <w:shd w:val="clear" w:color="auto" w:fill="F2F2F2" w:themeFill="background1" w:themeFillShade="F2"/>
            </w:rPr>
            <w:t>Escribir número</w:t>
          </w:r>
        </w:p>
      </w:docPartBody>
    </w:docPart>
    <w:docPart>
      <w:docPartPr>
        <w:name w:val="004063561068409FBD775C28E6346BA3"/>
        <w:category>
          <w:name w:val="General"/>
          <w:gallery w:val="placeholder"/>
        </w:category>
        <w:types>
          <w:type w:val="bbPlcHdr"/>
        </w:types>
        <w:behaviors>
          <w:behavior w:val="content"/>
        </w:behaviors>
        <w:guid w:val="{F259190C-DDDA-48D2-89B7-253593E83CF6}"/>
      </w:docPartPr>
      <w:docPartBody>
        <w:p w:rsidR="006E3D5F" w:rsidRDefault="00FF601D" w:rsidP="00FF601D">
          <w:pPr>
            <w:pStyle w:val="004063561068409FBD775C28E6346BA31"/>
          </w:pPr>
          <w:r w:rsidRPr="001139D3">
            <w:rPr>
              <w:rStyle w:val="Textodelmarcadordeposicin"/>
              <w:shd w:val="clear" w:color="auto" w:fill="F2F2F2" w:themeFill="background1" w:themeFillShade="F2"/>
            </w:rPr>
            <w:t>Haga clic o pulse aquí para escribir texto</w:t>
          </w:r>
        </w:p>
      </w:docPartBody>
    </w:docPart>
    <w:docPart>
      <w:docPartPr>
        <w:name w:val="3D236D49FE5B456A9E95731A2FB83E79"/>
        <w:category>
          <w:name w:val="General"/>
          <w:gallery w:val="placeholder"/>
        </w:category>
        <w:types>
          <w:type w:val="bbPlcHdr"/>
        </w:types>
        <w:behaviors>
          <w:behavior w:val="content"/>
        </w:behaviors>
        <w:guid w:val="{C290F777-5141-4776-BA1E-B46FC588FAE1}"/>
      </w:docPartPr>
      <w:docPartBody>
        <w:p w:rsidR="006E3D5F" w:rsidRDefault="00FF601D" w:rsidP="00FF601D">
          <w:pPr>
            <w:pStyle w:val="3D236D49FE5B456A9E95731A2FB83E791"/>
          </w:pPr>
          <w:r w:rsidRPr="001139D3">
            <w:rPr>
              <w:rStyle w:val="Textodelmarcadordeposicin"/>
              <w:shd w:val="clear" w:color="auto" w:fill="F2F2F2" w:themeFill="background1" w:themeFillShade="F2"/>
            </w:rPr>
            <w:t>Elija un elemento</w:t>
          </w:r>
        </w:p>
      </w:docPartBody>
    </w:docPart>
    <w:docPart>
      <w:docPartPr>
        <w:name w:val="8BDC78F4BF424938875C67846745317A"/>
        <w:category>
          <w:name w:val="General"/>
          <w:gallery w:val="placeholder"/>
        </w:category>
        <w:types>
          <w:type w:val="bbPlcHdr"/>
        </w:types>
        <w:behaviors>
          <w:behavior w:val="content"/>
        </w:behaviors>
        <w:guid w:val="{0397DD38-9B45-4C34-A55A-FFA89D7AE9C4}"/>
      </w:docPartPr>
      <w:docPartBody>
        <w:p w:rsidR="006E3D5F" w:rsidRDefault="00FF601D" w:rsidP="00FF601D">
          <w:pPr>
            <w:pStyle w:val="8BDC78F4BF424938875C67846745317A1"/>
          </w:pPr>
          <w:r w:rsidRPr="001139D3">
            <w:rPr>
              <w:rStyle w:val="Textodelmarcadordeposicin"/>
              <w:shd w:val="clear" w:color="auto" w:fill="F2F2F2" w:themeFill="background1" w:themeFillShade="F2"/>
            </w:rPr>
            <w:t>Escribir número</w:t>
          </w:r>
        </w:p>
      </w:docPartBody>
    </w:docPart>
    <w:docPart>
      <w:docPartPr>
        <w:name w:val="AACC4BD97C2C412093B87D97C20A7AC6"/>
        <w:category>
          <w:name w:val="General"/>
          <w:gallery w:val="placeholder"/>
        </w:category>
        <w:types>
          <w:type w:val="bbPlcHdr"/>
        </w:types>
        <w:behaviors>
          <w:behavior w:val="content"/>
        </w:behaviors>
        <w:guid w:val="{F40D4943-E409-44CE-B165-D5EF7E4122D0}"/>
      </w:docPartPr>
      <w:docPartBody>
        <w:p w:rsidR="006E3D5F" w:rsidRDefault="00FF601D" w:rsidP="00FF601D">
          <w:pPr>
            <w:pStyle w:val="AACC4BD97C2C412093B87D97C20A7AC61"/>
          </w:pPr>
          <w:r w:rsidRPr="001139D3">
            <w:rPr>
              <w:rStyle w:val="Textodelmarcadordeposicin"/>
              <w:shd w:val="clear" w:color="auto" w:fill="F2F2F2" w:themeFill="background1" w:themeFillShade="F2"/>
            </w:rPr>
            <w:t>Haga clic o pulse aquí para escribir texto</w:t>
          </w:r>
        </w:p>
      </w:docPartBody>
    </w:docPart>
    <w:docPart>
      <w:docPartPr>
        <w:name w:val="E61B8A7FEDBD4EF2AD283C19ECBE4F0C"/>
        <w:category>
          <w:name w:val="General"/>
          <w:gallery w:val="placeholder"/>
        </w:category>
        <w:types>
          <w:type w:val="bbPlcHdr"/>
        </w:types>
        <w:behaviors>
          <w:behavior w:val="content"/>
        </w:behaviors>
        <w:guid w:val="{2D6675A4-D389-4A81-8CD1-CA204C316E22}"/>
      </w:docPartPr>
      <w:docPartBody>
        <w:p w:rsidR="006E3D5F" w:rsidRDefault="00FF601D" w:rsidP="00FF601D">
          <w:pPr>
            <w:pStyle w:val="E61B8A7FEDBD4EF2AD283C19ECBE4F0C1"/>
          </w:pPr>
          <w:r w:rsidRPr="001139D3">
            <w:rPr>
              <w:rStyle w:val="Textodelmarcadordeposicin"/>
              <w:shd w:val="clear" w:color="auto" w:fill="F2F2F2" w:themeFill="background1" w:themeFillShade="F2"/>
            </w:rPr>
            <w:t>Elija un elemento</w:t>
          </w:r>
        </w:p>
      </w:docPartBody>
    </w:docPart>
    <w:docPart>
      <w:docPartPr>
        <w:name w:val="12DF6DA37F2745F0B338ADCAF57D8430"/>
        <w:category>
          <w:name w:val="General"/>
          <w:gallery w:val="placeholder"/>
        </w:category>
        <w:types>
          <w:type w:val="bbPlcHdr"/>
        </w:types>
        <w:behaviors>
          <w:behavior w:val="content"/>
        </w:behaviors>
        <w:guid w:val="{39102966-0C90-45AD-ACC2-BDFD85E7A7C4}"/>
      </w:docPartPr>
      <w:docPartBody>
        <w:p w:rsidR="006E3D5F" w:rsidRDefault="00FF601D" w:rsidP="00FF601D">
          <w:pPr>
            <w:pStyle w:val="12DF6DA37F2745F0B338ADCAF57D84301"/>
          </w:pPr>
          <w:r w:rsidRPr="001139D3">
            <w:rPr>
              <w:rStyle w:val="Textodelmarcadordeposicin"/>
              <w:shd w:val="clear" w:color="auto" w:fill="F2F2F2" w:themeFill="background1" w:themeFillShade="F2"/>
            </w:rPr>
            <w:t>Escribir número</w:t>
          </w:r>
        </w:p>
      </w:docPartBody>
    </w:docPart>
    <w:docPart>
      <w:docPartPr>
        <w:name w:val="2F0963B3118D42E6A8516D53746D3996"/>
        <w:category>
          <w:name w:val="General"/>
          <w:gallery w:val="placeholder"/>
        </w:category>
        <w:types>
          <w:type w:val="bbPlcHdr"/>
        </w:types>
        <w:behaviors>
          <w:behavior w:val="content"/>
        </w:behaviors>
        <w:guid w:val="{B66E56CC-20DE-4149-B76F-86F07EC10D50}"/>
      </w:docPartPr>
      <w:docPartBody>
        <w:p w:rsidR="006E3D5F" w:rsidRDefault="00FF601D" w:rsidP="00FF601D">
          <w:pPr>
            <w:pStyle w:val="2F0963B3118D42E6A8516D53746D3996"/>
          </w:pPr>
          <w:r w:rsidRPr="00532635">
            <w:rPr>
              <w:rStyle w:val="Textodelmarcadordeposicin"/>
            </w:rPr>
            <w:t>Haga clic o pulse aquí para escribir texto</w:t>
          </w:r>
        </w:p>
      </w:docPartBody>
    </w:docPart>
    <w:docPart>
      <w:docPartPr>
        <w:name w:val="1E4C744D23164B89AABF4B5CBCCBAA91"/>
        <w:category>
          <w:name w:val="General"/>
          <w:gallery w:val="placeholder"/>
        </w:category>
        <w:types>
          <w:type w:val="bbPlcHdr"/>
        </w:types>
        <w:behaviors>
          <w:behavior w:val="content"/>
        </w:behaviors>
        <w:guid w:val="{1C0E4294-ADEF-4C30-9DD7-CB7FBB9CF5D7}"/>
      </w:docPartPr>
      <w:docPartBody>
        <w:p w:rsidR="006E3D5F" w:rsidRDefault="00FF601D" w:rsidP="00FF601D">
          <w:pPr>
            <w:pStyle w:val="1E4C744D23164B89AABF4B5CBCCBAA911"/>
          </w:pPr>
          <w:r w:rsidRPr="001139D3">
            <w:rPr>
              <w:rStyle w:val="Textodelmarcadordeposicin"/>
              <w:shd w:val="clear" w:color="auto" w:fill="F2F2F2" w:themeFill="background1" w:themeFillShade="F2"/>
            </w:rPr>
            <w:t>Elija un elemento</w:t>
          </w:r>
        </w:p>
      </w:docPartBody>
    </w:docPart>
    <w:docPart>
      <w:docPartPr>
        <w:name w:val="0BE6D91075334F04B5800E2CFBDCC0A1"/>
        <w:category>
          <w:name w:val="General"/>
          <w:gallery w:val="placeholder"/>
        </w:category>
        <w:types>
          <w:type w:val="bbPlcHdr"/>
        </w:types>
        <w:behaviors>
          <w:behavior w:val="content"/>
        </w:behaviors>
        <w:guid w:val="{BCF9A24C-DB2C-47F3-9FB2-F3D2C8432266}"/>
      </w:docPartPr>
      <w:docPartBody>
        <w:p w:rsidR="006E3D5F" w:rsidRDefault="00FF601D" w:rsidP="00FF601D">
          <w:pPr>
            <w:pStyle w:val="0BE6D91075334F04B5800E2CFBDCC0A11"/>
          </w:pPr>
          <w:r w:rsidRPr="001139D3">
            <w:rPr>
              <w:rStyle w:val="Textodelmarcadordeposicin"/>
              <w:shd w:val="clear" w:color="auto" w:fill="F2F2F2" w:themeFill="background1" w:themeFillShade="F2"/>
            </w:rPr>
            <w:t>Escribir número</w:t>
          </w:r>
        </w:p>
      </w:docPartBody>
    </w:docPart>
    <w:docPart>
      <w:docPartPr>
        <w:name w:val="B8B19226BBF0438CA4A4F6DA42B631E5"/>
        <w:category>
          <w:name w:val="General"/>
          <w:gallery w:val="placeholder"/>
        </w:category>
        <w:types>
          <w:type w:val="bbPlcHdr"/>
        </w:types>
        <w:behaviors>
          <w:behavior w:val="content"/>
        </w:behaviors>
        <w:guid w:val="{0AA9DCDD-C927-490C-90DB-98216D054926}"/>
      </w:docPartPr>
      <w:docPartBody>
        <w:p w:rsidR="006E3D5F" w:rsidRDefault="00FF601D" w:rsidP="00FF601D">
          <w:pPr>
            <w:pStyle w:val="B8B19226BBF0438CA4A4F6DA42B631E51"/>
          </w:pPr>
          <w:r w:rsidRPr="001139D3">
            <w:rPr>
              <w:rStyle w:val="Textodelmarcadordeposicin"/>
              <w:shd w:val="clear" w:color="auto" w:fill="F2F2F2" w:themeFill="background1" w:themeFillShade="F2"/>
            </w:rPr>
            <w:t>Haga clic o pulse aquí para escribir texto</w:t>
          </w:r>
        </w:p>
      </w:docPartBody>
    </w:docPart>
    <w:docPart>
      <w:docPartPr>
        <w:name w:val="D326F3B5E0B64783AE58065BF696F479"/>
        <w:category>
          <w:name w:val="General"/>
          <w:gallery w:val="placeholder"/>
        </w:category>
        <w:types>
          <w:type w:val="bbPlcHdr"/>
        </w:types>
        <w:behaviors>
          <w:behavior w:val="content"/>
        </w:behaviors>
        <w:guid w:val="{1B69F500-1482-467B-9297-4AA9B62B4578}"/>
      </w:docPartPr>
      <w:docPartBody>
        <w:p w:rsidR="006E3D5F" w:rsidRDefault="00FF601D" w:rsidP="00FF601D">
          <w:pPr>
            <w:pStyle w:val="D326F3B5E0B64783AE58065BF696F4791"/>
          </w:pPr>
          <w:r w:rsidRPr="001139D3">
            <w:rPr>
              <w:rStyle w:val="Textodelmarcadordeposicin"/>
              <w:shd w:val="clear" w:color="auto" w:fill="F2F2F2" w:themeFill="background1" w:themeFillShade="F2"/>
            </w:rPr>
            <w:t>Elija un elemento</w:t>
          </w:r>
        </w:p>
      </w:docPartBody>
    </w:docPart>
    <w:docPart>
      <w:docPartPr>
        <w:name w:val="77AA513DFEC1490FA0A81C09DAD9E03E"/>
        <w:category>
          <w:name w:val="General"/>
          <w:gallery w:val="placeholder"/>
        </w:category>
        <w:types>
          <w:type w:val="bbPlcHdr"/>
        </w:types>
        <w:behaviors>
          <w:behavior w:val="content"/>
        </w:behaviors>
        <w:guid w:val="{41811745-5A76-4218-8C2F-BBCFA1B789D3}"/>
      </w:docPartPr>
      <w:docPartBody>
        <w:p w:rsidR="006E3D5F" w:rsidRDefault="00FF601D" w:rsidP="00FF601D">
          <w:pPr>
            <w:pStyle w:val="77AA513DFEC1490FA0A81C09DAD9E03E1"/>
          </w:pPr>
          <w:r w:rsidRPr="001139D3">
            <w:rPr>
              <w:rStyle w:val="Textodelmarcadordeposicin"/>
              <w:shd w:val="clear" w:color="auto" w:fill="F2F2F2" w:themeFill="background1" w:themeFillShade="F2"/>
            </w:rPr>
            <w:t>Escribir número</w:t>
          </w:r>
        </w:p>
      </w:docPartBody>
    </w:docPart>
    <w:docPart>
      <w:docPartPr>
        <w:name w:val="F99179AE05884902B55BACCB4EA3101E"/>
        <w:category>
          <w:name w:val="General"/>
          <w:gallery w:val="placeholder"/>
        </w:category>
        <w:types>
          <w:type w:val="bbPlcHdr"/>
        </w:types>
        <w:behaviors>
          <w:behavior w:val="content"/>
        </w:behaviors>
        <w:guid w:val="{E47F9470-0681-4D63-97DA-CDDD335CE356}"/>
      </w:docPartPr>
      <w:docPartBody>
        <w:p w:rsidR="006E3D5F" w:rsidRDefault="00FF601D" w:rsidP="00FF601D">
          <w:pPr>
            <w:pStyle w:val="F99179AE05884902B55BACCB4EA3101E1"/>
          </w:pPr>
          <w:r w:rsidRPr="00B53D3A">
            <w:rPr>
              <w:rStyle w:val="Textodelmarcadordeposicin"/>
              <w:i/>
              <w:iCs/>
              <w:shd w:val="clear" w:color="auto" w:fill="F2F2F2" w:themeFill="background1" w:themeFillShade="F2"/>
            </w:rPr>
            <w:t>Haga clic aquí o pulse para escribir una fecha</w:t>
          </w:r>
        </w:p>
      </w:docPartBody>
    </w:docPart>
    <w:docPart>
      <w:docPartPr>
        <w:name w:val="F9602B763EFE42928C163176AEFBA2A6"/>
        <w:category>
          <w:name w:val="General"/>
          <w:gallery w:val="placeholder"/>
        </w:category>
        <w:types>
          <w:type w:val="bbPlcHdr"/>
        </w:types>
        <w:behaviors>
          <w:behavior w:val="content"/>
        </w:behaviors>
        <w:guid w:val="{5CE513D0-B070-4A81-9A31-8AE7356FAF78}"/>
      </w:docPartPr>
      <w:docPartBody>
        <w:p w:rsidR="006E3D5F" w:rsidRDefault="00FF601D" w:rsidP="00FF601D">
          <w:pPr>
            <w:pStyle w:val="F9602B763EFE42928C163176AEFBA2A6"/>
          </w:pPr>
          <w:r w:rsidRPr="00F50AB1">
            <w:rPr>
              <w:rFonts w:ascii="Calibri" w:eastAsia="Calibri" w:hAnsi="Calibri" w:cs="Calibri"/>
              <w:color w:val="808080"/>
              <w:highlight w:val="lightGray"/>
              <w:lang w:val="es-MX" w:bidi="es-PE"/>
            </w:rPr>
            <w:t>Haga clic o pulse aquí para escribir texto</w:t>
          </w:r>
        </w:p>
      </w:docPartBody>
    </w:docPart>
    <w:docPart>
      <w:docPartPr>
        <w:name w:val="61402D8F432F4046AE1FC7C25F603971"/>
        <w:category>
          <w:name w:val="General"/>
          <w:gallery w:val="placeholder"/>
        </w:category>
        <w:types>
          <w:type w:val="bbPlcHdr"/>
        </w:types>
        <w:behaviors>
          <w:behavior w:val="content"/>
        </w:behaviors>
        <w:guid w:val="{EDC305B4-3DCA-45B4-B8D7-5568CE8AF7E6}"/>
      </w:docPartPr>
      <w:docPartBody>
        <w:p w:rsidR="006E3D5F" w:rsidRDefault="00FF601D" w:rsidP="00FF601D">
          <w:pPr>
            <w:pStyle w:val="61402D8F432F4046AE1FC7C25F6039711"/>
          </w:pPr>
          <w:r w:rsidRPr="00A94823">
            <w:rPr>
              <w:rStyle w:val="Textodelmarcadordeposicin"/>
              <w:shd w:val="clear" w:color="auto" w:fill="F2F2F2" w:themeFill="background1" w:themeFillShade="F2"/>
            </w:rPr>
            <w:t>Elija un elemento</w:t>
          </w:r>
        </w:p>
      </w:docPartBody>
    </w:docPart>
    <w:docPart>
      <w:docPartPr>
        <w:name w:val="F2624178BC2A4F2DA6826177F3872EBC"/>
        <w:category>
          <w:name w:val="General"/>
          <w:gallery w:val="placeholder"/>
        </w:category>
        <w:types>
          <w:type w:val="bbPlcHdr"/>
        </w:types>
        <w:behaviors>
          <w:behavior w:val="content"/>
        </w:behaviors>
        <w:guid w:val="{B3E42199-438F-4B4E-AB36-F606AEC50633}"/>
      </w:docPartPr>
      <w:docPartBody>
        <w:p w:rsidR="006E3D5F" w:rsidRDefault="00FF601D" w:rsidP="00FF601D">
          <w:pPr>
            <w:pStyle w:val="F2624178BC2A4F2DA6826177F3872EBC"/>
          </w:pPr>
          <w:r w:rsidRPr="00F50AB1">
            <w:rPr>
              <w:rFonts w:ascii="Calibri" w:eastAsia="Calibri" w:hAnsi="Calibri" w:cs="Calibri"/>
              <w:color w:val="808080"/>
              <w:lang w:val="es-MX" w:bidi="es-PE"/>
            </w:rPr>
            <w:t>Haga clic o pulse aquí para escribir texto</w:t>
          </w:r>
        </w:p>
      </w:docPartBody>
    </w:docPart>
    <w:docPart>
      <w:docPartPr>
        <w:name w:val="FF8B2F0BD7354CB89D2E80B8562FF36F"/>
        <w:category>
          <w:name w:val="General"/>
          <w:gallery w:val="placeholder"/>
        </w:category>
        <w:types>
          <w:type w:val="bbPlcHdr"/>
        </w:types>
        <w:behaviors>
          <w:behavior w:val="content"/>
        </w:behaviors>
        <w:guid w:val="{9E7EAF7D-5379-4DBF-8A7D-2E15EBE3B301}"/>
      </w:docPartPr>
      <w:docPartBody>
        <w:p w:rsidR="006E3D5F" w:rsidRDefault="00FF601D" w:rsidP="00FF601D">
          <w:pPr>
            <w:pStyle w:val="FF8B2F0BD7354CB89D2E80B8562FF36F"/>
          </w:pPr>
          <w:r w:rsidRPr="00D6551F">
            <w:rPr>
              <w:rStyle w:val="Textodelmarcadordeposicin"/>
            </w:rPr>
            <w:t>Elija un elemento</w:t>
          </w:r>
        </w:p>
      </w:docPartBody>
    </w:docPart>
    <w:docPart>
      <w:docPartPr>
        <w:name w:val="7B115B9E005E4F818BB140531E339C9A"/>
        <w:category>
          <w:name w:val="General"/>
          <w:gallery w:val="placeholder"/>
        </w:category>
        <w:types>
          <w:type w:val="bbPlcHdr"/>
        </w:types>
        <w:behaviors>
          <w:behavior w:val="content"/>
        </w:behaviors>
        <w:guid w:val="{A82C4B4D-BAA4-46DF-A8DE-88DCAA8A43DB}"/>
      </w:docPartPr>
      <w:docPartBody>
        <w:p w:rsidR="006E3D5F" w:rsidRDefault="00FF601D" w:rsidP="00FF601D">
          <w:pPr>
            <w:pStyle w:val="7B115B9E005E4F818BB140531E339C9A"/>
          </w:pPr>
          <w:r w:rsidRPr="0006570A">
            <w:rPr>
              <w:rStyle w:val="Textodelmarcadordeposicin"/>
            </w:rPr>
            <w:t>Elija un elemento</w:t>
          </w:r>
        </w:p>
      </w:docPartBody>
    </w:docPart>
    <w:docPart>
      <w:docPartPr>
        <w:name w:val="5310682B1FD94BFEA8FB412E5740FA62"/>
        <w:category>
          <w:name w:val="General"/>
          <w:gallery w:val="placeholder"/>
        </w:category>
        <w:types>
          <w:type w:val="bbPlcHdr"/>
        </w:types>
        <w:behaviors>
          <w:behavior w:val="content"/>
        </w:behaviors>
        <w:guid w:val="{722A2A94-8609-4023-BEB2-066FCF7F81CF}"/>
      </w:docPartPr>
      <w:docPartBody>
        <w:p w:rsidR="006E3D5F" w:rsidRDefault="00FF601D" w:rsidP="00FF601D">
          <w:pPr>
            <w:pStyle w:val="5310682B1FD94BFEA8FB412E5740FA62"/>
          </w:pPr>
          <w:r w:rsidRPr="0006570A">
            <w:rPr>
              <w:rStyle w:val="Textodelmarcadordeposicin"/>
            </w:rPr>
            <w:t>Elija un elemento</w:t>
          </w:r>
        </w:p>
      </w:docPartBody>
    </w:docPart>
    <w:docPart>
      <w:docPartPr>
        <w:name w:val="DBC35AF53CEF46479D1ED444EE0D1A6B"/>
        <w:category>
          <w:name w:val="General"/>
          <w:gallery w:val="placeholder"/>
        </w:category>
        <w:types>
          <w:type w:val="bbPlcHdr"/>
        </w:types>
        <w:behaviors>
          <w:behavior w:val="content"/>
        </w:behaviors>
        <w:guid w:val="{B5095F85-8646-4457-B44D-EF474AFB48F6}"/>
      </w:docPartPr>
      <w:docPartBody>
        <w:p w:rsidR="006E3D5F" w:rsidRDefault="00FF601D" w:rsidP="00FF601D">
          <w:pPr>
            <w:pStyle w:val="DBC35AF53CEF46479D1ED444EE0D1A6B"/>
          </w:pPr>
          <w:r w:rsidRPr="00D6551F">
            <w:rPr>
              <w:rStyle w:val="Textodelmarcadordeposicin"/>
            </w:rPr>
            <w:t>Elija un ele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comments="0" w:insDel="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7CE8"/>
    <w:rsid w:val="00010214"/>
    <w:rsid w:val="0002770D"/>
    <w:rsid w:val="000E749B"/>
    <w:rsid w:val="001511BB"/>
    <w:rsid w:val="00187FD8"/>
    <w:rsid w:val="00262EFC"/>
    <w:rsid w:val="003908F6"/>
    <w:rsid w:val="00397625"/>
    <w:rsid w:val="003B03EE"/>
    <w:rsid w:val="003C33C6"/>
    <w:rsid w:val="004728DF"/>
    <w:rsid w:val="00474AE2"/>
    <w:rsid w:val="004C48D7"/>
    <w:rsid w:val="004C7B4F"/>
    <w:rsid w:val="004D33C3"/>
    <w:rsid w:val="0051315D"/>
    <w:rsid w:val="005152DC"/>
    <w:rsid w:val="00541DA0"/>
    <w:rsid w:val="005F0EA2"/>
    <w:rsid w:val="006330AD"/>
    <w:rsid w:val="006516AD"/>
    <w:rsid w:val="00662B4D"/>
    <w:rsid w:val="006D18AD"/>
    <w:rsid w:val="006D5CD8"/>
    <w:rsid w:val="006E3D5F"/>
    <w:rsid w:val="00877AF2"/>
    <w:rsid w:val="008A5474"/>
    <w:rsid w:val="008E78C4"/>
    <w:rsid w:val="00955E11"/>
    <w:rsid w:val="00970850"/>
    <w:rsid w:val="009A081D"/>
    <w:rsid w:val="009F42FC"/>
    <w:rsid w:val="009F566B"/>
    <w:rsid w:val="00A01841"/>
    <w:rsid w:val="00A04E3D"/>
    <w:rsid w:val="00A26A02"/>
    <w:rsid w:val="00A6451B"/>
    <w:rsid w:val="00A706A9"/>
    <w:rsid w:val="00A709A2"/>
    <w:rsid w:val="00A8658D"/>
    <w:rsid w:val="00AC6CFE"/>
    <w:rsid w:val="00B23A30"/>
    <w:rsid w:val="00B40D13"/>
    <w:rsid w:val="00BD1A6A"/>
    <w:rsid w:val="00C0557D"/>
    <w:rsid w:val="00C53956"/>
    <w:rsid w:val="00C663E7"/>
    <w:rsid w:val="00C773C7"/>
    <w:rsid w:val="00CB7CE8"/>
    <w:rsid w:val="00CC3C5A"/>
    <w:rsid w:val="00D73E76"/>
    <w:rsid w:val="00DB10B0"/>
    <w:rsid w:val="00DC7B48"/>
    <w:rsid w:val="00DD7FEE"/>
    <w:rsid w:val="00E05633"/>
    <w:rsid w:val="00E11ED0"/>
    <w:rsid w:val="00E37605"/>
    <w:rsid w:val="00E44CD2"/>
    <w:rsid w:val="00E52F03"/>
    <w:rsid w:val="00EC1539"/>
    <w:rsid w:val="00EF361B"/>
    <w:rsid w:val="00F57A97"/>
    <w:rsid w:val="00FC6B29"/>
    <w:rsid w:val="00FF601D"/>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s-PE" w:eastAsia="es-PE"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FF601D"/>
    <w:rPr>
      <w:color w:val="808080"/>
    </w:rPr>
  </w:style>
  <w:style w:type="paragraph" w:customStyle="1" w:styleId="C22694B3B3FF4179B451F7F17EB37E9E">
    <w:name w:val="C22694B3B3FF4179B451F7F17EB37E9E"/>
    <w:rsid w:val="00FF601D"/>
  </w:style>
  <w:style w:type="paragraph" w:customStyle="1" w:styleId="2F0963B3118D42E6A8516D53746D3996">
    <w:name w:val="2F0963B3118D42E6A8516D53746D3996"/>
    <w:rsid w:val="00FF601D"/>
  </w:style>
  <w:style w:type="paragraph" w:customStyle="1" w:styleId="F9602B763EFE42928C163176AEFBA2A6">
    <w:name w:val="F9602B763EFE42928C163176AEFBA2A6"/>
    <w:rsid w:val="00FF601D"/>
  </w:style>
  <w:style w:type="paragraph" w:customStyle="1" w:styleId="B5506726C55244A5B6B0F844B408CC121">
    <w:name w:val="B5506726C55244A5B6B0F844B408CC121"/>
    <w:rsid w:val="00FF601D"/>
    <w:pPr>
      <w:widowControl w:val="0"/>
      <w:autoSpaceDE w:val="0"/>
      <w:autoSpaceDN w:val="0"/>
      <w:spacing w:after="0" w:line="240" w:lineRule="auto"/>
    </w:pPr>
    <w:rPr>
      <w:rFonts w:ascii="Calibri" w:eastAsia="Calibri" w:hAnsi="Calibri" w:cs="Calibri"/>
      <w:kern w:val="0"/>
      <w:lang w:bidi="es-PE"/>
      <w14:ligatures w14:val="none"/>
    </w:rPr>
  </w:style>
  <w:style w:type="paragraph" w:customStyle="1" w:styleId="52CC3C3B49EE4A94B307AB45AAAFB3D31">
    <w:name w:val="52CC3C3B49EE4A94B307AB45AAAFB3D31"/>
    <w:rsid w:val="00FF601D"/>
    <w:pPr>
      <w:widowControl w:val="0"/>
      <w:autoSpaceDE w:val="0"/>
      <w:autoSpaceDN w:val="0"/>
      <w:spacing w:after="0" w:line="240" w:lineRule="auto"/>
    </w:pPr>
    <w:rPr>
      <w:rFonts w:ascii="Calibri" w:eastAsia="Calibri" w:hAnsi="Calibri" w:cs="Calibri"/>
      <w:kern w:val="0"/>
      <w:lang w:bidi="es-PE"/>
      <w14:ligatures w14:val="none"/>
    </w:rPr>
  </w:style>
  <w:style w:type="paragraph" w:customStyle="1" w:styleId="61402D8F432F4046AE1FC7C25F6039711">
    <w:name w:val="61402D8F432F4046AE1FC7C25F6039711"/>
    <w:rsid w:val="00FF601D"/>
    <w:pPr>
      <w:widowControl w:val="0"/>
      <w:autoSpaceDE w:val="0"/>
      <w:autoSpaceDN w:val="0"/>
      <w:spacing w:after="0" w:line="240" w:lineRule="auto"/>
    </w:pPr>
    <w:rPr>
      <w:rFonts w:ascii="Calibri" w:eastAsia="Calibri" w:hAnsi="Calibri" w:cs="Calibri"/>
      <w:kern w:val="0"/>
      <w:lang w:bidi="es-PE"/>
      <w14:ligatures w14:val="none"/>
    </w:rPr>
  </w:style>
  <w:style w:type="paragraph" w:customStyle="1" w:styleId="80421136B4CB41169DAD7F73CB0D1DBC1">
    <w:name w:val="80421136B4CB41169DAD7F73CB0D1DBC1"/>
    <w:rsid w:val="00FF601D"/>
    <w:pPr>
      <w:widowControl w:val="0"/>
      <w:autoSpaceDE w:val="0"/>
      <w:autoSpaceDN w:val="0"/>
      <w:spacing w:after="0" w:line="240" w:lineRule="auto"/>
    </w:pPr>
    <w:rPr>
      <w:rFonts w:ascii="Calibri" w:eastAsia="Calibri" w:hAnsi="Calibri" w:cs="Calibri"/>
      <w:kern w:val="0"/>
      <w:lang w:bidi="es-PE"/>
      <w14:ligatures w14:val="none"/>
    </w:rPr>
  </w:style>
  <w:style w:type="paragraph" w:customStyle="1" w:styleId="A04491FF0AA948808DBA32827AF7BFEB1">
    <w:name w:val="A04491FF0AA948808DBA32827AF7BFEB1"/>
    <w:rsid w:val="00FF601D"/>
    <w:pPr>
      <w:widowControl w:val="0"/>
      <w:autoSpaceDE w:val="0"/>
      <w:autoSpaceDN w:val="0"/>
      <w:spacing w:after="0" w:line="240" w:lineRule="auto"/>
    </w:pPr>
    <w:rPr>
      <w:rFonts w:ascii="Calibri" w:eastAsia="Calibri" w:hAnsi="Calibri" w:cs="Calibri"/>
      <w:kern w:val="0"/>
      <w:lang w:bidi="es-PE"/>
      <w14:ligatures w14:val="none"/>
    </w:rPr>
  </w:style>
  <w:style w:type="paragraph" w:customStyle="1" w:styleId="8C5AD85618234D828292E1354E6667E11">
    <w:name w:val="8C5AD85618234D828292E1354E6667E11"/>
    <w:rsid w:val="00FF601D"/>
    <w:pPr>
      <w:widowControl w:val="0"/>
      <w:autoSpaceDE w:val="0"/>
      <w:autoSpaceDN w:val="0"/>
      <w:spacing w:after="0" w:line="240" w:lineRule="auto"/>
    </w:pPr>
    <w:rPr>
      <w:rFonts w:ascii="Calibri" w:eastAsia="Calibri" w:hAnsi="Calibri" w:cs="Calibri"/>
      <w:kern w:val="0"/>
      <w:lang w:bidi="es-PE"/>
      <w14:ligatures w14:val="none"/>
    </w:rPr>
  </w:style>
  <w:style w:type="paragraph" w:customStyle="1" w:styleId="B6F1AB3CD92441D7A27BBFEC6700C7931">
    <w:name w:val="B6F1AB3CD92441D7A27BBFEC6700C7931"/>
    <w:rsid w:val="00FF601D"/>
    <w:pPr>
      <w:widowControl w:val="0"/>
      <w:autoSpaceDE w:val="0"/>
      <w:autoSpaceDN w:val="0"/>
      <w:spacing w:after="0" w:line="240" w:lineRule="auto"/>
    </w:pPr>
    <w:rPr>
      <w:rFonts w:ascii="Calibri" w:eastAsia="Calibri" w:hAnsi="Calibri" w:cs="Calibri"/>
      <w:kern w:val="0"/>
      <w:lang w:bidi="es-PE"/>
      <w14:ligatures w14:val="none"/>
    </w:rPr>
  </w:style>
  <w:style w:type="paragraph" w:customStyle="1" w:styleId="311410DBE9F5420FA9767D3A3DF7D2951">
    <w:name w:val="311410DBE9F5420FA9767D3A3DF7D2951"/>
    <w:rsid w:val="00FF601D"/>
    <w:pPr>
      <w:widowControl w:val="0"/>
      <w:autoSpaceDE w:val="0"/>
      <w:autoSpaceDN w:val="0"/>
      <w:spacing w:after="0" w:line="240" w:lineRule="auto"/>
    </w:pPr>
    <w:rPr>
      <w:rFonts w:ascii="Calibri" w:eastAsia="Calibri" w:hAnsi="Calibri" w:cs="Calibri"/>
      <w:kern w:val="0"/>
      <w:lang w:bidi="es-PE"/>
      <w14:ligatures w14:val="none"/>
    </w:rPr>
  </w:style>
  <w:style w:type="paragraph" w:customStyle="1" w:styleId="6EB36D05629E4E2E8E2F3B851ADEB0661">
    <w:name w:val="6EB36D05629E4E2E8E2F3B851ADEB0661"/>
    <w:rsid w:val="00FF601D"/>
    <w:pPr>
      <w:spacing w:before="120" w:after="120" w:line="288" w:lineRule="auto"/>
      <w:ind w:left="720"/>
      <w:contextualSpacing/>
      <w:jc w:val="both"/>
    </w:pPr>
    <w:rPr>
      <w:rFonts w:eastAsiaTheme="minorHAnsi"/>
      <w:kern w:val="0"/>
      <w:lang w:eastAsia="en-US"/>
      <w14:ligatures w14:val="none"/>
    </w:rPr>
  </w:style>
  <w:style w:type="paragraph" w:customStyle="1" w:styleId="9CC0FB3CC16D4042AD6657E03B38C9891">
    <w:name w:val="9CC0FB3CC16D4042AD6657E03B38C9891"/>
    <w:rsid w:val="00FF601D"/>
    <w:pPr>
      <w:spacing w:before="120" w:after="120" w:line="288" w:lineRule="auto"/>
      <w:ind w:left="720"/>
      <w:contextualSpacing/>
      <w:jc w:val="both"/>
    </w:pPr>
    <w:rPr>
      <w:rFonts w:eastAsiaTheme="minorHAnsi"/>
      <w:kern w:val="0"/>
      <w:lang w:eastAsia="en-US"/>
      <w14:ligatures w14:val="none"/>
    </w:rPr>
  </w:style>
  <w:style w:type="paragraph" w:customStyle="1" w:styleId="8C4671F63BCB453DBBBEAC25234E14711">
    <w:name w:val="8C4671F63BCB453DBBBEAC25234E14711"/>
    <w:rsid w:val="00FF601D"/>
    <w:pPr>
      <w:spacing w:before="120" w:after="120" w:line="288" w:lineRule="auto"/>
      <w:ind w:left="720"/>
      <w:contextualSpacing/>
      <w:jc w:val="both"/>
    </w:pPr>
    <w:rPr>
      <w:rFonts w:eastAsiaTheme="minorHAnsi"/>
      <w:kern w:val="0"/>
      <w:lang w:eastAsia="en-US"/>
      <w14:ligatures w14:val="none"/>
    </w:rPr>
  </w:style>
  <w:style w:type="paragraph" w:customStyle="1" w:styleId="ABC162EE1FBD4DE08EB5CA80A76051241">
    <w:name w:val="ABC162EE1FBD4DE08EB5CA80A76051241"/>
    <w:rsid w:val="00FF601D"/>
    <w:pPr>
      <w:spacing w:before="120" w:after="120" w:line="288" w:lineRule="auto"/>
      <w:ind w:left="720"/>
      <w:contextualSpacing/>
      <w:jc w:val="both"/>
    </w:pPr>
    <w:rPr>
      <w:rFonts w:eastAsiaTheme="minorHAnsi"/>
      <w:kern w:val="0"/>
      <w:lang w:eastAsia="en-US"/>
      <w14:ligatures w14:val="none"/>
    </w:rPr>
  </w:style>
  <w:style w:type="paragraph" w:customStyle="1" w:styleId="477488170CE1478C86A3D4AD027CB5331">
    <w:name w:val="477488170CE1478C86A3D4AD027CB5331"/>
    <w:rsid w:val="00FF601D"/>
    <w:pPr>
      <w:spacing w:before="120" w:after="120" w:line="288" w:lineRule="auto"/>
      <w:ind w:left="720"/>
      <w:contextualSpacing/>
      <w:jc w:val="both"/>
    </w:pPr>
    <w:rPr>
      <w:rFonts w:eastAsiaTheme="minorHAnsi"/>
      <w:kern w:val="0"/>
      <w:lang w:eastAsia="en-US"/>
      <w14:ligatures w14:val="none"/>
    </w:rPr>
  </w:style>
  <w:style w:type="paragraph" w:customStyle="1" w:styleId="9C4606641E7046CFA5EDE0F63E48873C1">
    <w:name w:val="9C4606641E7046CFA5EDE0F63E48873C1"/>
    <w:rsid w:val="00FF601D"/>
    <w:pPr>
      <w:spacing w:before="120" w:after="120" w:line="288" w:lineRule="auto"/>
      <w:ind w:left="720"/>
      <w:contextualSpacing/>
      <w:jc w:val="both"/>
    </w:pPr>
    <w:rPr>
      <w:rFonts w:eastAsiaTheme="minorHAnsi"/>
      <w:kern w:val="0"/>
      <w:lang w:eastAsia="en-US"/>
      <w14:ligatures w14:val="none"/>
    </w:rPr>
  </w:style>
  <w:style w:type="paragraph" w:customStyle="1" w:styleId="122A920EC3794217B376BD23E69DD1E01">
    <w:name w:val="122A920EC3794217B376BD23E69DD1E01"/>
    <w:rsid w:val="00FF601D"/>
    <w:pPr>
      <w:spacing w:before="120" w:after="120" w:line="288" w:lineRule="auto"/>
      <w:ind w:left="720"/>
      <w:contextualSpacing/>
      <w:jc w:val="both"/>
    </w:pPr>
    <w:rPr>
      <w:rFonts w:eastAsiaTheme="minorHAnsi"/>
      <w:kern w:val="0"/>
      <w:lang w:eastAsia="en-US"/>
      <w14:ligatures w14:val="none"/>
    </w:rPr>
  </w:style>
  <w:style w:type="paragraph" w:customStyle="1" w:styleId="BC095F2E57294E65931BDBC0EA72CBCE1">
    <w:name w:val="BC095F2E57294E65931BDBC0EA72CBCE1"/>
    <w:rsid w:val="00FF601D"/>
    <w:pPr>
      <w:spacing w:before="120" w:after="120" w:line="288" w:lineRule="auto"/>
      <w:ind w:left="720"/>
      <w:contextualSpacing/>
      <w:jc w:val="both"/>
    </w:pPr>
    <w:rPr>
      <w:rFonts w:eastAsiaTheme="minorHAnsi"/>
      <w:kern w:val="0"/>
      <w:lang w:eastAsia="en-US"/>
      <w14:ligatures w14:val="none"/>
    </w:rPr>
  </w:style>
  <w:style w:type="paragraph" w:customStyle="1" w:styleId="004063561068409FBD775C28E6346BA31">
    <w:name w:val="004063561068409FBD775C28E6346BA31"/>
    <w:rsid w:val="00FF601D"/>
    <w:pPr>
      <w:spacing w:before="120" w:after="120" w:line="288" w:lineRule="auto"/>
      <w:ind w:left="720"/>
      <w:contextualSpacing/>
      <w:jc w:val="both"/>
    </w:pPr>
    <w:rPr>
      <w:rFonts w:eastAsiaTheme="minorHAnsi"/>
      <w:kern w:val="0"/>
      <w:lang w:eastAsia="en-US"/>
      <w14:ligatures w14:val="none"/>
    </w:rPr>
  </w:style>
  <w:style w:type="paragraph" w:customStyle="1" w:styleId="3D236D49FE5B456A9E95731A2FB83E791">
    <w:name w:val="3D236D49FE5B456A9E95731A2FB83E791"/>
    <w:rsid w:val="00FF601D"/>
    <w:pPr>
      <w:spacing w:before="120" w:after="120" w:line="288" w:lineRule="auto"/>
      <w:ind w:left="720"/>
      <w:contextualSpacing/>
      <w:jc w:val="both"/>
    </w:pPr>
    <w:rPr>
      <w:rFonts w:eastAsiaTheme="minorHAnsi"/>
      <w:kern w:val="0"/>
      <w:lang w:eastAsia="en-US"/>
      <w14:ligatures w14:val="none"/>
    </w:rPr>
  </w:style>
  <w:style w:type="paragraph" w:customStyle="1" w:styleId="8BDC78F4BF424938875C67846745317A1">
    <w:name w:val="8BDC78F4BF424938875C67846745317A1"/>
    <w:rsid w:val="00FF601D"/>
    <w:pPr>
      <w:spacing w:before="120" w:after="120" w:line="288" w:lineRule="auto"/>
      <w:ind w:left="720"/>
      <w:contextualSpacing/>
      <w:jc w:val="both"/>
    </w:pPr>
    <w:rPr>
      <w:rFonts w:eastAsiaTheme="minorHAnsi"/>
      <w:kern w:val="0"/>
      <w:lang w:eastAsia="en-US"/>
      <w14:ligatures w14:val="none"/>
    </w:rPr>
  </w:style>
  <w:style w:type="paragraph" w:customStyle="1" w:styleId="AACC4BD97C2C412093B87D97C20A7AC61">
    <w:name w:val="AACC4BD97C2C412093B87D97C20A7AC61"/>
    <w:rsid w:val="00FF601D"/>
    <w:pPr>
      <w:spacing w:before="120" w:after="120" w:line="288" w:lineRule="auto"/>
      <w:ind w:left="720"/>
      <w:contextualSpacing/>
      <w:jc w:val="both"/>
    </w:pPr>
    <w:rPr>
      <w:rFonts w:eastAsiaTheme="minorHAnsi"/>
      <w:kern w:val="0"/>
      <w:lang w:eastAsia="en-US"/>
      <w14:ligatures w14:val="none"/>
    </w:rPr>
  </w:style>
  <w:style w:type="paragraph" w:customStyle="1" w:styleId="E61B8A7FEDBD4EF2AD283C19ECBE4F0C1">
    <w:name w:val="E61B8A7FEDBD4EF2AD283C19ECBE4F0C1"/>
    <w:rsid w:val="00FF601D"/>
    <w:pPr>
      <w:spacing w:before="120" w:after="120" w:line="288" w:lineRule="auto"/>
      <w:ind w:left="720"/>
      <w:contextualSpacing/>
      <w:jc w:val="both"/>
    </w:pPr>
    <w:rPr>
      <w:rFonts w:eastAsiaTheme="minorHAnsi"/>
      <w:kern w:val="0"/>
      <w:lang w:eastAsia="en-US"/>
      <w14:ligatures w14:val="none"/>
    </w:rPr>
  </w:style>
  <w:style w:type="paragraph" w:customStyle="1" w:styleId="12DF6DA37F2745F0B338ADCAF57D84301">
    <w:name w:val="12DF6DA37F2745F0B338ADCAF57D84301"/>
    <w:rsid w:val="00FF601D"/>
    <w:pPr>
      <w:spacing w:before="120" w:after="120" w:line="288" w:lineRule="auto"/>
      <w:ind w:left="720"/>
      <w:contextualSpacing/>
      <w:jc w:val="both"/>
    </w:pPr>
    <w:rPr>
      <w:rFonts w:eastAsiaTheme="minorHAnsi"/>
      <w:kern w:val="0"/>
      <w:lang w:eastAsia="en-US"/>
      <w14:ligatures w14:val="none"/>
    </w:rPr>
  </w:style>
  <w:style w:type="paragraph" w:customStyle="1" w:styleId="1E4C744D23164B89AABF4B5CBCCBAA911">
    <w:name w:val="1E4C744D23164B89AABF4B5CBCCBAA911"/>
    <w:rsid w:val="00FF601D"/>
    <w:pPr>
      <w:spacing w:before="120" w:after="120" w:line="288" w:lineRule="auto"/>
      <w:ind w:left="720"/>
      <w:contextualSpacing/>
      <w:jc w:val="both"/>
    </w:pPr>
    <w:rPr>
      <w:rFonts w:eastAsiaTheme="minorHAnsi"/>
      <w:kern w:val="0"/>
      <w:lang w:eastAsia="en-US"/>
      <w14:ligatures w14:val="none"/>
    </w:rPr>
  </w:style>
  <w:style w:type="paragraph" w:customStyle="1" w:styleId="0BE6D91075334F04B5800E2CFBDCC0A11">
    <w:name w:val="0BE6D91075334F04B5800E2CFBDCC0A11"/>
    <w:rsid w:val="00FF601D"/>
    <w:pPr>
      <w:spacing w:before="120" w:after="120" w:line="288" w:lineRule="auto"/>
      <w:ind w:left="720"/>
      <w:contextualSpacing/>
      <w:jc w:val="both"/>
    </w:pPr>
    <w:rPr>
      <w:rFonts w:eastAsiaTheme="minorHAnsi"/>
      <w:kern w:val="0"/>
      <w:lang w:eastAsia="en-US"/>
      <w14:ligatures w14:val="none"/>
    </w:rPr>
  </w:style>
  <w:style w:type="paragraph" w:customStyle="1" w:styleId="B8B19226BBF0438CA4A4F6DA42B631E51">
    <w:name w:val="B8B19226BBF0438CA4A4F6DA42B631E51"/>
    <w:rsid w:val="00FF601D"/>
    <w:pPr>
      <w:spacing w:before="120" w:after="120" w:line="288" w:lineRule="auto"/>
      <w:ind w:left="720"/>
      <w:contextualSpacing/>
      <w:jc w:val="both"/>
    </w:pPr>
    <w:rPr>
      <w:rFonts w:eastAsiaTheme="minorHAnsi"/>
      <w:kern w:val="0"/>
      <w:lang w:eastAsia="en-US"/>
      <w14:ligatures w14:val="none"/>
    </w:rPr>
  </w:style>
  <w:style w:type="paragraph" w:customStyle="1" w:styleId="D326F3B5E0B64783AE58065BF696F4791">
    <w:name w:val="D326F3B5E0B64783AE58065BF696F4791"/>
    <w:rsid w:val="00FF601D"/>
    <w:pPr>
      <w:spacing w:before="120" w:after="120" w:line="288" w:lineRule="auto"/>
      <w:ind w:left="720"/>
      <w:contextualSpacing/>
      <w:jc w:val="both"/>
    </w:pPr>
    <w:rPr>
      <w:rFonts w:eastAsiaTheme="minorHAnsi"/>
      <w:kern w:val="0"/>
      <w:lang w:eastAsia="en-US"/>
      <w14:ligatures w14:val="none"/>
    </w:rPr>
  </w:style>
  <w:style w:type="paragraph" w:customStyle="1" w:styleId="77AA513DFEC1490FA0A81C09DAD9E03E1">
    <w:name w:val="77AA513DFEC1490FA0A81C09DAD9E03E1"/>
    <w:rsid w:val="00FF601D"/>
    <w:pPr>
      <w:spacing w:before="120" w:after="120" w:line="288" w:lineRule="auto"/>
      <w:ind w:left="720"/>
      <w:contextualSpacing/>
      <w:jc w:val="both"/>
    </w:pPr>
    <w:rPr>
      <w:rFonts w:eastAsiaTheme="minorHAnsi"/>
      <w:kern w:val="0"/>
      <w:lang w:eastAsia="en-US"/>
      <w14:ligatures w14:val="none"/>
    </w:rPr>
  </w:style>
  <w:style w:type="paragraph" w:customStyle="1" w:styleId="F99179AE05884902B55BACCB4EA3101E1">
    <w:name w:val="F99179AE05884902B55BACCB4EA3101E1"/>
    <w:rsid w:val="00FF601D"/>
    <w:pPr>
      <w:widowControl w:val="0"/>
      <w:autoSpaceDE w:val="0"/>
      <w:autoSpaceDN w:val="0"/>
      <w:spacing w:after="0" w:line="240" w:lineRule="auto"/>
    </w:pPr>
    <w:rPr>
      <w:rFonts w:ascii="Calibri" w:eastAsia="Calibri" w:hAnsi="Calibri" w:cs="Calibri"/>
      <w:kern w:val="0"/>
      <w:lang w:bidi="es-PE"/>
      <w14:ligatures w14:val="none"/>
    </w:rPr>
  </w:style>
  <w:style w:type="paragraph" w:customStyle="1" w:styleId="F2624178BC2A4F2DA6826177F3872EBC">
    <w:name w:val="F2624178BC2A4F2DA6826177F3872EBC"/>
    <w:rsid w:val="00FF601D"/>
  </w:style>
  <w:style w:type="paragraph" w:customStyle="1" w:styleId="FF8B2F0BD7354CB89D2E80B8562FF36F">
    <w:name w:val="FF8B2F0BD7354CB89D2E80B8562FF36F"/>
    <w:rsid w:val="00FF601D"/>
  </w:style>
  <w:style w:type="paragraph" w:customStyle="1" w:styleId="7B115B9E005E4F818BB140531E339C9A">
    <w:name w:val="7B115B9E005E4F818BB140531E339C9A"/>
    <w:rsid w:val="00FF601D"/>
  </w:style>
  <w:style w:type="paragraph" w:customStyle="1" w:styleId="5310682B1FD94BFEA8FB412E5740FA62">
    <w:name w:val="5310682B1FD94BFEA8FB412E5740FA62"/>
    <w:rsid w:val="00FF601D"/>
  </w:style>
  <w:style w:type="paragraph" w:customStyle="1" w:styleId="DBC35AF53CEF46479D1ED444EE0D1A6B">
    <w:name w:val="DBC35AF53CEF46479D1ED444EE0D1A6B"/>
    <w:rsid w:val="00FF601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AF3AFD-0C32-43FF-8239-7F06DB6439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32</Pages>
  <Words>5099</Words>
  <Characters>28049</Characters>
  <Application>Microsoft Office Word</Application>
  <DocSecurity>0</DocSecurity>
  <Lines>233</Lines>
  <Paragraphs>6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30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Merino</dc:creator>
  <cp:keywords/>
  <dc:description/>
  <cp:lastModifiedBy>Trámites Título Ingeniería Piura</cp:lastModifiedBy>
  <cp:revision>13</cp:revision>
  <cp:lastPrinted>2024-06-12T21:30:00Z</cp:lastPrinted>
  <dcterms:created xsi:type="dcterms:W3CDTF">2024-10-03T06:13:00Z</dcterms:created>
  <dcterms:modified xsi:type="dcterms:W3CDTF">2025-06-23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0bf3a3a-37af-30f2-8b14-bf1ec8e7e95c</vt:lpwstr>
  </property>
  <property fmtid="{D5CDD505-2E9C-101B-9397-08002B2CF9AE}" pid="4" name="Mendeley Citation Style_1">
    <vt:lpwstr>http://www.zotero.org/styles/bioresource-techn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ioresource-technology</vt:lpwstr>
  </property>
  <property fmtid="{D5CDD505-2E9C-101B-9397-08002B2CF9AE}" pid="10" name="Mendeley Recent Style Name 2_1">
    <vt:lpwstr>Bioresource Technology</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control-engineering-practice</vt:lpwstr>
  </property>
  <property fmtid="{D5CDD505-2E9C-101B-9397-08002B2CF9AE}" pid="16" name="Mendeley Recent Style Name 5_1">
    <vt:lpwstr>Control Engineering Practic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